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812D9F" w14:textId="77777777" w:rsidR="00BE4AF0" w:rsidRPr="009371C6" w:rsidRDefault="00BE4AF0" w:rsidP="00BE4AF0">
      <w:pPr>
        <w:jc w:val="center"/>
        <w:rPr>
          <w:b/>
          <w:bCs/>
          <w:sz w:val="40"/>
          <w:szCs w:val="40"/>
        </w:rPr>
      </w:pPr>
      <w:r w:rsidRPr="009371C6">
        <w:rPr>
          <w:b/>
          <w:bCs/>
          <w:sz w:val="40"/>
          <w:szCs w:val="40"/>
        </w:rPr>
        <w:t>Use and Outcomes of Vascular Access in Complicated Paediatric Appendicitis</w:t>
      </w:r>
      <w:r>
        <w:rPr>
          <w:b/>
          <w:bCs/>
          <w:sz w:val="40"/>
          <w:szCs w:val="40"/>
        </w:rPr>
        <w:t xml:space="preserve"> – a multicentre prospective observational study</w:t>
      </w:r>
    </w:p>
    <w:p w14:paraId="34C0064D" w14:textId="77777777" w:rsidR="00BE4AF0" w:rsidRPr="009371C6" w:rsidRDefault="00BE4AF0" w:rsidP="00BE4AF0">
      <w:pPr>
        <w:shd w:val="clear" w:color="auto" w:fill="FFFFFF"/>
        <w:spacing w:after="0" w:line="240" w:lineRule="auto"/>
        <w:textAlignment w:val="baseline"/>
        <w:rPr>
          <w:rFonts w:eastAsia="Times New Roman" w:cs="Arial"/>
          <w:b/>
          <w:bCs/>
          <w:sz w:val="32"/>
          <w:szCs w:val="32"/>
          <w:vertAlign w:val="superscript"/>
          <w:lang w:eastAsia="en-GB"/>
        </w:rPr>
      </w:pPr>
      <w:r w:rsidRPr="009371C6">
        <w:rPr>
          <w:rFonts w:eastAsia="Times New Roman" w:cs="Arial"/>
          <w:b/>
          <w:bCs/>
          <w:sz w:val="32"/>
          <w:szCs w:val="32"/>
          <w:bdr w:val="none" w:sz="0" w:space="0" w:color="auto" w:frame="1"/>
          <w:lang w:eastAsia="en-GB"/>
        </w:rPr>
        <w:t>Paediatric Surgical Trainees Research Network (PSTRN)</w:t>
      </w:r>
    </w:p>
    <w:p w14:paraId="45BE9422" w14:textId="77777777" w:rsidR="00BE4AF0" w:rsidRPr="009371C6" w:rsidRDefault="00BE4AF0" w:rsidP="00BE4AF0">
      <w:pPr>
        <w:shd w:val="clear" w:color="auto" w:fill="FFFFFF"/>
        <w:spacing w:after="0" w:line="240" w:lineRule="auto"/>
        <w:textAlignment w:val="baseline"/>
        <w:rPr>
          <w:rFonts w:eastAsia="Times New Roman" w:cs="Arial"/>
          <w:sz w:val="24"/>
          <w:szCs w:val="24"/>
          <w:lang w:eastAsia="en-GB"/>
        </w:rPr>
      </w:pPr>
    </w:p>
    <w:p w14:paraId="3B45C63A" w14:textId="77777777" w:rsidR="00BE4AF0" w:rsidRPr="009371C6" w:rsidRDefault="00BE4AF0" w:rsidP="00BE4AF0">
      <w:pPr>
        <w:shd w:val="clear" w:color="auto" w:fill="FFFFFF"/>
        <w:spacing w:after="0" w:line="240" w:lineRule="auto"/>
        <w:textAlignment w:val="baseline"/>
        <w:rPr>
          <w:rFonts w:eastAsia="Times New Roman" w:cs="Arial"/>
          <w:b/>
          <w:bCs/>
          <w:sz w:val="28"/>
          <w:szCs w:val="28"/>
          <w:lang w:eastAsia="en-GB"/>
        </w:rPr>
      </w:pPr>
    </w:p>
    <w:p w14:paraId="7ED26BCB" w14:textId="77777777" w:rsidR="00BE4AF0" w:rsidRPr="009371C6" w:rsidRDefault="00BE4AF0" w:rsidP="00BE4AF0">
      <w:pPr>
        <w:shd w:val="clear" w:color="auto" w:fill="FFFFFF"/>
        <w:spacing w:after="0" w:line="240" w:lineRule="auto"/>
        <w:textAlignment w:val="baseline"/>
        <w:rPr>
          <w:rFonts w:eastAsia="Times New Roman" w:cs="Arial"/>
          <w:b/>
          <w:bCs/>
          <w:sz w:val="28"/>
          <w:szCs w:val="28"/>
          <w:lang w:eastAsia="en-GB"/>
        </w:rPr>
      </w:pPr>
      <w:r w:rsidRPr="009371C6">
        <w:rPr>
          <w:rFonts w:eastAsia="Times New Roman" w:cs="Arial"/>
          <w:b/>
          <w:bCs/>
          <w:sz w:val="28"/>
          <w:szCs w:val="28"/>
          <w:lang w:eastAsia="en-GB"/>
        </w:rPr>
        <w:t>PSTRN</w:t>
      </w:r>
    </w:p>
    <w:p w14:paraId="697E4AF2" w14:textId="77777777" w:rsidR="00BE4AF0" w:rsidRPr="009371C6" w:rsidRDefault="00BE4AF0" w:rsidP="00BE4AF0">
      <w:pPr>
        <w:shd w:val="clear" w:color="auto" w:fill="FFFFFF"/>
        <w:spacing w:after="0"/>
        <w:textAlignment w:val="baseline"/>
        <w:rPr>
          <w:rFonts w:eastAsia="Times New Roman" w:cs="Arial"/>
          <w:b/>
          <w:bCs/>
          <w:sz w:val="24"/>
          <w:szCs w:val="24"/>
          <w:lang w:eastAsia="en-GB"/>
        </w:rPr>
      </w:pPr>
      <w:r>
        <w:rPr>
          <w:rFonts w:eastAsia="Times New Roman" w:cs="Arial"/>
          <w:b/>
          <w:bCs/>
          <w:sz w:val="24"/>
          <w:szCs w:val="24"/>
          <w:lang w:eastAsia="en-GB"/>
        </w:rPr>
        <w:t>VACPA study lead and writing</w:t>
      </w:r>
      <w:r w:rsidRPr="009371C6">
        <w:rPr>
          <w:rFonts w:eastAsia="Times New Roman" w:cs="Arial"/>
          <w:b/>
          <w:bCs/>
          <w:sz w:val="24"/>
          <w:szCs w:val="24"/>
          <w:lang w:eastAsia="en-GB"/>
        </w:rPr>
        <w:t xml:space="preserve"> group</w:t>
      </w:r>
    </w:p>
    <w:p w14:paraId="2D0E1E07" w14:textId="77777777" w:rsidR="00BE4AF0" w:rsidRPr="009371C6" w:rsidRDefault="00BE4AF0" w:rsidP="00BE4AF0">
      <w:pPr>
        <w:shd w:val="clear" w:color="auto" w:fill="FFFFFF"/>
        <w:spacing w:after="0"/>
        <w:textAlignment w:val="baseline"/>
        <w:rPr>
          <w:rFonts w:eastAsia="Times New Roman" w:cs="Arial"/>
          <w:sz w:val="24"/>
          <w:szCs w:val="24"/>
          <w:lang w:eastAsia="en-GB"/>
        </w:rPr>
      </w:pPr>
      <w:r w:rsidRPr="009371C6">
        <w:rPr>
          <w:rFonts w:eastAsia="Times New Roman" w:cs="Arial"/>
          <w:sz w:val="24"/>
          <w:szCs w:val="24"/>
          <w:lang w:eastAsia="en-GB"/>
        </w:rPr>
        <w:t>George S Bethell (University Surgery Unit, University of Southampton, Southampton, UK)</w:t>
      </w:r>
      <w:r>
        <w:rPr>
          <w:rFonts w:eastAsia="Times New Roman" w:cs="Arial"/>
          <w:sz w:val="24"/>
          <w:szCs w:val="24"/>
          <w:lang w:eastAsia="en-GB"/>
        </w:rPr>
        <w:t xml:space="preserve">, Rachel Harwood (University of Liverpool, Liverpool, UK), Mary </w:t>
      </w:r>
      <w:r w:rsidRPr="00271BBC">
        <w:rPr>
          <w:rFonts w:eastAsia="Times New Roman" w:cs="Arial"/>
          <w:sz w:val="24"/>
          <w:szCs w:val="24"/>
          <w:lang w:eastAsia="en-GB"/>
        </w:rPr>
        <w:t>Patrice Eastwood</w:t>
      </w:r>
      <w:r>
        <w:rPr>
          <w:rFonts w:eastAsia="Times New Roman" w:cs="Arial"/>
          <w:sz w:val="24"/>
          <w:szCs w:val="24"/>
          <w:lang w:eastAsia="en-GB"/>
        </w:rPr>
        <w:t xml:space="preserve"> </w:t>
      </w:r>
      <w:r w:rsidRPr="00271BBC">
        <w:rPr>
          <w:rFonts w:eastAsia="Times New Roman" w:cs="Arial"/>
          <w:sz w:val="24"/>
          <w:szCs w:val="24"/>
          <w:lang w:eastAsia="en-GB"/>
        </w:rPr>
        <w:t>(Royal Belfast Hospital</w:t>
      </w:r>
      <w:r>
        <w:rPr>
          <w:rFonts w:eastAsia="Times New Roman" w:cs="Arial"/>
          <w:sz w:val="24"/>
          <w:szCs w:val="24"/>
          <w:lang w:eastAsia="en-GB"/>
        </w:rPr>
        <w:t xml:space="preserve"> for Sick Children</w:t>
      </w:r>
      <w:r w:rsidRPr="00271BBC">
        <w:rPr>
          <w:rFonts w:eastAsia="Times New Roman" w:cs="Arial"/>
          <w:sz w:val="24"/>
          <w:szCs w:val="24"/>
          <w:lang w:eastAsia="en-GB"/>
        </w:rPr>
        <w:t>)</w:t>
      </w:r>
      <w:r>
        <w:rPr>
          <w:rFonts w:eastAsia="Times New Roman" w:cs="Arial"/>
          <w:sz w:val="24"/>
          <w:szCs w:val="24"/>
          <w:lang w:eastAsia="en-GB"/>
        </w:rPr>
        <w:t>,</w:t>
      </w:r>
      <w:r w:rsidRPr="006E40CD">
        <w:t xml:space="preserve"> </w:t>
      </w:r>
      <w:r w:rsidRPr="006E40CD">
        <w:rPr>
          <w:rFonts w:eastAsia="Times New Roman" w:cs="Arial"/>
          <w:sz w:val="24"/>
          <w:szCs w:val="24"/>
          <w:lang w:eastAsia="en-GB"/>
        </w:rPr>
        <w:t xml:space="preserve">Muzammil Arif Din Abdul Jabbar (Cambridge University, Cambridge UK), </w:t>
      </w:r>
      <w:r w:rsidRPr="00CB2D61">
        <w:rPr>
          <w:rFonts w:eastAsia="Times New Roman" w:cs="Arial"/>
          <w:sz w:val="24"/>
          <w:szCs w:val="24"/>
          <w:lang w:eastAsia="en-GB"/>
        </w:rPr>
        <w:t>Jonathan J Neville (Great Ormond Street Hospital, London, UK)</w:t>
      </w:r>
      <w:r>
        <w:rPr>
          <w:rFonts w:eastAsia="Times New Roman" w:cs="Arial"/>
          <w:sz w:val="24"/>
          <w:szCs w:val="24"/>
          <w:lang w:eastAsia="en-GB"/>
        </w:rPr>
        <w:t>, Esther Westwood (Evelina Children’s Hospital, London, UK), Felicity Arthur (</w:t>
      </w:r>
      <w:r w:rsidRPr="00B47452">
        <w:rPr>
          <w:rFonts w:eastAsia="Times New Roman" w:cs="Arial"/>
          <w:sz w:val="24"/>
          <w:szCs w:val="24"/>
          <w:lang w:eastAsia="en-GB"/>
        </w:rPr>
        <w:t>Royal Hospital for Children, Glasgow</w:t>
      </w:r>
      <w:r>
        <w:rPr>
          <w:rFonts w:eastAsia="Times New Roman" w:cs="Arial"/>
          <w:sz w:val="24"/>
          <w:szCs w:val="24"/>
          <w:lang w:eastAsia="en-GB"/>
        </w:rPr>
        <w:t xml:space="preserve">, UK), Nigel J Hall </w:t>
      </w:r>
      <w:r w:rsidRPr="009371C6">
        <w:rPr>
          <w:rFonts w:eastAsia="Times New Roman" w:cs="Arial"/>
          <w:sz w:val="24"/>
          <w:szCs w:val="24"/>
          <w:lang w:eastAsia="en-GB"/>
        </w:rPr>
        <w:t>(University Surgery Unit, University of Southampton, Southampton, UK)</w:t>
      </w:r>
      <w:r>
        <w:rPr>
          <w:rFonts w:eastAsia="Times New Roman" w:cs="Arial"/>
          <w:sz w:val="24"/>
          <w:szCs w:val="24"/>
          <w:lang w:eastAsia="en-GB"/>
        </w:rPr>
        <w:t>.</w:t>
      </w:r>
    </w:p>
    <w:p w14:paraId="11A2AC8A" w14:textId="77777777" w:rsidR="00BE4AF0" w:rsidRPr="009371C6" w:rsidRDefault="00BE4AF0" w:rsidP="00BE4AF0">
      <w:pPr>
        <w:shd w:val="clear" w:color="auto" w:fill="FFFFFF"/>
        <w:spacing w:after="0"/>
        <w:textAlignment w:val="baseline"/>
        <w:rPr>
          <w:rFonts w:eastAsia="Times New Roman" w:cs="Arial"/>
          <w:b/>
          <w:bCs/>
          <w:sz w:val="24"/>
          <w:szCs w:val="24"/>
          <w:lang w:eastAsia="en-GB"/>
        </w:rPr>
      </w:pPr>
      <w:r w:rsidRPr="009371C6">
        <w:rPr>
          <w:rFonts w:eastAsia="Times New Roman" w:cs="Arial"/>
          <w:b/>
          <w:bCs/>
          <w:sz w:val="24"/>
          <w:szCs w:val="24"/>
          <w:lang w:eastAsia="en-GB"/>
        </w:rPr>
        <w:t>VACPA study collaborators</w:t>
      </w:r>
    </w:p>
    <w:p w14:paraId="28C1F43D" w14:textId="77777777" w:rsidR="00BE4AF0" w:rsidRPr="009371C6" w:rsidRDefault="00BE4AF0" w:rsidP="00BE4AF0">
      <w:pPr>
        <w:shd w:val="clear" w:color="auto" w:fill="FFFFFF"/>
        <w:spacing w:after="0"/>
        <w:textAlignment w:val="baseline"/>
        <w:rPr>
          <w:rFonts w:eastAsia="Times New Roman" w:cs="Arial"/>
          <w:sz w:val="24"/>
          <w:szCs w:val="24"/>
          <w:lang w:eastAsia="en-GB"/>
        </w:rPr>
      </w:pPr>
      <w:r w:rsidRPr="00B47452">
        <w:rPr>
          <w:rFonts w:eastAsia="Times New Roman" w:cs="Arial"/>
          <w:sz w:val="24"/>
          <w:szCs w:val="24"/>
          <w:lang w:eastAsia="en-GB"/>
        </w:rPr>
        <w:t>James Balfour (Royal Aberdeen Childrens Hospital); Rheanan Buckle, Nia Jones</w:t>
      </w:r>
      <w:r>
        <w:rPr>
          <w:rFonts w:eastAsia="Times New Roman" w:cs="Arial"/>
          <w:sz w:val="24"/>
          <w:szCs w:val="24"/>
          <w:lang w:eastAsia="en-GB"/>
        </w:rPr>
        <w:t xml:space="preserve"> </w:t>
      </w:r>
      <w:r w:rsidRPr="00B47452">
        <w:rPr>
          <w:rFonts w:eastAsia="Times New Roman" w:cs="Arial"/>
          <w:sz w:val="24"/>
          <w:szCs w:val="24"/>
          <w:lang w:eastAsia="en-GB"/>
        </w:rPr>
        <w:t>(Alder Hey Children's Hospital);</w:t>
      </w:r>
      <w:r>
        <w:rPr>
          <w:rFonts w:eastAsia="Times New Roman" w:cs="Arial"/>
          <w:sz w:val="24"/>
          <w:szCs w:val="24"/>
          <w:lang w:eastAsia="en-GB"/>
        </w:rPr>
        <w:t xml:space="preserve"> </w:t>
      </w:r>
      <w:r w:rsidRPr="00271BBC">
        <w:rPr>
          <w:rFonts w:eastAsia="Times New Roman" w:cs="Arial"/>
          <w:sz w:val="24"/>
          <w:szCs w:val="24"/>
          <w:lang w:eastAsia="en-GB"/>
        </w:rPr>
        <w:t xml:space="preserve">Suzanne Lawther, Lucy Vernon, Patrick Black, </w:t>
      </w:r>
      <w:r>
        <w:rPr>
          <w:rFonts w:eastAsia="Times New Roman" w:cs="Arial"/>
          <w:sz w:val="24"/>
          <w:szCs w:val="24"/>
          <w:lang w:eastAsia="en-GB"/>
        </w:rPr>
        <w:t xml:space="preserve">Mary </w:t>
      </w:r>
      <w:r w:rsidRPr="00271BBC">
        <w:rPr>
          <w:rFonts w:eastAsia="Times New Roman" w:cs="Arial"/>
          <w:sz w:val="24"/>
          <w:szCs w:val="24"/>
          <w:lang w:eastAsia="en-GB"/>
        </w:rPr>
        <w:t>Patrice Eastwood</w:t>
      </w:r>
      <w:r>
        <w:rPr>
          <w:rFonts w:eastAsia="Times New Roman" w:cs="Arial"/>
          <w:sz w:val="24"/>
          <w:szCs w:val="24"/>
          <w:lang w:eastAsia="en-GB"/>
        </w:rPr>
        <w:t xml:space="preserve"> </w:t>
      </w:r>
      <w:r w:rsidRPr="00271BBC">
        <w:rPr>
          <w:rFonts w:eastAsia="Times New Roman" w:cs="Arial"/>
          <w:sz w:val="24"/>
          <w:szCs w:val="24"/>
          <w:lang w:eastAsia="en-GB"/>
        </w:rPr>
        <w:t>(Royal Belfast Hospital</w:t>
      </w:r>
      <w:r>
        <w:rPr>
          <w:rFonts w:eastAsia="Times New Roman" w:cs="Arial"/>
          <w:sz w:val="24"/>
          <w:szCs w:val="24"/>
          <w:lang w:eastAsia="en-GB"/>
        </w:rPr>
        <w:t xml:space="preserve"> for Sick Children</w:t>
      </w:r>
      <w:r w:rsidRPr="00271BBC">
        <w:rPr>
          <w:rFonts w:eastAsia="Times New Roman" w:cs="Arial"/>
          <w:sz w:val="24"/>
          <w:szCs w:val="24"/>
          <w:lang w:eastAsia="en-GB"/>
        </w:rPr>
        <w:t xml:space="preserve">); </w:t>
      </w:r>
      <w:r w:rsidRPr="00B47452">
        <w:rPr>
          <w:rFonts w:eastAsia="Times New Roman" w:cs="Arial"/>
          <w:sz w:val="24"/>
          <w:szCs w:val="24"/>
          <w:lang w:eastAsia="en-GB"/>
        </w:rPr>
        <w:t xml:space="preserve">Ingo Jester, Eden Cooper, Hetal Patel (Birmingham Women's and Children's </w:t>
      </w:r>
      <w:r>
        <w:rPr>
          <w:rFonts w:eastAsia="Times New Roman" w:cs="Arial"/>
          <w:sz w:val="24"/>
          <w:szCs w:val="24"/>
          <w:lang w:eastAsia="en-GB"/>
        </w:rPr>
        <w:t>H</w:t>
      </w:r>
      <w:r w:rsidRPr="00B47452">
        <w:rPr>
          <w:rFonts w:eastAsia="Times New Roman" w:cs="Arial"/>
          <w:sz w:val="24"/>
          <w:szCs w:val="24"/>
          <w:lang w:eastAsia="en-GB"/>
        </w:rPr>
        <w:t>ospital); Ben Martin, Snigdha Reddy, Abi Campbell, Kristy Smith, Lucy Deller</w:t>
      </w:r>
      <w:r>
        <w:rPr>
          <w:rFonts w:eastAsia="Times New Roman" w:cs="Arial"/>
          <w:sz w:val="24"/>
          <w:szCs w:val="24"/>
          <w:lang w:eastAsia="en-GB"/>
        </w:rPr>
        <w:t xml:space="preserve"> </w:t>
      </w:r>
      <w:r w:rsidRPr="00B47452">
        <w:rPr>
          <w:rFonts w:eastAsia="Times New Roman" w:cs="Arial"/>
          <w:sz w:val="24"/>
          <w:szCs w:val="24"/>
          <w:lang w:eastAsia="en-GB"/>
        </w:rPr>
        <w:t xml:space="preserve">(Bristol Children's Hospital); </w:t>
      </w:r>
      <w:r w:rsidRPr="001F4D8E">
        <w:rPr>
          <w:rFonts w:eastAsia="Times New Roman" w:cs="Arial"/>
          <w:sz w:val="24"/>
          <w:szCs w:val="24"/>
          <w:lang w:eastAsia="en-GB"/>
        </w:rPr>
        <w:t>Muzammil Arif Din Abdul Jabbar</w:t>
      </w:r>
      <w:r w:rsidRPr="00B47452">
        <w:rPr>
          <w:rFonts w:eastAsia="Times New Roman" w:cs="Arial"/>
          <w:sz w:val="24"/>
          <w:szCs w:val="24"/>
          <w:lang w:eastAsia="en-GB"/>
        </w:rPr>
        <w:t xml:space="preserve">, </w:t>
      </w:r>
      <w:r>
        <w:rPr>
          <w:rFonts w:eastAsia="Times New Roman" w:cs="Arial"/>
          <w:sz w:val="24"/>
          <w:szCs w:val="24"/>
          <w:lang w:eastAsia="en-GB"/>
        </w:rPr>
        <w:t>Keren Sloan</w:t>
      </w:r>
      <w:r w:rsidRPr="00B47452">
        <w:rPr>
          <w:rFonts w:eastAsia="Times New Roman" w:cs="Arial"/>
          <w:sz w:val="24"/>
          <w:szCs w:val="24"/>
          <w:lang w:eastAsia="en-GB"/>
        </w:rPr>
        <w:t xml:space="preserve"> (Cambridge University Hospitals); Ceri Jones, Adetokunbo Fadipe (University Hospital of Wales); Esther Westwood, Umar Rehman (Chelsea and Westminster Hospital); Sinead Hassett, Bevin Arthurs</w:t>
      </w:r>
      <w:r>
        <w:rPr>
          <w:rFonts w:eastAsia="Times New Roman" w:cs="Arial"/>
          <w:sz w:val="24"/>
          <w:szCs w:val="24"/>
          <w:lang w:eastAsia="en-GB"/>
        </w:rPr>
        <w:t xml:space="preserve">, </w:t>
      </w:r>
      <w:r w:rsidRPr="00B35A0A">
        <w:rPr>
          <w:rFonts w:eastAsia="Times New Roman" w:cs="Arial"/>
          <w:sz w:val="24"/>
          <w:szCs w:val="24"/>
          <w:lang w:eastAsia="en-GB"/>
        </w:rPr>
        <w:t>Paul Fennessy</w:t>
      </w:r>
      <w:r w:rsidRPr="00B47452">
        <w:rPr>
          <w:rFonts w:eastAsia="Times New Roman" w:cs="Arial"/>
          <w:sz w:val="24"/>
          <w:szCs w:val="24"/>
          <w:lang w:eastAsia="en-GB"/>
        </w:rPr>
        <w:t xml:space="preserve"> (Children's Health Ireland, Crumlin); Iain Yardley, Angela Lam, Hemanshoo Thakkar</w:t>
      </w:r>
      <w:r>
        <w:rPr>
          <w:rFonts w:eastAsia="Times New Roman" w:cs="Arial"/>
          <w:sz w:val="24"/>
          <w:szCs w:val="24"/>
          <w:lang w:eastAsia="en-GB"/>
        </w:rPr>
        <w:t xml:space="preserve"> </w:t>
      </w:r>
      <w:r w:rsidRPr="00B47452">
        <w:rPr>
          <w:rFonts w:eastAsia="Times New Roman" w:cs="Arial"/>
          <w:sz w:val="24"/>
          <w:szCs w:val="24"/>
          <w:lang w:eastAsia="en-GB"/>
        </w:rPr>
        <w:t xml:space="preserve">(Evelina </w:t>
      </w:r>
      <w:r>
        <w:rPr>
          <w:rFonts w:eastAsia="Times New Roman" w:cs="Arial"/>
          <w:sz w:val="24"/>
          <w:szCs w:val="24"/>
          <w:lang w:eastAsia="en-GB"/>
        </w:rPr>
        <w:t xml:space="preserve">London Children’s </w:t>
      </w:r>
      <w:r w:rsidRPr="00B47452">
        <w:rPr>
          <w:rFonts w:eastAsia="Times New Roman" w:cs="Arial"/>
          <w:sz w:val="24"/>
          <w:szCs w:val="24"/>
          <w:lang w:eastAsia="en-GB"/>
        </w:rPr>
        <w:t>Hospital); Arun Chokkalingam, Bankole Oyewole, Caitlin Elwes, Haya Maki, Shannon Broom</w:t>
      </w:r>
      <w:r>
        <w:rPr>
          <w:rFonts w:eastAsia="Times New Roman" w:cs="Arial"/>
          <w:sz w:val="24"/>
          <w:szCs w:val="24"/>
          <w:lang w:eastAsia="en-GB"/>
        </w:rPr>
        <w:t xml:space="preserve"> </w:t>
      </w:r>
      <w:r w:rsidRPr="00B47452">
        <w:rPr>
          <w:rFonts w:eastAsia="Times New Roman" w:cs="Arial"/>
          <w:sz w:val="24"/>
          <w:szCs w:val="24"/>
          <w:lang w:eastAsia="en-GB"/>
        </w:rPr>
        <w:t>(Hereford County Hospital ); Debora Morgante, Stephen Marsh</w:t>
      </w:r>
      <w:r>
        <w:rPr>
          <w:rFonts w:eastAsia="Times New Roman" w:cs="Arial"/>
          <w:sz w:val="24"/>
          <w:szCs w:val="24"/>
          <w:lang w:eastAsia="en-GB"/>
        </w:rPr>
        <w:t xml:space="preserve"> </w:t>
      </w:r>
      <w:r w:rsidRPr="00B47452">
        <w:rPr>
          <w:rFonts w:eastAsia="Times New Roman" w:cs="Arial"/>
          <w:sz w:val="24"/>
          <w:szCs w:val="24"/>
          <w:lang w:eastAsia="en-GB"/>
        </w:rPr>
        <w:t>(Hull Royal Infirmary); Georgios Karagiannidis, Basim Hussein</w:t>
      </w:r>
      <w:r>
        <w:rPr>
          <w:rFonts w:eastAsia="Times New Roman" w:cs="Arial"/>
          <w:sz w:val="24"/>
          <w:szCs w:val="24"/>
          <w:lang w:eastAsia="en-GB"/>
        </w:rPr>
        <w:t xml:space="preserve"> </w:t>
      </w:r>
      <w:r w:rsidRPr="00B47452">
        <w:rPr>
          <w:rFonts w:eastAsia="Times New Roman" w:cs="Arial"/>
          <w:sz w:val="24"/>
          <w:szCs w:val="24"/>
          <w:lang w:eastAsia="en-GB"/>
        </w:rPr>
        <w:t xml:space="preserve">(Ipswich Hospital NHS Foundation Trust); Mohammad Bader, Rachel Tan, Khaled Ashour, </w:t>
      </w:r>
      <w:proofErr w:type="spellStart"/>
      <w:r w:rsidRPr="00B47452">
        <w:rPr>
          <w:rFonts w:eastAsia="Times New Roman" w:cs="Arial"/>
          <w:sz w:val="24"/>
          <w:szCs w:val="24"/>
          <w:lang w:eastAsia="en-GB"/>
        </w:rPr>
        <w:t>Ambeur</w:t>
      </w:r>
      <w:proofErr w:type="spellEnd"/>
      <w:r w:rsidRPr="00B47452">
        <w:rPr>
          <w:rFonts w:eastAsia="Times New Roman" w:cs="Arial"/>
          <w:sz w:val="24"/>
          <w:szCs w:val="24"/>
          <w:lang w:eastAsia="en-GB"/>
        </w:rPr>
        <w:t>-Rose Ali, Emily Bickerstaff, Yara Zaky</w:t>
      </w:r>
      <w:r>
        <w:rPr>
          <w:rFonts w:eastAsia="Times New Roman" w:cs="Arial"/>
          <w:sz w:val="24"/>
          <w:szCs w:val="24"/>
          <w:lang w:eastAsia="en-GB"/>
        </w:rPr>
        <w:t xml:space="preserve"> </w:t>
      </w:r>
      <w:r w:rsidRPr="00B47452">
        <w:rPr>
          <w:rFonts w:eastAsia="Times New Roman" w:cs="Arial"/>
          <w:sz w:val="24"/>
          <w:szCs w:val="24"/>
          <w:lang w:eastAsia="en-GB"/>
        </w:rPr>
        <w:t>(John Radcliffe Hospital); Vanessa Coles, Alexander Axford</w:t>
      </w:r>
      <w:r>
        <w:rPr>
          <w:rFonts w:eastAsia="Times New Roman" w:cs="Arial"/>
          <w:sz w:val="24"/>
          <w:szCs w:val="24"/>
          <w:lang w:eastAsia="en-GB"/>
        </w:rPr>
        <w:t xml:space="preserve"> </w:t>
      </w:r>
      <w:r w:rsidRPr="00B47452">
        <w:rPr>
          <w:rFonts w:eastAsia="Times New Roman" w:cs="Arial"/>
          <w:sz w:val="24"/>
          <w:szCs w:val="24"/>
          <w:lang w:eastAsia="en-GB"/>
        </w:rPr>
        <w:t xml:space="preserve">(Norfolk and Norwich University Hospital); Sean O'Donnell, Joe </w:t>
      </w:r>
      <w:r w:rsidRPr="00B47452">
        <w:rPr>
          <w:rFonts w:eastAsia="Times New Roman" w:cs="Arial"/>
          <w:sz w:val="24"/>
          <w:szCs w:val="24"/>
          <w:lang w:eastAsia="en-GB"/>
        </w:rPr>
        <w:lastRenderedPageBreak/>
        <w:t xml:space="preserve">Wiltshire, Ferzine Mohamed, Tristan Boam, </w:t>
      </w:r>
      <w:r w:rsidRPr="001222A3">
        <w:rPr>
          <w:rFonts w:eastAsia="Times New Roman" w:cs="Arial"/>
          <w:sz w:val="24"/>
          <w:szCs w:val="24"/>
          <w:lang w:eastAsia="en-GB"/>
        </w:rPr>
        <w:t>Alex Axford</w:t>
      </w:r>
      <w:r>
        <w:rPr>
          <w:rFonts w:eastAsia="Times New Roman" w:cs="Arial"/>
          <w:sz w:val="24"/>
          <w:szCs w:val="24"/>
          <w:lang w:eastAsia="en-GB"/>
        </w:rPr>
        <w:t>,</w:t>
      </w:r>
      <w:r w:rsidRPr="001222A3">
        <w:rPr>
          <w:rFonts w:eastAsia="Times New Roman" w:cs="Arial"/>
          <w:sz w:val="24"/>
          <w:szCs w:val="24"/>
          <w:lang w:eastAsia="en-GB"/>
        </w:rPr>
        <w:t xml:space="preserve"> </w:t>
      </w:r>
      <w:r w:rsidRPr="00B47452">
        <w:rPr>
          <w:rFonts w:eastAsia="Times New Roman" w:cs="Arial"/>
          <w:sz w:val="24"/>
          <w:szCs w:val="24"/>
          <w:lang w:eastAsia="en-GB"/>
        </w:rPr>
        <w:t>Richard Hill</w:t>
      </w:r>
      <w:r>
        <w:rPr>
          <w:rFonts w:eastAsia="Times New Roman" w:cs="Arial"/>
          <w:sz w:val="24"/>
          <w:szCs w:val="24"/>
          <w:lang w:eastAsia="en-GB"/>
        </w:rPr>
        <w:t xml:space="preserve"> </w:t>
      </w:r>
      <w:r w:rsidRPr="00B47452">
        <w:rPr>
          <w:rFonts w:eastAsia="Times New Roman" w:cs="Arial"/>
          <w:sz w:val="24"/>
          <w:szCs w:val="24"/>
          <w:lang w:eastAsia="en-GB"/>
        </w:rPr>
        <w:t xml:space="preserve">(Nottingham Children's Hospital); Jonathan Neville, John Bass, Elizabeth Vincent, Ahmad </w:t>
      </w:r>
      <w:proofErr w:type="spellStart"/>
      <w:r w:rsidRPr="00B47452">
        <w:rPr>
          <w:rFonts w:eastAsia="Times New Roman" w:cs="Arial"/>
          <w:sz w:val="24"/>
          <w:szCs w:val="24"/>
          <w:lang w:eastAsia="en-GB"/>
        </w:rPr>
        <w:t>Aleliwi</w:t>
      </w:r>
      <w:proofErr w:type="spellEnd"/>
      <w:r>
        <w:rPr>
          <w:rFonts w:eastAsia="Times New Roman" w:cs="Arial"/>
          <w:sz w:val="24"/>
          <w:szCs w:val="24"/>
          <w:lang w:eastAsia="en-GB"/>
        </w:rPr>
        <w:t xml:space="preserve">, Costa Healy </w:t>
      </w:r>
      <w:r w:rsidRPr="00B47452">
        <w:rPr>
          <w:rFonts w:eastAsia="Times New Roman" w:cs="Arial"/>
          <w:sz w:val="24"/>
          <w:szCs w:val="24"/>
          <w:lang w:eastAsia="en-GB"/>
        </w:rPr>
        <w:t>(Royal Alexandra Children's Hospital); Lucy Pigott,</w:t>
      </w:r>
      <w:r>
        <w:rPr>
          <w:rFonts w:eastAsia="Times New Roman" w:cs="Arial"/>
          <w:sz w:val="24"/>
          <w:szCs w:val="24"/>
          <w:lang w:eastAsia="en-GB"/>
        </w:rPr>
        <w:t xml:space="preserve"> Felicity Arthur,</w:t>
      </w:r>
      <w:r w:rsidRPr="00B47452">
        <w:rPr>
          <w:rFonts w:eastAsia="Times New Roman" w:cs="Arial"/>
          <w:sz w:val="24"/>
          <w:szCs w:val="24"/>
          <w:lang w:eastAsia="en-GB"/>
        </w:rPr>
        <w:t xml:space="preserve"> </w:t>
      </w:r>
      <w:r>
        <w:rPr>
          <w:rFonts w:eastAsia="Times New Roman" w:cs="Arial"/>
          <w:sz w:val="24"/>
          <w:szCs w:val="24"/>
          <w:lang w:eastAsia="en-GB"/>
        </w:rPr>
        <w:t>James</w:t>
      </w:r>
      <w:r w:rsidRPr="00B47452">
        <w:rPr>
          <w:rFonts w:eastAsia="Times New Roman" w:cs="Arial"/>
          <w:sz w:val="24"/>
          <w:szCs w:val="24"/>
          <w:lang w:eastAsia="en-GB"/>
        </w:rPr>
        <w:t xml:space="preserve"> </w:t>
      </w:r>
      <w:r>
        <w:rPr>
          <w:rFonts w:eastAsia="Times New Roman" w:cs="Arial"/>
          <w:sz w:val="24"/>
          <w:szCs w:val="24"/>
          <w:lang w:eastAsia="en-GB"/>
        </w:rPr>
        <w:t xml:space="preserve">Andrews </w:t>
      </w:r>
      <w:r w:rsidRPr="00B47452">
        <w:rPr>
          <w:rFonts w:eastAsia="Times New Roman" w:cs="Arial"/>
          <w:sz w:val="24"/>
          <w:szCs w:val="24"/>
          <w:lang w:eastAsia="en-GB"/>
        </w:rPr>
        <w:t>(Royal Hospital for Children, Glasgow); Matthew Newman</w:t>
      </w:r>
      <w:r>
        <w:rPr>
          <w:rFonts w:eastAsia="Times New Roman" w:cs="Arial"/>
          <w:sz w:val="24"/>
          <w:szCs w:val="24"/>
          <w:lang w:eastAsia="en-GB"/>
        </w:rPr>
        <w:t xml:space="preserve"> </w:t>
      </w:r>
      <w:r w:rsidRPr="00B47452">
        <w:rPr>
          <w:rFonts w:eastAsia="Times New Roman" w:cs="Arial"/>
          <w:sz w:val="24"/>
          <w:szCs w:val="24"/>
          <w:lang w:eastAsia="en-GB"/>
        </w:rPr>
        <w:t>(Royal Hospital for Children and Young People, Edinburgh);</w:t>
      </w:r>
      <w:r>
        <w:rPr>
          <w:rFonts w:eastAsia="Times New Roman" w:cs="Arial"/>
          <w:sz w:val="24"/>
          <w:szCs w:val="24"/>
          <w:lang w:eastAsia="en-GB"/>
        </w:rPr>
        <w:t xml:space="preserve"> </w:t>
      </w:r>
      <w:r w:rsidRPr="00B47452">
        <w:rPr>
          <w:rFonts w:eastAsia="Times New Roman" w:cs="Arial"/>
          <w:sz w:val="24"/>
          <w:szCs w:val="24"/>
          <w:lang w:eastAsia="en-GB"/>
        </w:rPr>
        <w:t>Joshua Cave, Ashish Desai, Ami Pedersen</w:t>
      </w:r>
      <w:r>
        <w:rPr>
          <w:rFonts w:eastAsia="Times New Roman" w:cs="Arial"/>
          <w:sz w:val="24"/>
          <w:szCs w:val="24"/>
          <w:lang w:eastAsia="en-GB"/>
        </w:rPr>
        <w:t>,</w:t>
      </w:r>
      <w:r w:rsidRPr="00B47452">
        <w:rPr>
          <w:rFonts w:eastAsia="Times New Roman" w:cs="Arial"/>
          <w:sz w:val="24"/>
          <w:szCs w:val="24"/>
          <w:lang w:eastAsia="en-GB"/>
        </w:rPr>
        <w:t xml:space="preserve"> Stewart Cleeve, </w:t>
      </w:r>
      <w:proofErr w:type="spellStart"/>
      <w:r w:rsidRPr="00B47452">
        <w:rPr>
          <w:rFonts w:eastAsia="Times New Roman" w:cs="Arial"/>
          <w:sz w:val="24"/>
          <w:szCs w:val="24"/>
          <w:lang w:eastAsia="en-GB"/>
        </w:rPr>
        <w:t>Matyl</w:t>
      </w:r>
      <w:proofErr w:type="spellEnd"/>
      <w:r w:rsidRPr="00B47452">
        <w:rPr>
          <w:rFonts w:eastAsia="Times New Roman" w:cs="Arial"/>
          <w:sz w:val="24"/>
          <w:szCs w:val="24"/>
          <w:lang w:eastAsia="en-GB"/>
        </w:rPr>
        <w:t xml:space="preserve"> Kassouf</w:t>
      </w:r>
      <w:r>
        <w:rPr>
          <w:rFonts w:eastAsia="Times New Roman" w:cs="Arial"/>
          <w:sz w:val="24"/>
          <w:szCs w:val="24"/>
          <w:lang w:eastAsia="en-GB"/>
        </w:rPr>
        <w:t xml:space="preserve"> </w:t>
      </w:r>
      <w:r w:rsidRPr="00B47452">
        <w:rPr>
          <w:rFonts w:eastAsia="Times New Roman" w:cs="Arial"/>
          <w:sz w:val="24"/>
          <w:szCs w:val="24"/>
          <w:lang w:eastAsia="en-GB"/>
        </w:rPr>
        <w:t>(Royal London Hospital); Sumita Chhabra,</w:t>
      </w:r>
      <w:r>
        <w:rPr>
          <w:rFonts w:eastAsia="Times New Roman" w:cs="Arial"/>
          <w:sz w:val="24"/>
          <w:szCs w:val="24"/>
          <w:lang w:eastAsia="en-GB"/>
        </w:rPr>
        <w:t xml:space="preserve"> </w:t>
      </w:r>
      <w:r w:rsidRPr="00B47452">
        <w:rPr>
          <w:rFonts w:eastAsia="Times New Roman" w:cs="Arial"/>
          <w:sz w:val="24"/>
          <w:szCs w:val="24"/>
          <w:lang w:eastAsia="en-GB"/>
        </w:rPr>
        <w:t xml:space="preserve">Mahmoud Al </w:t>
      </w:r>
      <w:proofErr w:type="spellStart"/>
      <w:r w:rsidRPr="00B47452">
        <w:rPr>
          <w:rFonts w:eastAsia="Times New Roman" w:cs="Arial"/>
          <w:sz w:val="24"/>
          <w:szCs w:val="24"/>
          <w:lang w:eastAsia="en-GB"/>
        </w:rPr>
        <w:t>Aaraj</w:t>
      </w:r>
      <w:proofErr w:type="spellEnd"/>
      <w:r>
        <w:rPr>
          <w:rFonts w:eastAsia="Times New Roman" w:cs="Arial"/>
          <w:sz w:val="24"/>
          <w:szCs w:val="24"/>
          <w:lang w:eastAsia="en-GB"/>
        </w:rPr>
        <w:t xml:space="preserve"> </w:t>
      </w:r>
      <w:r w:rsidRPr="00B47452">
        <w:rPr>
          <w:rFonts w:eastAsia="Times New Roman" w:cs="Arial"/>
          <w:sz w:val="24"/>
          <w:szCs w:val="24"/>
          <w:lang w:eastAsia="en-GB"/>
        </w:rPr>
        <w:t>(Royal Manchester Children's Hospital); Graham Branagan, Shreya Gupta, Yan Jack Chung</w:t>
      </w:r>
      <w:r>
        <w:rPr>
          <w:rFonts w:eastAsia="Times New Roman" w:cs="Arial"/>
          <w:sz w:val="24"/>
          <w:szCs w:val="24"/>
          <w:lang w:eastAsia="en-GB"/>
        </w:rPr>
        <w:t xml:space="preserve"> </w:t>
      </w:r>
      <w:r w:rsidRPr="00B47452">
        <w:rPr>
          <w:rFonts w:eastAsia="Times New Roman" w:cs="Arial"/>
          <w:sz w:val="24"/>
          <w:szCs w:val="24"/>
          <w:lang w:eastAsia="en-GB"/>
        </w:rPr>
        <w:t xml:space="preserve">(Salisbury District Hospital); Farah Roslan, Vivek Samuel Gaikwad, Alisha Kotecha, Simran Khanna (University Hospital of Leicester); Katherine Lehovsky, </w:t>
      </w:r>
      <w:r>
        <w:rPr>
          <w:rFonts w:eastAsia="Times New Roman" w:cs="Arial"/>
          <w:sz w:val="24"/>
          <w:szCs w:val="24"/>
          <w:lang w:eastAsia="en-GB"/>
        </w:rPr>
        <w:t xml:space="preserve">Georgina Bough, </w:t>
      </w:r>
      <w:r w:rsidRPr="00B47452">
        <w:rPr>
          <w:rFonts w:eastAsia="Times New Roman" w:cs="Arial"/>
          <w:sz w:val="24"/>
          <w:szCs w:val="24"/>
          <w:lang w:eastAsia="en-GB"/>
        </w:rPr>
        <w:t>Harry Claxton</w:t>
      </w:r>
      <w:r>
        <w:rPr>
          <w:rFonts w:eastAsia="Times New Roman" w:cs="Arial"/>
          <w:sz w:val="24"/>
          <w:szCs w:val="24"/>
          <w:lang w:eastAsia="en-GB"/>
        </w:rPr>
        <w:t xml:space="preserve"> </w:t>
      </w:r>
      <w:r w:rsidRPr="00B47452">
        <w:rPr>
          <w:rFonts w:eastAsia="Times New Roman" w:cs="Arial"/>
          <w:sz w:val="24"/>
          <w:szCs w:val="24"/>
          <w:lang w:eastAsia="en-GB"/>
        </w:rPr>
        <w:t>(University Hospital Southampton);</w:t>
      </w:r>
      <w:r>
        <w:rPr>
          <w:rFonts w:eastAsia="Times New Roman" w:cs="Arial"/>
          <w:sz w:val="24"/>
          <w:szCs w:val="24"/>
          <w:lang w:eastAsia="en-GB"/>
        </w:rPr>
        <w:t xml:space="preserve"> </w:t>
      </w:r>
      <w:r w:rsidRPr="00B47452">
        <w:rPr>
          <w:rFonts w:eastAsia="Times New Roman" w:cs="Arial"/>
          <w:sz w:val="24"/>
          <w:szCs w:val="24"/>
          <w:lang w:eastAsia="en-GB"/>
        </w:rPr>
        <w:t>Hasan Mukhtar, Saqib Mehmood</w:t>
      </w:r>
      <w:r>
        <w:rPr>
          <w:rFonts w:eastAsia="Times New Roman" w:cs="Arial"/>
          <w:sz w:val="24"/>
          <w:szCs w:val="24"/>
          <w:lang w:eastAsia="en-GB"/>
        </w:rPr>
        <w:t xml:space="preserve"> </w:t>
      </w:r>
      <w:r w:rsidRPr="00B47452">
        <w:rPr>
          <w:rFonts w:eastAsia="Times New Roman" w:cs="Arial"/>
          <w:sz w:val="24"/>
          <w:szCs w:val="24"/>
          <w:lang w:eastAsia="en-GB"/>
        </w:rPr>
        <w:t xml:space="preserve">(Whittington Hospital); Anuj Shrestha, Shreya Pal, Ashish Kiran Shrestha, Dison </w:t>
      </w:r>
      <w:proofErr w:type="spellStart"/>
      <w:r w:rsidRPr="00B47452">
        <w:rPr>
          <w:rFonts w:eastAsia="Times New Roman" w:cs="Arial"/>
          <w:sz w:val="24"/>
          <w:szCs w:val="24"/>
          <w:lang w:eastAsia="en-GB"/>
        </w:rPr>
        <w:t>Feyang</w:t>
      </w:r>
      <w:proofErr w:type="spellEnd"/>
      <w:r w:rsidRPr="00B47452">
        <w:rPr>
          <w:rFonts w:eastAsia="Times New Roman" w:cs="Arial"/>
          <w:sz w:val="24"/>
          <w:szCs w:val="24"/>
          <w:lang w:eastAsia="en-GB"/>
        </w:rPr>
        <w:t xml:space="preserve"> Limbu</w:t>
      </w:r>
      <w:r>
        <w:rPr>
          <w:rFonts w:eastAsia="Times New Roman" w:cs="Arial"/>
          <w:sz w:val="24"/>
          <w:szCs w:val="24"/>
          <w:lang w:eastAsia="en-GB"/>
        </w:rPr>
        <w:t xml:space="preserve"> </w:t>
      </w:r>
      <w:r w:rsidRPr="00B47452">
        <w:rPr>
          <w:rFonts w:eastAsia="Times New Roman" w:cs="Arial"/>
          <w:sz w:val="24"/>
          <w:szCs w:val="24"/>
          <w:lang w:eastAsia="en-GB"/>
        </w:rPr>
        <w:t>(William Harvey Hospital)</w:t>
      </w:r>
      <w:r>
        <w:rPr>
          <w:rFonts w:eastAsia="Times New Roman" w:cs="Arial"/>
          <w:sz w:val="24"/>
          <w:szCs w:val="24"/>
          <w:lang w:eastAsia="en-GB"/>
        </w:rPr>
        <w:t>.</w:t>
      </w:r>
    </w:p>
    <w:p w14:paraId="33C3944A" w14:textId="77777777" w:rsidR="00BE4AF0" w:rsidRPr="009371C6" w:rsidRDefault="00BE4AF0" w:rsidP="00BE4AF0">
      <w:pPr>
        <w:jc w:val="both"/>
        <w:rPr>
          <w:rFonts w:cs="Arial"/>
          <w:b/>
          <w:shd w:val="clear" w:color="auto" w:fill="FFFFFF"/>
        </w:rPr>
      </w:pPr>
    </w:p>
    <w:p w14:paraId="711CA356" w14:textId="77777777" w:rsidR="00BE4AF0" w:rsidRPr="009371C6" w:rsidRDefault="00BE4AF0" w:rsidP="00BE4AF0">
      <w:pPr>
        <w:jc w:val="both"/>
        <w:rPr>
          <w:rFonts w:cs="Arial"/>
          <w:shd w:val="clear" w:color="auto" w:fill="FFFFFF"/>
        </w:rPr>
      </w:pPr>
      <w:r w:rsidRPr="009371C6">
        <w:rPr>
          <w:rFonts w:cs="Arial"/>
          <w:b/>
          <w:shd w:val="clear" w:color="auto" w:fill="FFFFFF"/>
        </w:rPr>
        <w:t xml:space="preserve">Correspondence to: </w:t>
      </w:r>
      <w:r w:rsidRPr="009371C6">
        <w:rPr>
          <w:rFonts w:cs="Arial"/>
          <w:shd w:val="clear" w:color="auto" w:fill="FFFFFF"/>
        </w:rPr>
        <w:t>George Bethell, University Surgical Unit, University of Southampton, Southampton, United Kingdom, SO16 6YD. g.s.bethell@soton.ac.uk.</w:t>
      </w:r>
    </w:p>
    <w:p w14:paraId="72B30CE1" w14:textId="77777777" w:rsidR="00BE4AF0" w:rsidRPr="009371C6" w:rsidRDefault="00BE4AF0" w:rsidP="00BE4AF0">
      <w:pPr>
        <w:rPr>
          <w:rFonts w:cs="Arial"/>
          <w:shd w:val="clear" w:color="auto" w:fill="FFFFFF"/>
        </w:rPr>
      </w:pPr>
      <w:r w:rsidRPr="009371C6">
        <w:rPr>
          <w:rFonts w:cs="Arial"/>
          <w:b/>
          <w:shd w:val="clear" w:color="auto" w:fill="FFFFFF"/>
        </w:rPr>
        <w:t xml:space="preserve">Funding: </w:t>
      </w:r>
      <w:r w:rsidRPr="009371C6">
        <w:rPr>
          <w:rFonts w:cs="Arial"/>
          <w:shd w:val="clear" w:color="auto" w:fill="FFFFFF"/>
        </w:rPr>
        <w:t xml:space="preserve">George Bethell is funded by the National Institute of Heath Research Doctoral Fellowship programme (NIHR302541). </w:t>
      </w:r>
      <w:r w:rsidRPr="009371C6">
        <w:rPr>
          <w:rFonts w:cs="Arial"/>
        </w:rPr>
        <w:t>The views expressed are those of the authors and not necessarily those of the NHS, the NIHR or the Department of Health.</w:t>
      </w:r>
      <w:r w:rsidRPr="009371C6">
        <w:rPr>
          <w:rFonts w:cs="Arial"/>
          <w:shd w:val="clear" w:color="auto" w:fill="FFFFFF"/>
        </w:rPr>
        <w:t xml:space="preserve"> </w:t>
      </w:r>
    </w:p>
    <w:p w14:paraId="5A0210A4" w14:textId="77777777" w:rsidR="00BE4AF0" w:rsidRPr="009371C6" w:rsidRDefault="00BE4AF0" w:rsidP="00BE4AF0">
      <w:pPr>
        <w:rPr>
          <w:rFonts w:cs="Arial"/>
          <w:bCs/>
          <w:shd w:val="clear" w:color="auto" w:fill="FFFFFF"/>
        </w:rPr>
      </w:pPr>
      <w:r>
        <w:rPr>
          <w:rFonts w:cs="Arial"/>
          <w:b/>
          <w:shd w:val="clear" w:color="auto" w:fill="FFFFFF"/>
        </w:rPr>
        <w:t>Oral presentation</w:t>
      </w:r>
      <w:r w:rsidRPr="009371C6">
        <w:rPr>
          <w:rFonts w:cs="Arial"/>
          <w:b/>
          <w:shd w:val="clear" w:color="auto" w:fill="FFFFFF"/>
        </w:rPr>
        <w:t xml:space="preserve"> at: </w:t>
      </w:r>
      <w:r w:rsidRPr="009371C6">
        <w:rPr>
          <w:rFonts w:cs="Arial"/>
          <w:bCs/>
          <w:shd w:val="clear" w:color="auto" w:fill="FFFFFF"/>
        </w:rPr>
        <w:t>British Association of Paediatric Surgeons (BAPS) 70</w:t>
      </w:r>
      <w:r w:rsidRPr="009371C6">
        <w:rPr>
          <w:rFonts w:cs="Arial"/>
          <w:bCs/>
          <w:shd w:val="clear" w:color="auto" w:fill="FFFFFF"/>
          <w:vertAlign w:val="superscript"/>
        </w:rPr>
        <w:t>th</w:t>
      </w:r>
      <w:r w:rsidRPr="009371C6">
        <w:rPr>
          <w:rFonts w:cs="Arial"/>
          <w:bCs/>
          <w:shd w:val="clear" w:color="auto" w:fill="FFFFFF"/>
        </w:rPr>
        <w:t xml:space="preserve"> Annual Congress, Sheffield. 2</w:t>
      </w:r>
      <w:r w:rsidRPr="009371C6">
        <w:rPr>
          <w:rFonts w:cs="Arial"/>
          <w:bCs/>
          <w:shd w:val="clear" w:color="auto" w:fill="FFFFFF"/>
          <w:vertAlign w:val="superscript"/>
        </w:rPr>
        <w:t>nd</w:t>
      </w:r>
      <w:r w:rsidRPr="009371C6">
        <w:rPr>
          <w:rFonts w:cs="Arial"/>
          <w:bCs/>
          <w:shd w:val="clear" w:color="auto" w:fill="FFFFFF"/>
        </w:rPr>
        <w:t xml:space="preserve"> – 5</w:t>
      </w:r>
      <w:r w:rsidRPr="009371C6">
        <w:rPr>
          <w:rFonts w:cs="Arial"/>
          <w:bCs/>
          <w:shd w:val="clear" w:color="auto" w:fill="FFFFFF"/>
          <w:vertAlign w:val="superscript"/>
        </w:rPr>
        <w:t>th</w:t>
      </w:r>
      <w:r w:rsidRPr="009371C6">
        <w:rPr>
          <w:rFonts w:cs="Arial"/>
          <w:bCs/>
          <w:shd w:val="clear" w:color="auto" w:fill="FFFFFF"/>
        </w:rPr>
        <w:t xml:space="preserve"> July 2024</w:t>
      </w:r>
    </w:p>
    <w:p w14:paraId="1C455BFE" w14:textId="77777777" w:rsidR="00BE4AF0" w:rsidRDefault="00BE4AF0" w:rsidP="00BE4AF0">
      <w:pPr>
        <w:rPr>
          <w:rFonts w:cs="Arial"/>
          <w:shd w:val="clear" w:color="auto" w:fill="FFFFFF"/>
        </w:rPr>
      </w:pPr>
      <w:r w:rsidRPr="00F47E06">
        <w:rPr>
          <w:rFonts w:cs="Arial"/>
          <w:b/>
          <w:bCs/>
          <w:shd w:val="clear" w:color="auto" w:fill="FFFFFF"/>
        </w:rPr>
        <w:t>Competing Interest:</w:t>
      </w:r>
      <w:r w:rsidRPr="00F47E06">
        <w:rPr>
          <w:rFonts w:cs="Arial"/>
          <w:shd w:val="clear" w:color="auto" w:fill="FFFFFF"/>
        </w:rPr>
        <w:t xml:space="preserve"> None declared.</w:t>
      </w:r>
    </w:p>
    <w:p w14:paraId="2BE6CEC8" w14:textId="77777777" w:rsidR="00BE4AF0" w:rsidRDefault="00BE4AF0" w:rsidP="00BE4AF0">
      <w:r>
        <w:rPr>
          <w:rFonts w:cs="Arial"/>
          <w:b/>
          <w:shd w:val="clear" w:color="auto" w:fill="FFFFFF"/>
        </w:rPr>
        <w:t xml:space="preserve">Category: </w:t>
      </w:r>
      <w:r>
        <w:rPr>
          <w:rFonts w:cs="Arial"/>
          <w:bCs/>
          <w:shd w:val="clear" w:color="auto" w:fill="FFFFFF"/>
        </w:rPr>
        <w:t>Original research</w:t>
      </w:r>
    </w:p>
    <w:p w14:paraId="50978847" w14:textId="77777777" w:rsidR="00BE4AF0" w:rsidRDefault="00BE4AF0" w:rsidP="00BE4AF0"/>
    <w:p w14:paraId="39A3A86D" w14:textId="77777777" w:rsidR="00BE4AF0" w:rsidRDefault="00BE4AF0" w:rsidP="00B93C4D">
      <w:pPr>
        <w:pStyle w:val="Heading1"/>
      </w:pPr>
    </w:p>
    <w:p w14:paraId="22ADC957" w14:textId="77777777" w:rsidR="00BE4AF0" w:rsidRDefault="00BE4AF0" w:rsidP="00BE4AF0"/>
    <w:p w14:paraId="2941B0B5" w14:textId="77777777" w:rsidR="00BE4AF0" w:rsidRPr="00BE4AF0" w:rsidRDefault="00BE4AF0" w:rsidP="00BE4AF0"/>
    <w:p w14:paraId="3A20F6F3" w14:textId="24E67F05" w:rsidR="00B93C4D" w:rsidRPr="009371C6" w:rsidRDefault="00B93C4D" w:rsidP="00B93C4D">
      <w:pPr>
        <w:pStyle w:val="Heading1"/>
      </w:pPr>
      <w:r w:rsidRPr="009371C6">
        <w:lastRenderedPageBreak/>
        <w:t>Abstract</w:t>
      </w:r>
    </w:p>
    <w:p w14:paraId="2E5C9C67" w14:textId="77777777" w:rsidR="00D43954" w:rsidRPr="009371C6" w:rsidRDefault="00D43954" w:rsidP="00D43954">
      <w:pPr>
        <w:pStyle w:val="Heading2"/>
      </w:pPr>
      <w:r w:rsidRPr="009371C6">
        <w:t>Background</w:t>
      </w:r>
    </w:p>
    <w:p w14:paraId="31E8DEA1" w14:textId="316FF1BA" w:rsidR="00D43954" w:rsidRPr="009371C6" w:rsidRDefault="00D43954" w:rsidP="00D43954">
      <w:r w:rsidRPr="009371C6">
        <w:rPr>
          <w:rFonts w:ascii="Calibri" w:eastAsia="Calibri" w:hAnsi="Calibri" w:cs="Times New Roman"/>
        </w:rPr>
        <w:t xml:space="preserve">Intravenous </w:t>
      </w:r>
      <w:r w:rsidRPr="000228F7">
        <w:rPr>
          <w:rFonts w:ascii="Calibri" w:eastAsia="Calibri" w:hAnsi="Calibri" w:cs="Times New Roman"/>
        </w:rPr>
        <w:t xml:space="preserve">access is essential for post-operative </w:t>
      </w:r>
      <w:r w:rsidRPr="009371C6">
        <w:rPr>
          <w:rFonts w:ascii="Calibri" w:eastAsia="Calibri" w:hAnsi="Calibri" w:cs="Times New Roman"/>
        </w:rPr>
        <w:t>management</w:t>
      </w:r>
      <w:r w:rsidRPr="000228F7">
        <w:rPr>
          <w:rFonts w:ascii="Calibri" w:eastAsia="Calibri" w:hAnsi="Calibri" w:cs="Times New Roman"/>
        </w:rPr>
        <w:t xml:space="preserve"> of complicated appendicitis</w:t>
      </w:r>
      <w:r>
        <w:rPr>
          <w:rFonts w:ascii="Calibri" w:eastAsia="Calibri" w:hAnsi="Calibri" w:cs="Times New Roman"/>
        </w:rPr>
        <w:t xml:space="preserve">. An alternative to peripheral cannulation is insertion of an advanced vascular access device (AVAD) which includes </w:t>
      </w:r>
      <w:r w:rsidRPr="000228F7">
        <w:rPr>
          <w:rFonts w:ascii="Calibri" w:eastAsia="Calibri" w:hAnsi="Calibri" w:cs="Times New Roman"/>
        </w:rPr>
        <w:t>midlines, peripherally inserted central venous catheters (PICC</w:t>
      </w:r>
      <w:r>
        <w:rPr>
          <w:rFonts w:ascii="Calibri" w:eastAsia="Calibri" w:hAnsi="Calibri" w:cs="Times New Roman"/>
        </w:rPr>
        <w:t>s</w:t>
      </w:r>
      <w:r w:rsidRPr="000228F7">
        <w:rPr>
          <w:rFonts w:ascii="Calibri" w:eastAsia="Calibri" w:hAnsi="Calibri" w:cs="Times New Roman"/>
        </w:rPr>
        <w:t>) and central venous catheters (CVC</w:t>
      </w:r>
      <w:r>
        <w:rPr>
          <w:rFonts w:ascii="Calibri" w:eastAsia="Calibri" w:hAnsi="Calibri" w:cs="Times New Roman"/>
        </w:rPr>
        <w:t>s</w:t>
      </w:r>
      <w:r w:rsidRPr="000228F7">
        <w:rPr>
          <w:rFonts w:ascii="Calibri" w:eastAsia="Calibri" w:hAnsi="Calibri" w:cs="Times New Roman"/>
        </w:rPr>
        <w:t>)</w:t>
      </w:r>
      <w:r>
        <w:rPr>
          <w:rFonts w:ascii="Calibri" w:eastAsia="Calibri" w:hAnsi="Calibri" w:cs="Times New Roman"/>
        </w:rPr>
        <w:t>.</w:t>
      </w:r>
      <w:r w:rsidRPr="000228F7">
        <w:rPr>
          <w:rFonts w:ascii="Calibri" w:eastAsia="Calibri" w:hAnsi="Calibri" w:cs="Times New Roman"/>
        </w:rPr>
        <w:t xml:space="preserve"> </w:t>
      </w:r>
      <w:r>
        <w:rPr>
          <w:rFonts w:ascii="Calibri" w:eastAsia="Calibri" w:hAnsi="Calibri" w:cs="Times New Roman"/>
        </w:rPr>
        <w:t>This study aimed to evaluate use and outcomes related to vascular access in complicated paediatric appendicitis</w:t>
      </w:r>
      <w:r w:rsidR="00D90B00">
        <w:rPr>
          <w:rFonts w:ascii="Calibri" w:eastAsia="Calibri" w:hAnsi="Calibri" w:cs="Times New Roman"/>
        </w:rPr>
        <w:t xml:space="preserve"> with audit against </w:t>
      </w:r>
      <w:r w:rsidR="000D0B0C">
        <w:rPr>
          <w:rFonts w:ascii="Calibri" w:eastAsia="Calibri" w:hAnsi="Calibri" w:cs="Times New Roman"/>
        </w:rPr>
        <w:t>national guidelines</w:t>
      </w:r>
      <w:r>
        <w:rPr>
          <w:rFonts w:ascii="Calibri" w:eastAsia="Calibri" w:hAnsi="Calibri" w:cs="Times New Roman"/>
        </w:rPr>
        <w:t xml:space="preserve">. </w:t>
      </w:r>
    </w:p>
    <w:p w14:paraId="4DB19DB4" w14:textId="77777777" w:rsidR="00D43954" w:rsidRPr="009371C6" w:rsidRDefault="00D43954" w:rsidP="00D43954">
      <w:pPr>
        <w:pStyle w:val="Heading2"/>
      </w:pPr>
      <w:r w:rsidRPr="009371C6">
        <w:t>Method</w:t>
      </w:r>
    </w:p>
    <w:p w14:paraId="31FBECB7" w14:textId="77777777" w:rsidR="00D43954" w:rsidRPr="009371C6" w:rsidRDefault="00D43954" w:rsidP="00D43954">
      <w:r>
        <w:t xml:space="preserve">Prospective multicentre observational study of children (&lt;16 years) with complicated appendicitis at specialist and non-specialist paediatric surgical centres in the UK and Ireland with data collection over 3 months to January 2024. Outcomes included unplanned vascular access device insertion, complications of vascular access and peripheral cannulation attempts. Data are </w:t>
      </w:r>
      <w:proofErr w:type="gramStart"/>
      <w:r>
        <w:t>median(</w:t>
      </w:r>
      <w:proofErr w:type="gramEnd"/>
      <w:r>
        <w:t xml:space="preserve">IQR), </w:t>
      </w:r>
      <w:proofErr w:type="gramStart"/>
      <w:r>
        <w:t>n(</w:t>
      </w:r>
      <w:proofErr w:type="gramEnd"/>
      <w:r>
        <w:t xml:space="preserve">%) or odds </w:t>
      </w:r>
      <w:proofErr w:type="gramStart"/>
      <w:r>
        <w:t>ratios(</w:t>
      </w:r>
      <w:proofErr w:type="gramEnd"/>
      <w:r>
        <w:t>95% CI).</w:t>
      </w:r>
    </w:p>
    <w:p w14:paraId="28B4F8A8" w14:textId="77777777" w:rsidR="00D43954" w:rsidRPr="009371C6" w:rsidRDefault="00D43954" w:rsidP="00D43954">
      <w:pPr>
        <w:pStyle w:val="Heading2"/>
      </w:pPr>
      <w:r w:rsidRPr="009371C6">
        <w:t>Results</w:t>
      </w:r>
    </w:p>
    <w:p w14:paraId="41B40625" w14:textId="77777777" w:rsidR="00D43954" w:rsidRDefault="00D43954" w:rsidP="00D43954">
      <w:pPr>
        <w:rPr>
          <w:lang w:val="en-US"/>
        </w:rPr>
      </w:pPr>
      <w:r>
        <w:rPr>
          <w:lang w:val="en-US"/>
        </w:rPr>
        <w:t xml:space="preserve">Overall, 189 children were included from 27 </w:t>
      </w:r>
      <w:r w:rsidRPr="006E23A1">
        <w:t>centres</w:t>
      </w:r>
      <w:r>
        <w:rPr>
          <w:lang w:val="en-US"/>
        </w:rPr>
        <w:t xml:space="preserve"> with median age of </w:t>
      </w:r>
      <w:r>
        <w:t>9.9 (5.3-12.8) years</w:t>
      </w:r>
      <w:r>
        <w:rPr>
          <w:lang w:val="en-US"/>
        </w:rPr>
        <w:t xml:space="preserve">. Seventy-six children (40.2%) underwent AVAD insertion at appendicectomy. The remainder were managed with peripheral cannulas. </w:t>
      </w:r>
    </w:p>
    <w:p w14:paraId="325C8D5D" w14:textId="77777777" w:rsidR="00D43954" w:rsidRDefault="00D43954" w:rsidP="00D43954">
      <w:pPr>
        <w:rPr>
          <w:lang w:val="en-US"/>
        </w:rPr>
      </w:pPr>
      <w:r>
        <w:rPr>
          <w:lang w:val="en-US"/>
        </w:rPr>
        <w:t xml:space="preserve">AVAD insertion was associated with younger age (OR 1.19[1.09-1.30]), female sex (OR </w:t>
      </w:r>
      <w:r>
        <w:rPr>
          <w:rFonts w:ascii="Calibri" w:hAnsi="Calibri" w:cs="Calibri"/>
          <w:color w:val="000000"/>
        </w:rPr>
        <w:t xml:space="preserve">3.14[1.47-6.71]), widespread intra-abdominal pus (OR 3.89[1.26-12.01]) and perforated appendicitis/appendix mass (OR 3.18[1.38-7.36]) on </w:t>
      </w:r>
      <w:r>
        <w:rPr>
          <w:lang w:val="en-US"/>
        </w:rPr>
        <w:t>multivariable analysis. Unplanned AVAD insertion was undertaken in 12(6.3%) children and was associated with younger age, higher admission C-reactive protein, appendicectomy at night and peripheral cannula or non-tunneled CVC at appendicectomy. AVADs were used for 5(4-8) days and 11/89(12.3%) devices experienced complications.</w:t>
      </w:r>
    </w:p>
    <w:p w14:paraId="23A7ED0C" w14:textId="77777777" w:rsidR="00D43954" w:rsidRPr="009371C6" w:rsidRDefault="00D43954" w:rsidP="00D43954">
      <w:pPr>
        <w:pStyle w:val="Heading2"/>
      </w:pPr>
      <w:r w:rsidRPr="009371C6">
        <w:t>Conclusion</w:t>
      </w:r>
    </w:p>
    <w:p w14:paraId="70405596" w14:textId="7C3DAB0A" w:rsidR="007E5847" w:rsidRDefault="00D43954" w:rsidP="00D43954">
      <w:r>
        <w:t>AVAD insertion should be considered at appendicectomy in younger children with intra-operative findings of perforated appendicitis, appendix mass or widespread pus. A</w:t>
      </w:r>
      <w:r w:rsidRPr="00320E26">
        <w:t>ge</w:t>
      </w:r>
      <w:r>
        <w:t xml:space="preserve">, with a cut-off of 8 years, should be added </w:t>
      </w:r>
      <w:r w:rsidRPr="00320E26">
        <w:t>to</w:t>
      </w:r>
      <w:r>
        <w:t xml:space="preserve"> existing guidelines of</w:t>
      </w:r>
      <w:r w:rsidRPr="00320E26">
        <w:t xml:space="preserve"> AVAD </w:t>
      </w:r>
      <w:r>
        <w:t>use in appendicitis.</w:t>
      </w:r>
      <w:r w:rsidRPr="00320E26">
        <w:t xml:space="preserve"> </w:t>
      </w:r>
      <w:r w:rsidR="007E5847" w:rsidRPr="009371C6">
        <w:br w:type="page"/>
      </w:r>
    </w:p>
    <w:p w14:paraId="00FF7553" w14:textId="7F1647DC" w:rsidR="00C36B1C" w:rsidRDefault="00790D4D" w:rsidP="00790D4D">
      <w:pPr>
        <w:pStyle w:val="Heading1"/>
      </w:pPr>
      <w:r>
        <w:lastRenderedPageBreak/>
        <w:t>Highlights</w:t>
      </w:r>
    </w:p>
    <w:p w14:paraId="0518785E" w14:textId="77777777" w:rsidR="00790D4D" w:rsidRPr="00832143" w:rsidRDefault="00790D4D" w:rsidP="00790D4D">
      <w:pPr>
        <w:pStyle w:val="ListParagraph"/>
        <w:numPr>
          <w:ilvl w:val="0"/>
          <w:numId w:val="4"/>
        </w:numPr>
      </w:pPr>
      <w:r w:rsidRPr="00790D4D">
        <w:rPr>
          <w:rFonts w:ascii="Calibri" w:eastAsia="Calibri" w:hAnsi="Calibri" w:cs="Times New Roman"/>
        </w:rPr>
        <w:t>Intravenous access is essential for post-operative management of complicated appendicitis however little is known about which devices are used to achieve this and their outcomes.</w:t>
      </w:r>
    </w:p>
    <w:p w14:paraId="199A7404" w14:textId="77777777" w:rsidR="00AA308E" w:rsidRDefault="00790D4D" w:rsidP="00790D4D">
      <w:pPr>
        <w:pStyle w:val="ListParagraph"/>
        <w:numPr>
          <w:ilvl w:val="0"/>
          <w:numId w:val="4"/>
        </w:numPr>
      </w:pPr>
      <w:r>
        <w:t>Advanced vascular access device</w:t>
      </w:r>
      <w:r w:rsidRPr="00A04015">
        <w:t xml:space="preserve"> insertion should be considered at appendicectomy in younger children with intra-operative findings of perforated appendicitis, appendix mass or widespread pus</w:t>
      </w:r>
      <w:r>
        <w:t xml:space="preserve">. </w:t>
      </w:r>
    </w:p>
    <w:p w14:paraId="053697CD" w14:textId="01183AF5" w:rsidR="00790D4D" w:rsidRPr="008C4486" w:rsidRDefault="00790D4D" w:rsidP="00790D4D">
      <w:pPr>
        <w:pStyle w:val="ListParagraph"/>
        <w:numPr>
          <w:ilvl w:val="0"/>
          <w:numId w:val="4"/>
        </w:numPr>
      </w:pPr>
      <w:r>
        <w:t>Reassuringly, vascular access related complications are low with minimal clinical significance.</w:t>
      </w:r>
    </w:p>
    <w:p w14:paraId="7CC5CC33" w14:textId="77777777" w:rsidR="00790D4D" w:rsidRPr="008C4486" w:rsidRDefault="00790D4D" w:rsidP="00790D4D">
      <w:pPr>
        <w:pStyle w:val="ListParagraph"/>
        <w:numPr>
          <w:ilvl w:val="0"/>
          <w:numId w:val="4"/>
        </w:numPr>
      </w:pPr>
      <w:r>
        <w:t>N</w:t>
      </w:r>
      <w:r w:rsidRPr="00A04015">
        <w:t xml:space="preserve">ational guidelines should be amended </w:t>
      </w:r>
      <w:r>
        <w:t xml:space="preserve">to include age </w:t>
      </w:r>
      <w:proofErr w:type="gramStart"/>
      <w:r>
        <w:t>and also</w:t>
      </w:r>
      <w:proofErr w:type="gramEnd"/>
      <w:r>
        <w:t xml:space="preserve"> simplified to remove some factors, such as bowel dilatation, to ensure that the correct child receives the correct vascular access device at time of appendicectomy.</w:t>
      </w:r>
    </w:p>
    <w:p w14:paraId="01AB724F" w14:textId="640CBEB5" w:rsidR="00790D4D" w:rsidRDefault="00790D4D">
      <w:pPr>
        <w:spacing w:line="259" w:lineRule="auto"/>
      </w:pPr>
      <w:r>
        <w:br w:type="page"/>
      </w:r>
    </w:p>
    <w:p w14:paraId="42088969" w14:textId="40844CB2" w:rsidR="00B93C4D" w:rsidRPr="009371C6" w:rsidRDefault="00B93C4D" w:rsidP="00B93C4D">
      <w:pPr>
        <w:pStyle w:val="Heading1"/>
      </w:pPr>
      <w:r w:rsidRPr="009371C6">
        <w:lastRenderedPageBreak/>
        <w:t>Introduction</w:t>
      </w:r>
    </w:p>
    <w:p w14:paraId="5D3F97A5" w14:textId="095F3B05" w:rsidR="000228F7" w:rsidRPr="000228F7" w:rsidRDefault="00030B4B" w:rsidP="000228F7">
      <w:pPr>
        <w:rPr>
          <w:rFonts w:ascii="Calibri" w:eastAsia="Calibri" w:hAnsi="Calibri" w:cs="Times New Roman"/>
        </w:rPr>
      </w:pPr>
      <w:r w:rsidRPr="009371C6">
        <w:rPr>
          <w:rFonts w:ascii="Calibri" w:eastAsia="Calibri" w:hAnsi="Calibri" w:cs="Times New Roman"/>
        </w:rPr>
        <w:t xml:space="preserve">Intravenous </w:t>
      </w:r>
      <w:r w:rsidR="000228F7" w:rsidRPr="000228F7">
        <w:rPr>
          <w:rFonts w:ascii="Calibri" w:eastAsia="Calibri" w:hAnsi="Calibri" w:cs="Times New Roman"/>
        </w:rPr>
        <w:t>access</w:t>
      </w:r>
      <w:r w:rsidR="00CC76C2">
        <w:rPr>
          <w:rFonts w:ascii="Calibri" w:eastAsia="Calibri" w:hAnsi="Calibri" w:cs="Times New Roman"/>
        </w:rPr>
        <w:t xml:space="preserve"> (IV)</w:t>
      </w:r>
      <w:r w:rsidR="000228F7" w:rsidRPr="000228F7">
        <w:rPr>
          <w:rFonts w:ascii="Calibri" w:eastAsia="Calibri" w:hAnsi="Calibri" w:cs="Times New Roman"/>
        </w:rPr>
        <w:t xml:space="preserve"> is essential for post-operative </w:t>
      </w:r>
      <w:r w:rsidRPr="009371C6">
        <w:rPr>
          <w:rFonts w:ascii="Calibri" w:eastAsia="Calibri" w:hAnsi="Calibri" w:cs="Times New Roman"/>
        </w:rPr>
        <w:t>management</w:t>
      </w:r>
      <w:r w:rsidR="000228F7" w:rsidRPr="000228F7">
        <w:rPr>
          <w:rFonts w:ascii="Calibri" w:eastAsia="Calibri" w:hAnsi="Calibri" w:cs="Times New Roman"/>
        </w:rPr>
        <w:t xml:space="preserve"> of complicated appendicitis</w:t>
      </w:r>
      <w:r w:rsidR="00775EFF">
        <w:rPr>
          <w:rFonts w:ascii="Calibri" w:eastAsia="Calibri" w:hAnsi="Calibri" w:cs="Times New Roman"/>
        </w:rPr>
        <w:t xml:space="preserve"> in children</w:t>
      </w:r>
      <w:r w:rsidR="000228F7" w:rsidRPr="000228F7">
        <w:rPr>
          <w:rFonts w:ascii="Calibri" w:eastAsia="Calibri" w:hAnsi="Calibri" w:cs="Times New Roman"/>
        </w:rPr>
        <w:t xml:space="preserve"> to deliver fluid, analgesia, antibiotics and in some, parenteral nutrition (PN). </w:t>
      </w:r>
      <w:r w:rsidR="00E45CF9">
        <w:rPr>
          <w:rFonts w:ascii="Calibri" w:eastAsia="Calibri" w:hAnsi="Calibri" w:cs="Times New Roman"/>
        </w:rPr>
        <w:t>In children, i</w:t>
      </w:r>
      <w:r w:rsidR="000228F7" w:rsidRPr="000228F7">
        <w:rPr>
          <w:rFonts w:ascii="Calibri" w:eastAsia="Calibri" w:hAnsi="Calibri" w:cs="Times New Roman"/>
        </w:rPr>
        <w:t>nsertion of peripheral cannula</w:t>
      </w:r>
      <w:r w:rsidR="00B91E55" w:rsidRPr="009371C6">
        <w:rPr>
          <w:rFonts w:ascii="Calibri" w:eastAsia="Calibri" w:hAnsi="Calibri" w:cs="Times New Roman"/>
        </w:rPr>
        <w:t>s</w:t>
      </w:r>
      <w:r w:rsidR="000228F7" w:rsidRPr="000228F7">
        <w:rPr>
          <w:rFonts w:ascii="Calibri" w:eastAsia="Calibri" w:hAnsi="Calibri" w:cs="Times New Roman"/>
        </w:rPr>
        <w:t xml:space="preserve"> can be challenging and distressing depending on the age of the child and the availability of peripheral veins.</w:t>
      </w:r>
      <w:r w:rsidR="00180EBB">
        <w:rPr>
          <w:rFonts w:ascii="Calibri" w:eastAsia="Calibri" w:hAnsi="Calibri" w:cs="Times New Roman"/>
        </w:rPr>
        <w:fldChar w:fldCharType="begin">
          <w:fldData xml:space="preserve">PEVuZE5vdGU+PENpdGU+PEF1dGhvcj5TaGFycDwvQXV0aG9yPjxZZWFyPjIwMjM8L1llYXI+PFJl
Y051bT4yNjYxPC9SZWNOdW0+PERpc3BsYXlUZXh0PigxKTwvRGlzcGxheVRleHQ+PHJlY29yZD48
cmVjLW51bWJlcj4yNjYxPC9yZWMtbnVtYmVyPjxmb3JlaWduLWtleXM+PGtleSBhcHA9IkVOIiBk
Yi1pZD0iMDB0NTJldGU0cjlmcjNlZHNmcHg1YXZycndmZnJlc2RhOXYwIiB0aW1lc3RhbXA9IjE3
MjcyNzU3NjQiIGd1aWQ9IjkzYWJlZDUxLTkzZTctNDQ2NC04MTA1LWU2YjRkZGQwNTgzNSI+MjY2
MTwva2V5PjwvZm9yZWlnbi1rZXlzPjxyZWYtdHlwZSBuYW1lPSJKb3VybmFsIEFydGljbGUiPjE3
PC9yZWYtdHlwZT48Y29udHJpYnV0b3JzPjxhdXRob3JzPjxhdXRob3I+U2hhcnAsIFIuPC9hdXRo
b3I+PGF1dGhvcj5NdW5jYXN0ZXIsIE0uPC9hdXRob3I+PGF1dGhvcj5CYXJpbmcsIEMuIEwuPC9h
dXRob3I+PGF1dGhvcj5NYW5vcywgSi48L2F1dGhvcj48YXV0aG9yPktsZWlkb24sIFQuIE0uPC9h
dXRob3I+PGF1dGhvcj5VbGxtYW4sIEEuIEouPC9hdXRob3I+PC9hdXRob3JzPjwvY29udHJpYnV0
b3JzPjxhdXRoLWFkZHJlc3M+Q2xpbmljYWwgJmFtcDsgSGVhbHRoIFNjaWVuY2VzLCBVbml2ZXJz
aXR5IG9mIFNvdXRoIEF1c3RyYWxpYSwgQWRlbGFpZGUsIFNvdXRoIEF1c3RyYWxpYSwgQXVzdHJh
bGlhLiYjeEQ7Um9zZW1hcnkgQnJ5YW50IEFPIFJlc2VhcmNoIENlbnRyZSwgVW5pdmVyc2l0eSBv
ZiBTb3V0aCBBdXN0cmFsaWEsIEFkZWxhaWRlLCBTb3V0aCBBdXN0cmFsaWEsIEF1c3RyYWxpYS4m
I3hEO1NvdXRoIEF1c3RyYWxpYW4gTWVkaWNhbCBJbWFnaW5nLCBBZGVsYWlkZSwgU291dGggQXVz
dHJhbGlhLCBBdXN0cmFsaWEuJiN4RDtXb21lbnMmYXBvczsgYW5kIENoaWxkcmVuJmFwb3M7cyBI
b3NwaXRhbCBOZXR3b3JrLCBBZGVsYWlkZSwgU291dGggQXVzdHJhbGlhLCBBdXN0cmFsaWEuJiN4
RDtDaGlsZHJlbiZhcG9zO3MgSGVhbHRoIFF1ZWVuc2xhbmQgSG9zcGl0YWwgYW5kIEhlYWx0aCBT
ZXJ2aWNlLCBCcmlzYmFuZSwgUXVlZW5zbGFuZCwgQXVzdHJhbGlhLiYjeEQ7U2Nob29sIG9mIE51
cnNpbmcsIE1pZHdpZmVyeSBhbmQgU29jaWFsIFdvcmssIFRoZSBVbml2ZXJzaXR5IG9mIFF1ZWVu
c2xhbmQsIEJyaXNiYW5lLCBRdWVlbnNsYW5kLCBBdXN0cmFsaWEuPC9hdXRoLWFkZHJlc3M+PHRp
dGxlcz48dGl0bGU+VGhlIHBhcmVudCwgY2hpbGQgYW5kIHlvdW5nIHBlcnNvbiBleHBlcmllbmNl
IG9mIGRpZmZpY3VsdCB2ZW5vdXMgYWNjZXNzIGFuZCByZWNvbW1lbmRhdGlvbnMgZm9yIGNsaW5p
Y2FsIHByYWN0aWNlOiBBIHF1YWxpdGF0aXZlIGRlc2NyaXB0aXZlIHN0dWR5PC90aXRsZT48c2Vj
b25kYXJ5LXRpdGxlPkogQ2xpbiBOdXJzPC9zZWNvbmRhcnktdGl0bGU+PC90aXRsZXM+PHBlcmlv
ZGljYWw+PGZ1bGwtdGl0bGU+SiBDbGluIE51cnM8L2Z1bGwtdGl0bGU+PC9wZXJpb2RpY2FsPjxw
YWdlcz42NjkwLTY3MDU8L3BhZ2VzPjx2b2x1bWU+MzI8L3ZvbHVtZT48bnVtYmVyPjE3LTE4PC9u
dW1iZXI+PGVkaXRpb24+MjAyMzA1MTk8L2VkaXRpb24+PGtleXdvcmRzPjxrZXl3b3JkPkNoaWxk
PC9rZXl3b3JkPjxrZXl3b3JkPkh1bWFuczwva2V5d29yZD48a2V5d29yZD5BZG9sZXNjZW50PC9r
ZXl3b3JkPjxrZXl3b3JkPipQYXJlbnRzL3BzeWNob2xvZ3k8L2tleXdvcmQ+PGtleXdvcmQ+UXVh
bGl0YXRpdmUgUmVzZWFyY2g8L2tleXdvcmQ+PGtleXdvcmQ+KlBhaW48L2tleXdvcmQ+PGtleXdv
cmQ+RmVhcjwva2V5d29yZD48L2tleXdvcmRzPjxkYXRlcz48eWVhcj4yMDIzPC95ZWFyPjxwdWIt
ZGF0ZXM+PGRhdGU+U2VwPC9kYXRlPjwvcHViLWRhdGVzPjwvZGF0ZXM+PGlzYm4+MTM2NS0yNzAy
IChFbGVjdHJvbmljKSYjeEQ7MDk2Mi0xMDY3IChMaW5raW5nKTwvaXNibj48YWNjZXNzaW9uLW51
bT4zNzIwNDAwNjwvYWNjZXNzaW9uLW51bT48dXJscz48cmVsYXRlZC11cmxzPjx1cmw+aHR0cHM6
Ly93d3cubmNiaS5ubG0ubmloLmdvdi9wdWJtZWQvMzcyMDQwMDY8L3VybD48L3JlbGF0ZWQtdXJs
cz48L3VybHM+PGVsZWN0cm9uaWMtcmVzb3VyY2UtbnVtPjEwLjExMTEvam9jbi4xNjc1OTwvZWxl
Y3Ryb25pYy1yZXNvdXJjZS1udW0+PHJlbW90ZS1kYXRhYmFzZS1uYW1lPk1lZGxpbmU8L3JlbW90
ZS1kYXRhYmFzZS1uYW1lPjxyZW1vdGUtZGF0YWJhc2UtcHJvdmlkZXI+TkxNPC9yZW1vdGUtZGF0
YWJhc2UtcHJvdmlkZXI+PC9yZWNvcmQ+PC9DaXRlPjwvRW5kTm90ZT5=
</w:fldData>
        </w:fldChar>
      </w:r>
      <w:r w:rsidR="00266EDB">
        <w:rPr>
          <w:rFonts w:ascii="Calibri" w:eastAsia="Calibri" w:hAnsi="Calibri" w:cs="Times New Roman"/>
        </w:rPr>
        <w:instrText xml:space="preserve"> ADDIN EN.CITE </w:instrText>
      </w:r>
      <w:r w:rsidR="00266EDB">
        <w:rPr>
          <w:rFonts w:ascii="Calibri" w:eastAsia="Calibri" w:hAnsi="Calibri" w:cs="Times New Roman"/>
        </w:rPr>
        <w:fldChar w:fldCharType="begin">
          <w:fldData xml:space="preserve">PEVuZE5vdGU+PENpdGU+PEF1dGhvcj5TaGFycDwvQXV0aG9yPjxZZWFyPjIwMjM8L1llYXI+PFJl
Y051bT4yNjYxPC9SZWNOdW0+PERpc3BsYXlUZXh0PigxKTwvRGlzcGxheVRleHQ+PHJlY29yZD48
cmVjLW51bWJlcj4yNjYxPC9yZWMtbnVtYmVyPjxmb3JlaWduLWtleXM+PGtleSBhcHA9IkVOIiBk
Yi1pZD0iMDB0NTJldGU0cjlmcjNlZHNmcHg1YXZycndmZnJlc2RhOXYwIiB0aW1lc3RhbXA9IjE3
MjcyNzU3NjQiIGd1aWQ9IjkzYWJlZDUxLTkzZTctNDQ2NC04MTA1LWU2YjRkZGQwNTgzNSI+MjY2
MTwva2V5PjwvZm9yZWlnbi1rZXlzPjxyZWYtdHlwZSBuYW1lPSJKb3VybmFsIEFydGljbGUiPjE3
PC9yZWYtdHlwZT48Y29udHJpYnV0b3JzPjxhdXRob3JzPjxhdXRob3I+U2hhcnAsIFIuPC9hdXRo
b3I+PGF1dGhvcj5NdW5jYXN0ZXIsIE0uPC9hdXRob3I+PGF1dGhvcj5CYXJpbmcsIEMuIEwuPC9h
dXRob3I+PGF1dGhvcj5NYW5vcywgSi48L2F1dGhvcj48YXV0aG9yPktsZWlkb24sIFQuIE0uPC9h
dXRob3I+PGF1dGhvcj5VbGxtYW4sIEEuIEouPC9hdXRob3I+PC9hdXRob3JzPjwvY29udHJpYnV0
b3JzPjxhdXRoLWFkZHJlc3M+Q2xpbmljYWwgJmFtcDsgSGVhbHRoIFNjaWVuY2VzLCBVbml2ZXJz
aXR5IG9mIFNvdXRoIEF1c3RyYWxpYSwgQWRlbGFpZGUsIFNvdXRoIEF1c3RyYWxpYSwgQXVzdHJh
bGlhLiYjeEQ7Um9zZW1hcnkgQnJ5YW50IEFPIFJlc2VhcmNoIENlbnRyZSwgVW5pdmVyc2l0eSBv
ZiBTb3V0aCBBdXN0cmFsaWEsIEFkZWxhaWRlLCBTb3V0aCBBdXN0cmFsaWEsIEF1c3RyYWxpYS4m
I3hEO1NvdXRoIEF1c3RyYWxpYW4gTWVkaWNhbCBJbWFnaW5nLCBBZGVsYWlkZSwgU291dGggQXVz
dHJhbGlhLCBBdXN0cmFsaWEuJiN4RDtXb21lbnMmYXBvczsgYW5kIENoaWxkcmVuJmFwb3M7cyBI
b3NwaXRhbCBOZXR3b3JrLCBBZGVsYWlkZSwgU291dGggQXVzdHJhbGlhLCBBdXN0cmFsaWEuJiN4
RDtDaGlsZHJlbiZhcG9zO3MgSGVhbHRoIFF1ZWVuc2xhbmQgSG9zcGl0YWwgYW5kIEhlYWx0aCBT
ZXJ2aWNlLCBCcmlzYmFuZSwgUXVlZW5zbGFuZCwgQXVzdHJhbGlhLiYjeEQ7U2Nob29sIG9mIE51
cnNpbmcsIE1pZHdpZmVyeSBhbmQgU29jaWFsIFdvcmssIFRoZSBVbml2ZXJzaXR5IG9mIFF1ZWVu
c2xhbmQsIEJyaXNiYW5lLCBRdWVlbnNsYW5kLCBBdXN0cmFsaWEuPC9hdXRoLWFkZHJlc3M+PHRp
dGxlcz48dGl0bGU+VGhlIHBhcmVudCwgY2hpbGQgYW5kIHlvdW5nIHBlcnNvbiBleHBlcmllbmNl
IG9mIGRpZmZpY3VsdCB2ZW5vdXMgYWNjZXNzIGFuZCByZWNvbW1lbmRhdGlvbnMgZm9yIGNsaW5p
Y2FsIHByYWN0aWNlOiBBIHF1YWxpdGF0aXZlIGRlc2NyaXB0aXZlIHN0dWR5PC90aXRsZT48c2Vj
b25kYXJ5LXRpdGxlPkogQ2xpbiBOdXJzPC9zZWNvbmRhcnktdGl0bGU+PC90aXRsZXM+PHBlcmlv
ZGljYWw+PGZ1bGwtdGl0bGU+SiBDbGluIE51cnM8L2Z1bGwtdGl0bGU+PC9wZXJpb2RpY2FsPjxw
YWdlcz42NjkwLTY3MDU8L3BhZ2VzPjx2b2x1bWU+MzI8L3ZvbHVtZT48bnVtYmVyPjE3LTE4PC9u
dW1iZXI+PGVkaXRpb24+MjAyMzA1MTk8L2VkaXRpb24+PGtleXdvcmRzPjxrZXl3b3JkPkNoaWxk
PC9rZXl3b3JkPjxrZXl3b3JkPkh1bWFuczwva2V5d29yZD48a2V5d29yZD5BZG9sZXNjZW50PC9r
ZXl3b3JkPjxrZXl3b3JkPipQYXJlbnRzL3BzeWNob2xvZ3k8L2tleXdvcmQ+PGtleXdvcmQ+UXVh
bGl0YXRpdmUgUmVzZWFyY2g8L2tleXdvcmQ+PGtleXdvcmQ+KlBhaW48L2tleXdvcmQ+PGtleXdv
cmQ+RmVhcjwva2V5d29yZD48L2tleXdvcmRzPjxkYXRlcz48eWVhcj4yMDIzPC95ZWFyPjxwdWIt
ZGF0ZXM+PGRhdGU+U2VwPC9kYXRlPjwvcHViLWRhdGVzPjwvZGF0ZXM+PGlzYm4+MTM2NS0yNzAy
IChFbGVjdHJvbmljKSYjeEQ7MDk2Mi0xMDY3IChMaW5raW5nKTwvaXNibj48YWNjZXNzaW9uLW51
bT4zNzIwNDAwNjwvYWNjZXNzaW9uLW51bT48dXJscz48cmVsYXRlZC11cmxzPjx1cmw+aHR0cHM6
Ly93d3cubmNiaS5ubG0ubmloLmdvdi9wdWJtZWQvMzcyMDQwMDY8L3VybD48L3JlbGF0ZWQtdXJs
cz48L3VybHM+PGVsZWN0cm9uaWMtcmVzb3VyY2UtbnVtPjEwLjExMTEvam9jbi4xNjc1OTwvZWxl
Y3Ryb25pYy1yZXNvdXJjZS1udW0+PHJlbW90ZS1kYXRhYmFzZS1uYW1lPk1lZGxpbmU8L3JlbW90
ZS1kYXRhYmFzZS1uYW1lPjxyZW1vdGUtZGF0YWJhc2UtcHJvdmlkZXI+TkxNPC9yZW1vdGUtZGF0
YWJhc2UtcHJvdmlkZXI+PC9yZWNvcmQ+PC9DaXRlPjwvRW5kTm90ZT5=
</w:fldData>
        </w:fldChar>
      </w:r>
      <w:r w:rsidR="00266EDB">
        <w:rPr>
          <w:rFonts w:ascii="Calibri" w:eastAsia="Calibri" w:hAnsi="Calibri" w:cs="Times New Roman"/>
        </w:rPr>
        <w:instrText xml:space="preserve"> ADDIN EN.CITE.DATA </w:instrText>
      </w:r>
      <w:r w:rsidR="00266EDB">
        <w:rPr>
          <w:rFonts w:ascii="Calibri" w:eastAsia="Calibri" w:hAnsi="Calibri" w:cs="Times New Roman"/>
        </w:rPr>
      </w:r>
      <w:r w:rsidR="00266EDB">
        <w:rPr>
          <w:rFonts w:ascii="Calibri" w:eastAsia="Calibri" w:hAnsi="Calibri" w:cs="Times New Roman"/>
        </w:rPr>
        <w:fldChar w:fldCharType="end"/>
      </w:r>
      <w:r w:rsidR="00180EBB">
        <w:rPr>
          <w:rFonts w:ascii="Calibri" w:eastAsia="Calibri" w:hAnsi="Calibri" w:cs="Times New Roman"/>
        </w:rPr>
      </w:r>
      <w:r w:rsidR="00180EBB">
        <w:rPr>
          <w:rFonts w:ascii="Calibri" w:eastAsia="Calibri" w:hAnsi="Calibri" w:cs="Times New Roman"/>
        </w:rPr>
        <w:fldChar w:fldCharType="separate"/>
      </w:r>
      <w:r w:rsidR="00180EBB">
        <w:rPr>
          <w:rFonts w:ascii="Calibri" w:eastAsia="Calibri" w:hAnsi="Calibri" w:cs="Times New Roman"/>
          <w:noProof/>
        </w:rPr>
        <w:t>(1)</w:t>
      </w:r>
      <w:r w:rsidR="00180EBB">
        <w:rPr>
          <w:rFonts w:ascii="Calibri" w:eastAsia="Calibri" w:hAnsi="Calibri" w:cs="Times New Roman"/>
        </w:rPr>
        <w:fldChar w:fldCharType="end"/>
      </w:r>
      <w:r w:rsidR="000228F7" w:rsidRPr="000228F7">
        <w:rPr>
          <w:rFonts w:ascii="Calibri" w:eastAsia="Calibri" w:hAnsi="Calibri" w:cs="Times New Roman"/>
        </w:rPr>
        <w:t xml:space="preserve"> </w:t>
      </w:r>
      <w:r w:rsidR="00B91E55" w:rsidRPr="009371C6">
        <w:rPr>
          <w:rFonts w:ascii="Calibri" w:eastAsia="Calibri" w:hAnsi="Calibri" w:cs="Times New Roman"/>
        </w:rPr>
        <w:t>A</w:t>
      </w:r>
      <w:r w:rsidR="000228F7" w:rsidRPr="000228F7">
        <w:rPr>
          <w:rFonts w:ascii="Calibri" w:eastAsia="Calibri" w:hAnsi="Calibri" w:cs="Times New Roman"/>
        </w:rPr>
        <w:t>lternatives to peripheral cannulation includ</w:t>
      </w:r>
      <w:r w:rsidR="00B91E55" w:rsidRPr="009371C6">
        <w:rPr>
          <w:rFonts w:ascii="Calibri" w:eastAsia="Calibri" w:hAnsi="Calibri" w:cs="Times New Roman"/>
        </w:rPr>
        <w:t>e</w:t>
      </w:r>
      <w:r w:rsidR="000228F7" w:rsidRPr="000228F7">
        <w:rPr>
          <w:rFonts w:ascii="Calibri" w:eastAsia="Calibri" w:hAnsi="Calibri" w:cs="Times New Roman"/>
        </w:rPr>
        <w:t xml:space="preserve"> midlines, peripherally inserted central venous catheters (PICC) and central venous catheters (CVC)</w:t>
      </w:r>
      <w:r w:rsidR="00775EFF">
        <w:rPr>
          <w:rFonts w:ascii="Calibri" w:eastAsia="Calibri" w:hAnsi="Calibri" w:cs="Times New Roman"/>
        </w:rPr>
        <w:t>.</w:t>
      </w:r>
      <w:r w:rsidR="000228F7" w:rsidRPr="000228F7">
        <w:rPr>
          <w:rFonts w:ascii="Calibri" w:eastAsia="Calibri" w:hAnsi="Calibri" w:cs="Times New Roman"/>
        </w:rPr>
        <w:t xml:space="preserve"> Central</w:t>
      </w:r>
      <w:r w:rsidR="000B6ED3" w:rsidRPr="009371C6">
        <w:rPr>
          <w:rFonts w:ascii="Calibri" w:eastAsia="Calibri" w:hAnsi="Calibri" w:cs="Times New Roman"/>
        </w:rPr>
        <w:t xml:space="preserve"> venous</w:t>
      </w:r>
      <w:r w:rsidR="000228F7" w:rsidRPr="000228F7">
        <w:rPr>
          <w:rFonts w:ascii="Calibri" w:eastAsia="Calibri" w:hAnsi="Calibri" w:cs="Times New Roman"/>
        </w:rPr>
        <w:t xml:space="preserve"> access carries the additional advantage of allowing </w:t>
      </w:r>
      <w:r w:rsidR="00C55CF4">
        <w:rPr>
          <w:rFonts w:ascii="Calibri" w:eastAsia="Calibri" w:hAnsi="Calibri" w:cs="Times New Roman"/>
        </w:rPr>
        <w:t xml:space="preserve">blood sampling for monitoring of </w:t>
      </w:r>
      <w:r w:rsidR="00C61560">
        <w:rPr>
          <w:rFonts w:ascii="Calibri" w:eastAsia="Calibri" w:hAnsi="Calibri" w:cs="Times New Roman"/>
        </w:rPr>
        <w:t>electrolytes</w:t>
      </w:r>
      <w:r w:rsidR="00C55CF4">
        <w:rPr>
          <w:rFonts w:ascii="Calibri" w:eastAsia="Calibri" w:hAnsi="Calibri" w:cs="Times New Roman"/>
        </w:rPr>
        <w:t xml:space="preserve"> and treatment</w:t>
      </w:r>
      <w:r w:rsidR="009177EC">
        <w:rPr>
          <w:rFonts w:ascii="Calibri" w:eastAsia="Calibri" w:hAnsi="Calibri" w:cs="Times New Roman"/>
        </w:rPr>
        <w:t xml:space="preserve"> </w:t>
      </w:r>
      <w:r w:rsidR="00EA2D17">
        <w:rPr>
          <w:rFonts w:ascii="Calibri" w:eastAsia="Calibri" w:hAnsi="Calibri" w:cs="Times New Roman"/>
        </w:rPr>
        <w:t>response</w:t>
      </w:r>
      <w:r w:rsidR="00405D5A">
        <w:rPr>
          <w:rFonts w:ascii="Calibri" w:eastAsia="Calibri" w:hAnsi="Calibri" w:cs="Times New Roman"/>
        </w:rPr>
        <w:t>.</w:t>
      </w:r>
      <w:r w:rsidR="00180EBB">
        <w:rPr>
          <w:rFonts w:ascii="Calibri" w:eastAsia="Calibri" w:hAnsi="Calibri" w:cs="Times New Roman"/>
        </w:rPr>
        <w:fldChar w:fldCharType="begin">
          <w:fldData xml:space="preserve">PEVuZE5vdGU+PENpdGU+PEF1dGhvcj5MYW5zZGFsZTwvQXV0aG9yPjxZZWFyPjIwMTk8L1llYXI+
PFJlY051bT41ODA8L1JlY051bT48RGlzcGxheVRleHQ+KDIpPC9EaXNwbGF5VGV4dD48cmVjb3Jk
PjxyZWMtbnVtYmVyPjU4MDwvcmVjLW51bWJlcj48Zm9yZWlnbi1rZXlzPjxrZXkgYXBwPSJFTiIg
ZGItaWQ9IjAwdDUyZXRlNHI5ZnIzZWRzZnB4NWF2cnJ3ZmZyZXNkYTl2MCIgdGltZXN0YW1wPSIx
NjgyNjExNzU2IiBndWlkPSJhMjIyNzc1Ni1lY2YwLTQ4ZDAtOWNhOS03ZjQxMjJjZjE4OWIiPjU4
MDwva2V5PjwvZm9yZWlnbi1rZXlzPjxyZWYtdHlwZSBuYW1lPSJKb3VybmFsIEFydGljbGUiPjE3
PC9yZWYtdHlwZT48Y29udHJpYnV0b3JzPjxhdXRob3JzPjxhdXRob3I+TGFuc2RhbGUsIE4uPC9h
dXRob3I+PGF1dGhvcj5GcnllciwgUy48L2F1dGhvcj48YXV0aG9yPlN0b2NrZGFsZSwgTS48L2F1
dGhvcj48YXV0aG9yPkJhbmNyb2Z0LCBKLjwvYXV0aG9yPjxhdXRob3I+T3JyLCBKLjwvYXV0aG9y
PjxhdXRob3I+Q29yYmV0dCwgSC48L2F1dGhvcj48YXV0aG9yPktlbm55LCBTLjwvYXV0aG9yPjwv
YXV0aG9ycz48L2NvbnRyaWJ1dG9ycz48YXV0aC1hZGRyZXNzPkRlcGFydG1lbnQgb2YgUGFlZGlh
dHJpYyBTdXJnZXJ5LCBSb3lhbCBNYW5jaGVzdGVyIENoaWxkcmVuJmFwb3M7cyBIb3NwaXRhbCwg
VUsuJiN4RDtEZXBhcnRtZW50IG9mIFBhZWRpYXRyaWMgU3VyZ2VyeSwgQWxkZXIgSGV5IENoaWxk
cmVuJmFwb3M7cyBIb3NwaXRhbCwgTGl2ZXJwb29sLCBVSy4mI3hEO0RlcGFydG1lbnQgb2YgUGFl
ZGlhdHJpYyBTdXJnZXJ5LCBBbGRlciBIZXkgQ2hpbGRyZW4mYXBvcztzIEhvc3BpdGFsLCBMaXZl
cnBvb2wsIFVLLiBFbGVjdHJvbmljIGFkZHJlc3M6IHNpbW9uLmtlbm55QGFsZGVyaGV5Lm5ocy51
ay48L2F1dGgtYWRkcmVzcz48dGl0bGVzPjx0aXRsZT5Qcm9zcGVjdGl2ZSBldmFsdWF0aW9uIG9m
IGEgY2xpbmljYWwgcmVzcG9uc2UgZGlyZWN0ZWQgcGF0aHdheSBmb3IgY29tcGxpY2F0ZWQgYXBw
ZW5kaWNpdGlzPC90aXRsZT48c2Vjb25kYXJ5LXRpdGxlPkogUGVkaWF0ciBTdXJnPC9zZWNvbmRh
cnktdGl0bGU+PHNob3J0LXRpdGxlPlByb3NwZWN0aXZlIGV2YWx1YXRpb24gb2YgYSBjbGluaWNh
bCByZXNwb25zZSBkaXJlY3RlZCBwYXRod2F5IGZvciBjb21wbGljYXRlZCBhcHBlbmRpY2l0aXM8
L3Nob3J0LXRpdGxlPjwvdGl0bGVzPjxwZXJpb2RpY2FsPjxmdWxsLXRpdGxlPkpvdXJuYWwgb2Yg
cGVkaWF0cmljIHN1cmdlcnk8L2Z1bGwtdGl0bGU+PGFiYnItMT5KIFBlZGlhdHIgU3VyZzwvYWJi
ci0xPjwvcGVyaW9kaWNhbD48cGFnZXM+MjcyLTI3NTwvcGFnZXM+PHZvbHVtZT41NDwvdm9sdW1l
PjxudW1iZXI+MjwvbnVtYmVyPjxlZGl0aW9uPjIwMTgxMTA3PC9lZGl0aW9uPjxrZXl3b3Jkcz48
a2V5d29yZD5BZG9sZXNjZW50PC9rZXl3b3JkPjxrZXl3b3JkPkFudGktQmFjdGVyaWFsIEFnZW50
cy8qYWRtaW5pc3RyYXRpb24gJmFtcDsgZG9zYWdlPC9rZXl3b3JkPjxrZXl3b3JkPkFwcGVuZGVj
dG9teTwva2V5d29yZD48a2V5d29yZD5BcHBlbmRpY2l0aXMvY29tcGxpY2F0aW9ucy8qZHJ1ZyB0
aGVyYXB5LypzdXJnZXJ5PC9rZXl3b3JkPjxrZXl3b3JkPkNoaWxkPC9rZXl3b3JkPjxrZXl3b3Jk
PkNyaXRpY2FsIFBhdGh3YXlzPC9rZXl3b3JkPjxrZXl3b3JkPkh1bWFuczwva2V5d29yZD48a2V5
d29yZD5MZW5ndGggb2YgU3RheTwva2V5d29yZD48a2V5d29yZD5MZXVrb2N5dGUgQ291bnQ8L2tl
eXdvcmQ+PGtleXdvcmQ+UGF0aWVudCBSZWFkbWlzc2lvbjwva2V5d29yZD48a2V5d29yZD5Qb3N0
b3BlcmF0aXZlIENhcmUvKm1ldGhvZHM8L2tleXdvcmQ+PGtleXdvcmQ+UHJvc3BlY3RpdmUgU3R1
ZGllczwva2V5d29yZD48a2V5d29yZD5UaW1lIEZhY3RvcnM8L2tleXdvcmQ+PGtleXdvcmQ+QW50
aWJpb3RpY3M8L2tleXdvcmQ+PGtleXdvcmQ+QW50aW1pY3JvYmlhbCBzdGV3YXJkc2hpcDwva2V5
d29yZD48a2V5d29yZD5BcHBlbmRpY2l0aXM8L2tleXdvcmQ+PGtleXdvcmQ+Q2xpbmljYWwgcGF0
aHdheTwva2V5d29yZD48L2tleXdvcmRzPjxkYXRlcz48eWVhcj4yMDE5PC95ZWFyPjxwdWItZGF0
ZXM+PGRhdGU+RmViPC9kYXRlPjwvcHViLWRhdGVzPjwvZGF0ZXM+PGlzYm4+MTUzMS01MDM3IChF
bGVjdHJvbmljKSYjeEQ7MDAyMi0zNDY4IChMaW5raW5nKTwvaXNibj48YWNjZXNzaW9uLW51bT4z
MDUyODIwMjwvYWNjZXNzaW9uLW51bT48dXJscz48cmVsYXRlZC11cmxzPjx1cmw+aHR0cHM6Ly93
d3cubmNiaS5ubG0ubmloLmdvdi9wdWJtZWQvMzA1MjgyMDI8L3VybD48L3JlbGF0ZWQtdXJscz48
L3VybHM+PGVsZWN0cm9uaWMtcmVzb3VyY2UtbnVtPjEwLjEwMTYvai5qcGVkc3VyZy4yMDE4LjEw
LjA4MjwvZWxlY3Ryb25pYy1yZXNvdXJjZS1udW0+PHJlbW90ZS1kYXRhYmFzZS1uYW1lPk1lZGxp
bmU8L3JlbW90ZS1kYXRhYmFzZS1uYW1lPjxyZW1vdGUtZGF0YWJhc2UtcHJvdmlkZXI+TkxNPC9y
ZW1vdGUtZGF0YWJhc2UtcHJvdmlkZXI+PGxhbmd1YWdlPmVuZzwvbGFuZ3VhZ2U+PC9yZWNvcmQ+
PC9DaXRlPjwvRW5kTm90ZT5=
</w:fldData>
        </w:fldChar>
      </w:r>
      <w:r w:rsidR="00180EBB">
        <w:rPr>
          <w:rFonts w:ascii="Calibri" w:eastAsia="Calibri" w:hAnsi="Calibri" w:cs="Times New Roman"/>
        </w:rPr>
        <w:instrText xml:space="preserve"> ADDIN EN.CITE </w:instrText>
      </w:r>
      <w:r w:rsidR="00180EBB">
        <w:rPr>
          <w:rFonts w:ascii="Calibri" w:eastAsia="Calibri" w:hAnsi="Calibri" w:cs="Times New Roman"/>
        </w:rPr>
        <w:fldChar w:fldCharType="begin">
          <w:fldData xml:space="preserve">PEVuZE5vdGU+PENpdGU+PEF1dGhvcj5MYW5zZGFsZTwvQXV0aG9yPjxZZWFyPjIwMTk8L1llYXI+
PFJlY051bT41ODA8L1JlY051bT48RGlzcGxheVRleHQ+KDIpPC9EaXNwbGF5VGV4dD48cmVjb3Jk
PjxyZWMtbnVtYmVyPjU4MDwvcmVjLW51bWJlcj48Zm9yZWlnbi1rZXlzPjxrZXkgYXBwPSJFTiIg
ZGItaWQ9IjAwdDUyZXRlNHI5ZnIzZWRzZnB4NWF2cnJ3ZmZyZXNkYTl2MCIgdGltZXN0YW1wPSIx
NjgyNjExNzU2IiBndWlkPSJhMjIyNzc1Ni1lY2YwLTQ4ZDAtOWNhOS03ZjQxMjJjZjE4OWIiPjU4
MDwva2V5PjwvZm9yZWlnbi1rZXlzPjxyZWYtdHlwZSBuYW1lPSJKb3VybmFsIEFydGljbGUiPjE3
PC9yZWYtdHlwZT48Y29udHJpYnV0b3JzPjxhdXRob3JzPjxhdXRob3I+TGFuc2RhbGUsIE4uPC9h
dXRob3I+PGF1dGhvcj5GcnllciwgUy48L2F1dGhvcj48YXV0aG9yPlN0b2NrZGFsZSwgTS48L2F1
dGhvcj48YXV0aG9yPkJhbmNyb2Z0LCBKLjwvYXV0aG9yPjxhdXRob3I+T3JyLCBKLjwvYXV0aG9y
PjxhdXRob3I+Q29yYmV0dCwgSC48L2F1dGhvcj48YXV0aG9yPktlbm55LCBTLjwvYXV0aG9yPjwv
YXV0aG9ycz48L2NvbnRyaWJ1dG9ycz48YXV0aC1hZGRyZXNzPkRlcGFydG1lbnQgb2YgUGFlZGlh
dHJpYyBTdXJnZXJ5LCBSb3lhbCBNYW5jaGVzdGVyIENoaWxkcmVuJmFwb3M7cyBIb3NwaXRhbCwg
VUsuJiN4RDtEZXBhcnRtZW50IG9mIFBhZWRpYXRyaWMgU3VyZ2VyeSwgQWxkZXIgSGV5IENoaWxk
cmVuJmFwb3M7cyBIb3NwaXRhbCwgTGl2ZXJwb29sLCBVSy4mI3hEO0RlcGFydG1lbnQgb2YgUGFl
ZGlhdHJpYyBTdXJnZXJ5LCBBbGRlciBIZXkgQ2hpbGRyZW4mYXBvcztzIEhvc3BpdGFsLCBMaXZl
cnBvb2wsIFVLLiBFbGVjdHJvbmljIGFkZHJlc3M6IHNpbW9uLmtlbm55QGFsZGVyaGV5Lm5ocy51
ay48L2F1dGgtYWRkcmVzcz48dGl0bGVzPjx0aXRsZT5Qcm9zcGVjdGl2ZSBldmFsdWF0aW9uIG9m
IGEgY2xpbmljYWwgcmVzcG9uc2UgZGlyZWN0ZWQgcGF0aHdheSBmb3IgY29tcGxpY2F0ZWQgYXBw
ZW5kaWNpdGlzPC90aXRsZT48c2Vjb25kYXJ5LXRpdGxlPkogUGVkaWF0ciBTdXJnPC9zZWNvbmRh
cnktdGl0bGU+PHNob3J0LXRpdGxlPlByb3NwZWN0aXZlIGV2YWx1YXRpb24gb2YgYSBjbGluaWNh
bCByZXNwb25zZSBkaXJlY3RlZCBwYXRod2F5IGZvciBjb21wbGljYXRlZCBhcHBlbmRpY2l0aXM8
L3Nob3J0LXRpdGxlPjwvdGl0bGVzPjxwZXJpb2RpY2FsPjxmdWxsLXRpdGxlPkpvdXJuYWwgb2Yg
cGVkaWF0cmljIHN1cmdlcnk8L2Z1bGwtdGl0bGU+PGFiYnItMT5KIFBlZGlhdHIgU3VyZzwvYWJi
ci0xPjwvcGVyaW9kaWNhbD48cGFnZXM+MjcyLTI3NTwvcGFnZXM+PHZvbHVtZT41NDwvdm9sdW1l
PjxudW1iZXI+MjwvbnVtYmVyPjxlZGl0aW9uPjIwMTgxMTA3PC9lZGl0aW9uPjxrZXl3b3Jkcz48
a2V5d29yZD5BZG9sZXNjZW50PC9rZXl3b3JkPjxrZXl3b3JkPkFudGktQmFjdGVyaWFsIEFnZW50
cy8qYWRtaW5pc3RyYXRpb24gJmFtcDsgZG9zYWdlPC9rZXl3b3JkPjxrZXl3b3JkPkFwcGVuZGVj
dG9teTwva2V5d29yZD48a2V5d29yZD5BcHBlbmRpY2l0aXMvY29tcGxpY2F0aW9ucy8qZHJ1ZyB0
aGVyYXB5LypzdXJnZXJ5PC9rZXl3b3JkPjxrZXl3b3JkPkNoaWxkPC9rZXl3b3JkPjxrZXl3b3Jk
PkNyaXRpY2FsIFBhdGh3YXlzPC9rZXl3b3JkPjxrZXl3b3JkPkh1bWFuczwva2V5d29yZD48a2V5
d29yZD5MZW5ndGggb2YgU3RheTwva2V5d29yZD48a2V5d29yZD5MZXVrb2N5dGUgQ291bnQ8L2tl
eXdvcmQ+PGtleXdvcmQ+UGF0aWVudCBSZWFkbWlzc2lvbjwva2V5d29yZD48a2V5d29yZD5Qb3N0
b3BlcmF0aXZlIENhcmUvKm1ldGhvZHM8L2tleXdvcmQ+PGtleXdvcmQ+UHJvc3BlY3RpdmUgU3R1
ZGllczwva2V5d29yZD48a2V5d29yZD5UaW1lIEZhY3RvcnM8L2tleXdvcmQ+PGtleXdvcmQ+QW50
aWJpb3RpY3M8L2tleXdvcmQ+PGtleXdvcmQ+QW50aW1pY3JvYmlhbCBzdGV3YXJkc2hpcDwva2V5
d29yZD48a2V5d29yZD5BcHBlbmRpY2l0aXM8L2tleXdvcmQ+PGtleXdvcmQ+Q2xpbmljYWwgcGF0
aHdheTwva2V5d29yZD48L2tleXdvcmRzPjxkYXRlcz48eWVhcj4yMDE5PC95ZWFyPjxwdWItZGF0
ZXM+PGRhdGU+RmViPC9kYXRlPjwvcHViLWRhdGVzPjwvZGF0ZXM+PGlzYm4+MTUzMS01MDM3IChF
bGVjdHJvbmljKSYjeEQ7MDAyMi0zNDY4IChMaW5raW5nKTwvaXNibj48YWNjZXNzaW9uLW51bT4z
MDUyODIwMjwvYWNjZXNzaW9uLW51bT48dXJscz48cmVsYXRlZC11cmxzPjx1cmw+aHR0cHM6Ly93
d3cubmNiaS5ubG0ubmloLmdvdi9wdWJtZWQvMzA1MjgyMDI8L3VybD48L3JlbGF0ZWQtdXJscz48
L3VybHM+PGVsZWN0cm9uaWMtcmVzb3VyY2UtbnVtPjEwLjEwMTYvai5qcGVkc3VyZy4yMDE4LjEw
LjA4MjwvZWxlY3Ryb25pYy1yZXNvdXJjZS1udW0+PHJlbW90ZS1kYXRhYmFzZS1uYW1lPk1lZGxp
bmU8L3JlbW90ZS1kYXRhYmFzZS1uYW1lPjxyZW1vdGUtZGF0YWJhc2UtcHJvdmlkZXI+TkxNPC9y
ZW1vdGUtZGF0YWJhc2UtcHJvdmlkZXI+PGxhbmd1YWdlPmVuZzwvbGFuZ3VhZ2U+PC9yZWNvcmQ+
PC9DaXRlPjwvRW5kTm90ZT5=
</w:fldData>
        </w:fldChar>
      </w:r>
      <w:r w:rsidR="00180EBB">
        <w:rPr>
          <w:rFonts w:ascii="Calibri" w:eastAsia="Calibri" w:hAnsi="Calibri" w:cs="Times New Roman"/>
        </w:rPr>
        <w:instrText xml:space="preserve"> ADDIN EN.CITE.DATA </w:instrText>
      </w:r>
      <w:r w:rsidR="00180EBB">
        <w:rPr>
          <w:rFonts w:ascii="Calibri" w:eastAsia="Calibri" w:hAnsi="Calibri" w:cs="Times New Roman"/>
        </w:rPr>
      </w:r>
      <w:r w:rsidR="00180EBB">
        <w:rPr>
          <w:rFonts w:ascii="Calibri" w:eastAsia="Calibri" w:hAnsi="Calibri" w:cs="Times New Roman"/>
        </w:rPr>
        <w:fldChar w:fldCharType="end"/>
      </w:r>
      <w:r w:rsidR="00180EBB">
        <w:rPr>
          <w:rFonts w:ascii="Calibri" w:eastAsia="Calibri" w:hAnsi="Calibri" w:cs="Times New Roman"/>
        </w:rPr>
      </w:r>
      <w:r w:rsidR="00180EBB">
        <w:rPr>
          <w:rFonts w:ascii="Calibri" w:eastAsia="Calibri" w:hAnsi="Calibri" w:cs="Times New Roman"/>
        </w:rPr>
        <w:fldChar w:fldCharType="separate"/>
      </w:r>
      <w:r w:rsidR="00180EBB">
        <w:rPr>
          <w:rFonts w:ascii="Calibri" w:eastAsia="Calibri" w:hAnsi="Calibri" w:cs="Times New Roman"/>
          <w:noProof/>
        </w:rPr>
        <w:t>(2)</w:t>
      </w:r>
      <w:r w:rsidR="00180EBB">
        <w:rPr>
          <w:rFonts w:ascii="Calibri" w:eastAsia="Calibri" w:hAnsi="Calibri" w:cs="Times New Roman"/>
        </w:rPr>
        <w:fldChar w:fldCharType="end"/>
      </w:r>
      <w:r w:rsidR="000228F7" w:rsidRPr="000228F7">
        <w:rPr>
          <w:rFonts w:ascii="Calibri" w:eastAsia="Calibri" w:hAnsi="Calibri" w:cs="Times New Roman"/>
        </w:rPr>
        <w:t xml:space="preserve"> </w:t>
      </w:r>
      <w:r w:rsidR="00F92F7A">
        <w:rPr>
          <w:rFonts w:ascii="Calibri" w:eastAsia="Calibri" w:hAnsi="Calibri" w:cs="Times New Roman"/>
        </w:rPr>
        <w:t xml:space="preserve"> Although</w:t>
      </w:r>
      <w:r w:rsidR="002442A9">
        <w:rPr>
          <w:rFonts w:ascii="Calibri" w:eastAsia="Calibri" w:hAnsi="Calibri" w:cs="Times New Roman"/>
        </w:rPr>
        <w:t xml:space="preserve"> </w:t>
      </w:r>
      <w:r w:rsidR="000228F7" w:rsidRPr="000228F7">
        <w:rPr>
          <w:rFonts w:ascii="Calibri" w:eastAsia="Calibri" w:hAnsi="Calibri" w:cs="Times New Roman"/>
        </w:rPr>
        <w:t xml:space="preserve">these </w:t>
      </w:r>
      <w:r w:rsidR="007B20DE" w:rsidRPr="009371C6">
        <w:rPr>
          <w:rFonts w:ascii="Calibri" w:eastAsia="Calibri" w:hAnsi="Calibri" w:cs="Times New Roman"/>
        </w:rPr>
        <w:t>alternatives</w:t>
      </w:r>
      <w:r w:rsidR="000228F7" w:rsidRPr="000228F7">
        <w:rPr>
          <w:rFonts w:ascii="Calibri" w:eastAsia="Calibri" w:hAnsi="Calibri" w:cs="Times New Roman"/>
        </w:rPr>
        <w:t xml:space="preserve"> are more invasive </w:t>
      </w:r>
      <w:r w:rsidR="005C3CB8" w:rsidRPr="009371C6">
        <w:rPr>
          <w:rFonts w:ascii="Calibri" w:eastAsia="Calibri" w:hAnsi="Calibri" w:cs="Times New Roman"/>
        </w:rPr>
        <w:t xml:space="preserve">and expensive </w:t>
      </w:r>
      <w:r w:rsidR="000228F7" w:rsidRPr="000228F7">
        <w:rPr>
          <w:rFonts w:ascii="Calibri" w:eastAsia="Calibri" w:hAnsi="Calibri" w:cs="Times New Roman"/>
        </w:rPr>
        <w:t xml:space="preserve">than peripheral cannulation </w:t>
      </w:r>
      <w:r w:rsidR="00775EFF">
        <w:rPr>
          <w:rFonts w:ascii="Calibri" w:eastAsia="Calibri" w:hAnsi="Calibri" w:cs="Times New Roman"/>
        </w:rPr>
        <w:t xml:space="preserve">and also typically require placement under general anaesthesia, </w:t>
      </w:r>
      <w:r w:rsidR="000228F7" w:rsidRPr="000228F7">
        <w:rPr>
          <w:rFonts w:ascii="Calibri" w:eastAsia="Calibri" w:hAnsi="Calibri" w:cs="Times New Roman"/>
        </w:rPr>
        <w:t>they usually last longer avoid</w:t>
      </w:r>
      <w:r w:rsidR="007B20DE" w:rsidRPr="009371C6">
        <w:rPr>
          <w:rFonts w:ascii="Calibri" w:eastAsia="Calibri" w:hAnsi="Calibri" w:cs="Times New Roman"/>
        </w:rPr>
        <w:t>ing</w:t>
      </w:r>
      <w:r w:rsidR="000228F7" w:rsidRPr="000228F7">
        <w:rPr>
          <w:rFonts w:ascii="Calibri" w:eastAsia="Calibri" w:hAnsi="Calibri" w:cs="Times New Roman"/>
        </w:rPr>
        <w:t xml:space="preserve"> the need for subsequent </w:t>
      </w:r>
      <w:r w:rsidR="00775EFF">
        <w:rPr>
          <w:rFonts w:ascii="Calibri" w:eastAsia="Calibri" w:hAnsi="Calibri" w:cs="Times New Roman"/>
        </w:rPr>
        <w:t>and sometimes repeated, peripheral cannulation.</w:t>
      </w:r>
      <w:r w:rsidR="000228F7" w:rsidRPr="000228F7">
        <w:rPr>
          <w:rFonts w:ascii="Calibri" w:eastAsia="Calibri" w:hAnsi="Calibri" w:cs="Times New Roman"/>
        </w:rPr>
        <w:t xml:space="preserve"> All v</w:t>
      </w:r>
      <w:r w:rsidR="00775EFF">
        <w:rPr>
          <w:rFonts w:ascii="Calibri" w:eastAsia="Calibri" w:hAnsi="Calibri" w:cs="Times New Roman"/>
        </w:rPr>
        <w:t xml:space="preserve">enous </w:t>
      </w:r>
      <w:r w:rsidR="000228F7" w:rsidRPr="000228F7">
        <w:rPr>
          <w:rFonts w:ascii="Calibri" w:eastAsia="Calibri" w:hAnsi="Calibri" w:cs="Times New Roman"/>
        </w:rPr>
        <w:t xml:space="preserve">access </w:t>
      </w:r>
      <w:r w:rsidR="00775EFF">
        <w:rPr>
          <w:rFonts w:ascii="Calibri" w:eastAsia="Calibri" w:hAnsi="Calibri" w:cs="Times New Roman"/>
        </w:rPr>
        <w:t xml:space="preserve">techniques </w:t>
      </w:r>
      <w:r w:rsidR="000228F7" w:rsidRPr="000228F7">
        <w:rPr>
          <w:rFonts w:ascii="Calibri" w:eastAsia="Calibri" w:hAnsi="Calibri" w:cs="Times New Roman"/>
        </w:rPr>
        <w:t>have associated risks</w:t>
      </w:r>
      <w:r w:rsidR="00E429C2" w:rsidRPr="009371C6">
        <w:rPr>
          <w:rFonts w:ascii="Calibri" w:eastAsia="Calibri" w:hAnsi="Calibri" w:cs="Times New Roman"/>
        </w:rPr>
        <w:t xml:space="preserve"> </w:t>
      </w:r>
      <w:r w:rsidR="00775EFF">
        <w:rPr>
          <w:rFonts w:ascii="Calibri" w:eastAsia="Calibri" w:hAnsi="Calibri" w:cs="Times New Roman"/>
        </w:rPr>
        <w:t>including</w:t>
      </w:r>
      <w:r w:rsidR="00E429C2" w:rsidRPr="009371C6">
        <w:rPr>
          <w:rFonts w:ascii="Calibri" w:eastAsia="Calibri" w:hAnsi="Calibri" w:cs="Times New Roman"/>
        </w:rPr>
        <w:t xml:space="preserve"> </w:t>
      </w:r>
      <w:r w:rsidR="000228F7" w:rsidRPr="000228F7">
        <w:rPr>
          <w:rFonts w:ascii="Calibri" w:eastAsia="Calibri" w:hAnsi="Calibri" w:cs="Times New Roman"/>
        </w:rPr>
        <w:t>infect</w:t>
      </w:r>
      <w:r w:rsidR="00E429C2" w:rsidRPr="009371C6">
        <w:rPr>
          <w:rFonts w:ascii="Calibri" w:eastAsia="Calibri" w:hAnsi="Calibri" w:cs="Times New Roman"/>
        </w:rPr>
        <w:t>ion</w:t>
      </w:r>
      <w:r w:rsidR="000228F7" w:rsidRPr="000228F7">
        <w:rPr>
          <w:rFonts w:ascii="Calibri" w:eastAsia="Calibri" w:hAnsi="Calibri" w:cs="Times New Roman"/>
        </w:rPr>
        <w:t>, block</w:t>
      </w:r>
      <w:r w:rsidR="00E429C2" w:rsidRPr="009371C6">
        <w:rPr>
          <w:rFonts w:ascii="Calibri" w:eastAsia="Calibri" w:hAnsi="Calibri" w:cs="Times New Roman"/>
        </w:rPr>
        <w:t>age</w:t>
      </w:r>
      <w:r w:rsidR="000228F7" w:rsidRPr="000228F7">
        <w:rPr>
          <w:rFonts w:ascii="Calibri" w:eastAsia="Calibri" w:hAnsi="Calibri" w:cs="Times New Roman"/>
        </w:rPr>
        <w:t>,</w:t>
      </w:r>
      <w:r w:rsidR="00775EFF">
        <w:rPr>
          <w:rFonts w:ascii="Calibri" w:eastAsia="Calibri" w:hAnsi="Calibri" w:cs="Times New Roman"/>
        </w:rPr>
        <w:t xml:space="preserve"> extravasation,</w:t>
      </w:r>
      <w:r w:rsidR="000228F7" w:rsidRPr="000228F7">
        <w:rPr>
          <w:rFonts w:ascii="Calibri" w:eastAsia="Calibri" w:hAnsi="Calibri" w:cs="Times New Roman"/>
        </w:rPr>
        <w:t xml:space="preserve"> fracture or rarely thromb</w:t>
      </w:r>
      <w:r w:rsidR="00B62C9E" w:rsidRPr="009371C6">
        <w:rPr>
          <w:rFonts w:ascii="Calibri" w:eastAsia="Calibri" w:hAnsi="Calibri" w:cs="Times New Roman"/>
        </w:rPr>
        <w:t>us/</w:t>
      </w:r>
      <w:r w:rsidR="000228F7" w:rsidRPr="000228F7">
        <w:rPr>
          <w:rFonts w:ascii="Calibri" w:eastAsia="Calibri" w:hAnsi="Calibri" w:cs="Times New Roman"/>
        </w:rPr>
        <w:t>embol</w:t>
      </w:r>
      <w:r w:rsidR="00B62C9E" w:rsidRPr="009371C6">
        <w:rPr>
          <w:rFonts w:ascii="Calibri" w:eastAsia="Calibri" w:hAnsi="Calibri" w:cs="Times New Roman"/>
        </w:rPr>
        <w:t>us formation</w:t>
      </w:r>
      <w:r w:rsidR="006D2F09" w:rsidRPr="009371C6">
        <w:rPr>
          <w:rFonts w:ascii="Calibri" w:eastAsia="Calibri" w:hAnsi="Calibri" w:cs="Times New Roman"/>
        </w:rPr>
        <w:t xml:space="preserve">, although little is known about the incidence of these </w:t>
      </w:r>
      <w:r w:rsidR="004D4769" w:rsidRPr="009371C6">
        <w:rPr>
          <w:rFonts w:ascii="Calibri" w:eastAsia="Calibri" w:hAnsi="Calibri" w:cs="Times New Roman"/>
        </w:rPr>
        <w:t xml:space="preserve">when </w:t>
      </w:r>
      <w:r w:rsidR="00775EFF">
        <w:rPr>
          <w:rFonts w:ascii="Calibri" w:eastAsia="Calibri" w:hAnsi="Calibri" w:cs="Times New Roman"/>
        </w:rPr>
        <w:t>used relatively</w:t>
      </w:r>
      <w:r w:rsidR="00775EFF" w:rsidRPr="009371C6">
        <w:rPr>
          <w:rFonts w:ascii="Calibri" w:eastAsia="Calibri" w:hAnsi="Calibri" w:cs="Times New Roman"/>
        </w:rPr>
        <w:t xml:space="preserve"> </w:t>
      </w:r>
      <w:r w:rsidR="004D4769" w:rsidRPr="009371C6">
        <w:rPr>
          <w:rFonts w:ascii="Calibri" w:eastAsia="Calibri" w:hAnsi="Calibri" w:cs="Times New Roman"/>
        </w:rPr>
        <w:t xml:space="preserve">short term for </w:t>
      </w:r>
      <w:r w:rsidR="00775EFF">
        <w:rPr>
          <w:rFonts w:ascii="Calibri" w:eastAsia="Calibri" w:hAnsi="Calibri" w:cs="Times New Roman"/>
        </w:rPr>
        <w:t xml:space="preserve">children with complicated </w:t>
      </w:r>
      <w:r w:rsidR="004D4769" w:rsidRPr="009371C6">
        <w:rPr>
          <w:rFonts w:ascii="Calibri" w:eastAsia="Calibri" w:hAnsi="Calibri" w:cs="Times New Roman"/>
        </w:rPr>
        <w:t>appendicitis</w:t>
      </w:r>
      <w:r w:rsidR="000228F7" w:rsidRPr="000228F7">
        <w:rPr>
          <w:rFonts w:ascii="Calibri" w:eastAsia="Calibri" w:hAnsi="Calibri" w:cs="Times New Roman"/>
        </w:rPr>
        <w:t>.</w:t>
      </w:r>
      <w:r w:rsidR="008C760E">
        <w:rPr>
          <w:rFonts w:ascii="Calibri" w:eastAsia="Calibri" w:hAnsi="Calibri" w:cs="Times New Roman"/>
        </w:rPr>
        <w:fldChar w:fldCharType="begin">
          <w:fldData xml:space="preserve">PEVuZE5vdGU+PENpdGU+PEF1dGhvcj5CYXJyaWVyPC9BdXRob3I+PFllYXI+MjAxMjwvWWVhcj48
UmVjTnVtPjI2NjI8L1JlY051bT48RGlzcGxheVRleHQ+KDMpPC9EaXNwbGF5VGV4dD48cmVjb3Jk
PjxyZWMtbnVtYmVyPjI2NjI8L3JlYy1udW1iZXI+PGZvcmVpZ24ta2V5cz48a2V5IGFwcD0iRU4i
IGRiLWlkPSIwMHQ1MmV0ZTRyOWZyM2Vkc2ZweDVhdnJyd2ZmcmVzZGE5djAiIHRpbWVzdGFtcD0i
MTcyNzQzNDA3OCIgZ3VpZD0iODY3ODNhZDUtOWM4Ni00YTc3LTgxMjEtMGI5OGFjYWYyMmQ3Ij4y
NjYyPC9rZXk+PC9mb3JlaWduLWtleXM+PHJlZi10eXBlIG5hbWU9IkpvdXJuYWwgQXJ0aWNsZSI+
MTc8L3JlZi10eXBlPjxjb250cmlidXRvcnM+PGF1dGhvcnM+PGF1dGhvcj5CYXJyaWVyLCBBLjwv
YXV0aG9yPjxhdXRob3I+V2lsbGlhbXMsIEQuIEouPC9hdXRob3I+PGF1dGhvcj5Db25uZWxseSwg
TS48L2F1dGhvcj48YXV0aG9yPkNyZWVjaCwgQy4gQi48L2F1dGhvcj48L2F1dGhvcnM+PC9jb250
cmlidXRvcnM+PGF1dGgtYWRkcmVzcz5EaXZpc2lvbiBvZiBIb3NwaXRhbCBNZWRpY2luZSwgRGVw
YXJ0bWVudCBvZiBQZWRpYXRyaWNzLCBWYW5kZXJiaWx0IFVuaXZlcnNpdHkgU2Nob29sIG9mIE1l
ZGljaW5lIGFuZCB0aGUgTW9ucm9lIENhcmVsbCBKciBDaGlsZHJlbiZhcG9zO3MgSG9zcGl0YWwg
YXQgVmFuZGVyYmlsdCwgTmFzaHZpbGxlLCBUTiAzNzIzMiwgVVNBLjwvYXV0aC1hZGRyZXNzPjx0
aXRsZXM+PHRpdGxlPkZyZXF1ZW5jeSBvZiBwZXJpcGhlcmFsbHkgaW5zZXJ0ZWQgY2VudHJhbCBj
YXRoZXRlciBjb21wbGljYXRpb25zIGluIGNoaWxkcmVuPC90aXRsZT48c2Vjb25kYXJ5LXRpdGxl
PlBlZGlhdHIgSW5mZWN0IERpcyBKPC9zZWNvbmRhcnktdGl0bGU+PC90aXRsZXM+PHBlcmlvZGlj
YWw+PGZ1bGwtdGl0bGU+UGVkaWF0ciBJbmZlY3QgRGlzIEo8L2Z1bGwtdGl0bGU+PC9wZXJpb2Rp
Y2FsPjxwYWdlcz41MTktMjE8L3BhZ2VzPjx2b2x1bWU+MzE8L3ZvbHVtZT48bnVtYmVyPjU8L251
bWJlcj48a2V5d29yZHM+PGtleXdvcmQ+QW50aS1CYWN0ZXJpYWwgQWdlbnRzL2FkbWluaXN0cmF0
aW9uICZhbXA7IGRvc2FnZTwva2V5d29yZD48a2V5d29yZD5DYXRoZXRlci1SZWxhdGVkIEluZmVj
dGlvbnMvKmVwaWRlbWlvbG9neS9taWNyb2Jpb2xvZ3k8L2tleXdvcmQ+PGtleXdvcmQ+Q2F0aGV0
ZXJpemF0aW9uLCBDZW50cmFsIFZlbm91cy8qYWR2ZXJzZSBlZmZlY3RzPC9rZXl3b3JkPjxrZXl3
b3JkPkNhdGhldGVyaXphdGlvbiwgUGVyaXBoZXJhbC8qYWR2ZXJzZSBlZmZlY3RzPC9rZXl3b3Jk
PjxrZXl3b3JkPkNoaWxkPC9rZXl3b3JkPjxrZXl3b3JkPkNoaWxkLCBQcmVzY2hvb2w8L2tleXdv
cmQ+PGtleXdvcmQ+RmVtYWxlPC9rZXl3b3JkPjxrZXl3b3JkPkh1bWFuczwva2V5d29yZD48a2V5
d29yZD5JbW11bm9jb21wZXRlbmNlPC9rZXl3b3JkPjxrZXl3b3JkPkluZmFudDwva2V5d29yZD48
a2V5d29yZD5JbmZ1c2lvbnMsIFBhcmVudGVyYWw8L2tleXdvcmQ+PGtleXdvcmQ+TWFsZTwva2V5
d29yZD48a2V5d29yZD5SaXNrIEZhY3RvcnM8L2tleXdvcmQ+PGtleXdvcmQ+VGhyb21ib3Npcy8q
ZXBpZGVtaW9sb2d5PC9rZXl3b3JkPjwva2V5d29yZHM+PGRhdGVzPjx5ZWFyPjIwMTI8L3llYXI+
PHB1Yi1kYXRlcz48ZGF0ZT5NYXk8L2RhdGU+PC9wdWItZGF0ZXM+PC9kYXRlcz48aXNibj4xNTMy
LTA5ODcgKEVsZWN0cm9uaWMpJiN4RDswODkxLTM2NjggKFByaW50KSYjeEQ7MDg5MS0zNjY4IChM
aW5raW5nKTwvaXNibj48YWNjZXNzaW9uLW51bT4yMjE4OTUzMzwvYWNjZXNzaW9uLW51bT48dXJs
cz48cmVsYXRlZC11cmxzPjx1cmw+aHR0cHM6Ly93d3cubmNiaS5ubG0ubmloLmdvdi9wdWJtZWQv
MjIxODk1MzM8L3VybD48L3JlbGF0ZWQtdXJscz48L3VybHM+PGN1c3RvbTI+UE1DMzMyOTU2Nzwv
Y3VzdG9tMj48ZWxlY3Ryb25pYy1yZXNvdXJjZS1udW0+MTAuMTA5Ny9JTkYuMGIwMTNlMzE4MjQ1
NzFiMDwvZWxlY3Ryb25pYy1yZXNvdXJjZS1udW0+PHJlbW90ZS1kYXRhYmFzZS1uYW1lPk1lZGxp
bmU8L3JlbW90ZS1kYXRhYmFzZS1uYW1lPjxyZW1vdGUtZGF0YWJhc2UtcHJvdmlkZXI+TkxNPC9y
ZW1vdGUtZGF0YWJhc2UtcHJvdmlkZXI+PC9yZWNvcmQ+PC9DaXRlPjwvRW5kTm90ZT4A
</w:fldData>
        </w:fldChar>
      </w:r>
      <w:r w:rsidR="00266EDB">
        <w:rPr>
          <w:rFonts w:ascii="Calibri" w:eastAsia="Calibri" w:hAnsi="Calibri" w:cs="Times New Roman"/>
        </w:rPr>
        <w:instrText xml:space="preserve"> ADDIN EN.CITE </w:instrText>
      </w:r>
      <w:r w:rsidR="00266EDB">
        <w:rPr>
          <w:rFonts w:ascii="Calibri" w:eastAsia="Calibri" w:hAnsi="Calibri" w:cs="Times New Roman"/>
        </w:rPr>
        <w:fldChar w:fldCharType="begin">
          <w:fldData xml:space="preserve">PEVuZE5vdGU+PENpdGU+PEF1dGhvcj5CYXJyaWVyPC9BdXRob3I+PFllYXI+MjAxMjwvWWVhcj48
UmVjTnVtPjI2NjI8L1JlY051bT48RGlzcGxheVRleHQ+KDMpPC9EaXNwbGF5VGV4dD48cmVjb3Jk
PjxyZWMtbnVtYmVyPjI2NjI8L3JlYy1udW1iZXI+PGZvcmVpZ24ta2V5cz48a2V5IGFwcD0iRU4i
IGRiLWlkPSIwMHQ1MmV0ZTRyOWZyM2Vkc2ZweDVhdnJyd2ZmcmVzZGE5djAiIHRpbWVzdGFtcD0i
MTcyNzQzNDA3OCIgZ3VpZD0iODY3ODNhZDUtOWM4Ni00YTc3LTgxMjEtMGI5OGFjYWYyMmQ3Ij4y
NjYyPC9rZXk+PC9mb3JlaWduLWtleXM+PHJlZi10eXBlIG5hbWU9IkpvdXJuYWwgQXJ0aWNsZSI+
MTc8L3JlZi10eXBlPjxjb250cmlidXRvcnM+PGF1dGhvcnM+PGF1dGhvcj5CYXJyaWVyLCBBLjwv
YXV0aG9yPjxhdXRob3I+V2lsbGlhbXMsIEQuIEouPC9hdXRob3I+PGF1dGhvcj5Db25uZWxseSwg
TS48L2F1dGhvcj48YXV0aG9yPkNyZWVjaCwgQy4gQi48L2F1dGhvcj48L2F1dGhvcnM+PC9jb250
cmlidXRvcnM+PGF1dGgtYWRkcmVzcz5EaXZpc2lvbiBvZiBIb3NwaXRhbCBNZWRpY2luZSwgRGVw
YXJ0bWVudCBvZiBQZWRpYXRyaWNzLCBWYW5kZXJiaWx0IFVuaXZlcnNpdHkgU2Nob29sIG9mIE1l
ZGljaW5lIGFuZCB0aGUgTW9ucm9lIENhcmVsbCBKciBDaGlsZHJlbiZhcG9zO3MgSG9zcGl0YWwg
YXQgVmFuZGVyYmlsdCwgTmFzaHZpbGxlLCBUTiAzNzIzMiwgVVNBLjwvYXV0aC1hZGRyZXNzPjx0
aXRsZXM+PHRpdGxlPkZyZXF1ZW5jeSBvZiBwZXJpcGhlcmFsbHkgaW5zZXJ0ZWQgY2VudHJhbCBj
YXRoZXRlciBjb21wbGljYXRpb25zIGluIGNoaWxkcmVuPC90aXRsZT48c2Vjb25kYXJ5LXRpdGxl
PlBlZGlhdHIgSW5mZWN0IERpcyBKPC9zZWNvbmRhcnktdGl0bGU+PC90aXRsZXM+PHBlcmlvZGlj
YWw+PGZ1bGwtdGl0bGU+UGVkaWF0ciBJbmZlY3QgRGlzIEo8L2Z1bGwtdGl0bGU+PC9wZXJpb2Rp
Y2FsPjxwYWdlcz41MTktMjE8L3BhZ2VzPjx2b2x1bWU+MzE8L3ZvbHVtZT48bnVtYmVyPjU8L251
bWJlcj48a2V5d29yZHM+PGtleXdvcmQ+QW50aS1CYWN0ZXJpYWwgQWdlbnRzL2FkbWluaXN0cmF0
aW9uICZhbXA7IGRvc2FnZTwva2V5d29yZD48a2V5d29yZD5DYXRoZXRlci1SZWxhdGVkIEluZmVj
dGlvbnMvKmVwaWRlbWlvbG9neS9taWNyb2Jpb2xvZ3k8L2tleXdvcmQ+PGtleXdvcmQ+Q2F0aGV0
ZXJpemF0aW9uLCBDZW50cmFsIFZlbm91cy8qYWR2ZXJzZSBlZmZlY3RzPC9rZXl3b3JkPjxrZXl3
b3JkPkNhdGhldGVyaXphdGlvbiwgUGVyaXBoZXJhbC8qYWR2ZXJzZSBlZmZlY3RzPC9rZXl3b3Jk
PjxrZXl3b3JkPkNoaWxkPC9rZXl3b3JkPjxrZXl3b3JkPkNoaWxkLCBQcmVzY2hvb2w8L2tleXdv
cmQ+PGtleXdvcmQ+RmVtYWxlPC9rZXl3b3JkPjxrZXl3b3JkPkh1bWFuczwva2V5d29yZD48a2V5
d29yZD5JbW11bm9jb21wZXRlbmNlPC9rZXl3b3JkPjxrZXl3b3JkPkluZmFudDwva2V5d29yZD48
a2V5d29yZD5JbmZ1c2lvbnMsIFBhcmVudGVyYWw8L2tleXdvcmQ+PGtleXdvcmQ+TWFsZTwva2V5
d29yZD48a2V5d29yZD5SaXNrIEZhY3RvcnM8L2tleXdvcmQ+PGtleXdvcmQ+VGhyb21ib3Npcy8q
ZXBpZGVtaW9sb2d5PC9rZXl3b3JkPjwva2V5d29yZHM+PGRhdGVzPjx5ZWFyPjIwMTI8L3llYXI+
PHB1Yi1kYXRlcz48ZGF0ZT5NYXk8L2RhdGU+PC9wdWItZGF0ZXM+PC9kYXRlcz48aXNibj4xNTMy
LTA5ODcgKEVsZWN0cm9uaWMpJiN4RDswODkxLTM2NjggKFByaW50KSYjeEQ7MDg5MS0zNjY4IChM
aW5raW5nKTwvaXNibj48YWNjZXNzaW9uLW51bT4yMjE4OTUzMzwvYWNjZXNzaW9uLW51bT48dXJs
cz48cmVsYXRlZC11cmxzPjx1cmw+aHR0cHM6Ly93d3cubmNiaS5ubG0ubmloLmdvdi9wdWJtZWQv
MjIxODk1MzM8L3VybD48L3JlbGF0ZWQtdXJscz48L3VybHM+PGN1c3RvbTI+UE1DMzMyOTU2Nzwv
Y3VzdG9tMj48ZWxlY3Ryb25pYy1yZXNvdXJjZS1udW0+MTAuMTA5Ny9JTkYuMGIwMTNlMzE4MjQ1
NzFiMDwvZWxlY3Ryb25pYy1yZXNvdXJjZS1udW0+PHJlbW90ZS1kYXRhYmFzZS1uYW1lPk1lZGxp
bmU8L3JlbW90ZS1kYXRhYmFzZS1uYW1lPjxyZW1vdGUtZGF0YWJhc2UtcHJvdmlkZXI+TkxNPC9y
ZW1vdGUtZGF0YWJhc2UtcHJvdmlkZXI+PC9yZWNvcmQ+PC9DaXRlPjwvRW5kTm90ZT4A
</w:fldData>
        </w:fldChar>
      </w:r>
      <w:r w:rsidR="00266EDB">
        <w:rPr>
          <w:rFonts w:ascii="Calibri" w:eastAsia="Calibri" w:hAnsi="Calibri" w:cs="Times New Roman"/>
        </w:rPr>
        <w:instrText xml:space="preserve"> ADDIN EN.CITE.DATA </w:instrText>
      </w:r>
      <w:r w:rsidR="00266EDB">
        <w:rPr>
          <w:rFonts w:ascii="Calibri" w:eastAsia="Calibri" w:hAnsi="Calibri" w:cs="Times New Roman"/>
        </w:rPr>
      </w:r>
      <w:r w:rsidR="00266EDB">
        <w:rPr>
          <w:rFonts w:ascii="Calibri" w:eastAsia="Calibri" w:hAnsi="Calibri" w:cs="Times New Roman"/>
        </w:rPr>
        <w:fldChar w:fldCharType="end"/>
      </w:r>
      <w:r w:rsidR="008C760E">
        <w:rPr>
          <w:rFonts w:ascii="Calibri" w:eastAsia="Calibri" w:hAnsi="Calibri" w:cs="Times New Roman"/>
        </w:rPr>
      </w:r>
      <w:r w:rsidR="008C760E">
        <w:rPr>
          <w:rFonts w:ascii="Calibri" w:eastAsia="Calibri" w:hAnsi="Calibri" w:cs="Times New Roman"/>
        </w:rPr>
        <w:fldChar w:fldCharType="separate"/>
      </w:r>
      <w:r w:rsidR="008C760E">
        <w:rPr>
          <w:rFonts w:ascii="Calibri" w:eastAsia="Calibri" w:hAnsi="Calibri" w:cs="Times New Roman"/>
          <w:noProof/>
        </w:rPr>
        <w:t>(3)</w:t>
      </w:r>
      <w:r w:rsidR="008C760E">
        <w:rPr>
          <w:rFonts w:ascii="Calibri" w:eastAsia="Calibri" w:hAnsi="Calibri" w:cs="Times New Roman"/>
        </w:rPr>
        <w:fldChar w:fldCharType="end"/>
      </w:r>
      <w:r w:rsidR="00775EFF">
        <w:rPr>
          <w:rFonts w:ascii="Calibri" w:eastAsia="Calibri" w:hAnsi="Calibri" w:cs="Times New Roman"/>
        </w:rPr>
        <w:t xml:space="preserve"> </w:t>
      </w:r>
      <w:r w:rsidR="00B37EA3">
        <w:rPr>
          <w:rFonts w:ascii="Calibri" w:eastAsia="Calibri" w:hAnsi="Calibri" w:cs="Times New Roman"/>
        </w:rPr>
        <w:t xml:space="preserve">Furthermore, </w:t>
      </w:r>
      <w:r w:rsidR="00775EFF">
        <w:rPr>
          <w:rFonts w:ascii="Calibri" w:eastAsia="Calibri" w:hAnsi="Calibri" w:cs="Times New Roman"/>
        </w:rPr>
        <w:t xml:space="preserve">the type </w:t>
      </w:r>
      <w:r w:rsidR="009B2CF3">
        <w:rPr>
          <w:rFonts w:ascii="Calibri" w:eastAsia="Calibri" w:hAnsi="Calibri" w:cs="Times New Roman"/>
        </w:rPr>
        <w:t>of</w:t>
      </w:r>
      <w:r w:rsidR="00775EFF">
        <w:rPr>
          <w:rFonts w:ascii="Calibri" w:eastAsia="Calibri" w:hAnsi="Calibri" w:cs="Times New Roman"/>
        </w:rPr>
        <w:t xml:space="preserve"> venous access</w:t>
      </w:r>
      <w:r w:rsidR="005F21BC">
        <w:rPr>
          <w:rFonts w:ascii="Calibri" w:eastAsia="Calibri" w:hAnsi="Calibri" w:cs="Times New Roman"/>
        </w:rPr>
        <w:t xml:space="preserve"> has </w:t>
      </w:r>
      <w:r w:rsidR="00775EFF">
        <w:rPr>
          <w:rFonts w:ascii="Calibri" w:eastAsia="Calibri" w:hAnsi="Calibri" w:cs="Times New Roman"/>
        </w:rPr>
        <w:t xml:space="preserve">a significant impact on the experience of the child and family, particularly when one considers the need for repeated </w:t>
      </w:r>
      <w:r w:rsidR="00312F86">
        <w:rPr>
          <w:rFonts w:ascii="Calibri" w:eastAsia="Calibri" w:hAnsi="Calibri" w:cs="Times New Roman"/>
        </w:rPr>
        <w:t xml:space="preserve">cannulation and </w:t>
      </w:r>
      <w:r w:rsidR="0004665D">
        <w:rPr>
          <w:rFonts w:ascii="Calibri" w:eastAsia="Calibri" w:hAnsi="Calibri" w:cs="Times New Roman"/>
        </w:rPr>
        <w:t xml:space="preserve">/ </w:t>
      </w:r>
      <w:r w:rsidR="00312F86">
        <w:rPr>
          <w:rFonts w:ascii="Calibri" w:eastAsia="Calibri" w:hAnsi="Calibri" w:cs="Times New Roman"/>
        </w:rPr>
        <w:t>or venepuncture for blood sampling.</w:t>
      </w:r>
      <w:r w:rsidR="00DB4211">
        <w:rPr>
          <w:rFonts w:ascii="Calibri" w:eastAsia="Calibri" w:hAnsi="Calibri" w:cs="Times New Roman"/>
        </w:rPr>
        <w:fldChar w:fldCharType="begin">
          <w:fldData xml:space="preserve">PEVuZE5vdGU+PENpdGU+PEF1dGhvcj5TaGFycDwvQXV0aG9yPjxZZWFyPjIwMjM8L1llYXI+PFJl
Y051bT4yNjYxPC9SZWNOdW0+PERpc3BsYXlUZXh0PigxKTwvRGlzcGxheVRleHQ+PHJlY29yZD48
cmVjLW51bWJlcj4yNjYxPC9yZWMtbnVtYmVyPjxmb3JlaWduLWtleXM+PGtleSBhcHA9IkVOIiBk
Yi1pZD0iMDB0NTJldGU0cjlmcjNlZHNmcHg1YXZycndmZnJlc2RhOXYwIiB0aW1lc3RhbXA9IjE3
MjcyNzU3NjQiIGd1aWQ9IjkzYWJlZDUxLTkzZTctNDQ2NC04MTA1LWU2YjRkZGQwNTgzNSI+MjY2
MTwva2V5PjwvZm9yZWlnbi1rZXlzPjxyZWYtdHlwZSBuYW1lPSJKb3VybmFsIEFydGljbGUiPjE3
PC9yZWYtdHlwZT48Y29udHJpYnV0b3JzPjxhdXRob3JzPjxhdXRob3I+U2hhcnAsIFIuPC9hdXRo
b3I+PGF1dGhvcj5NdW5jYXN0ZXIsIE0uPC9hdXRob3I+PGF1dGhvcj5CYXJpbmcsIEMuIEwuPC9h
dXRob3I+PGF1dGhvcj5NYW5vcywgSi48L2F1dGhvcj48YXV0aG9yPktsZWlkb24sIFQuIE0uPC9h
dXRob3I+PGF1dGhvcj5VbGxtYW4sIEEuIEouPC9hdXRob3I+PC9hdXRob3JzPjwvY29udHJpYnV0
b3JzPjxhdXRoLWFkZHJlc3M+Q2xpbmljYWwgJmFtcDsgSGVhbHRoIFNjaWVuY2VzLCBVbml2ZXJz
aXR5IG9mIFNvdXRoIEF1c3RyYWxpYSwgQWRlbGFpZGUsIFNvdXRoIEF1c3RyYWxpYSwgQXVzdHJh
bGlhLiYjeEQ7Um9zZW1hcnkgQnJ5YW50IEFPIFJlc2VhcmNoIENlbnRyZSwgVW5pdmVyc2l0eSBv
ZiBTb3V0aCBBdXN0cmFsaWEsIEFkZWxhaWRlLCBTb3V0aCBBdXN0cmFsaWEsIEF1c3RyYWxpYS4m
I3hEO1NvdXRoIEF1c3RyYWxpYW4gTWVkaWNhbCBJbWFnaW5nLCBBZGVsYWlkZSwgU291dGggQXVz
dHJhbGlhLCBBdXN0cmFsaWEuJiN4RDtXb21lbnMmYXBvczsgYW5kIENoaWxkcmVuJmFwb3M7cyBI
b3NwaXRhbCBOZXR3b3JrLCBBZGVsYWlkZSwgU291dGggQXVzdHJhbGlhLCBBdXN0cmFsaWEuJiN4
RDtDaGlsZHJlbiZhcG9zO3MgSGVhbHRoIFF1ZWVuc2xhbmQgSG9zcGl0YWwgYW5kIEhlYWx0aCBT
ZXJ2aWNlLCBCcmlzYmFuZSwgUXVlZW5zbGFuZCwgQXVzdHJhbGlhLiYjeEQ7U2Nob29sIG9mIE51
cnNpbmcsIE1pZHdpZmVyeSBhbmQgU29jaWFsIFdvcmssIFRoZSBVbml2ZXJzaXR5IG9mIFF1ZWVu
c2xhbmQsIEJyaXNiYW5lLCBRdWVlbnNsYW5kLCBBdXN0cmFsaWEuPC9hdXRoLWFkZHJlc3M+PHRp
dGxlcz48dGl0bGU+VGhlIHBhcmVudCwgY2hpbGQgYW5kIHlvdW5nIHBlcnNvbiBleHBlcmllbmNl
IG9mIGRpZmZpY3VsdCB2ZW5vdXMgYWNjZXNzIGFuZCByZWNvbW1lbmRhdGlvbnMgZm9yIGNsaW5p
Y2FsIHByYWN0aWNlOiBBIHF1YWxpdGF0aXZlIGRlc2NyaXB0aXZlIHN0dWR5PC90aXRsZT48c2Vj
b25kYXJ5LXRpdGxlPkogQ2xpbiBOdXJzPC9zZWNvbmRhcnktdGl0bGU+PC90aXRsZXM+PHBlcmlv
ZGljYWw+PGZ1bGwtdGl0bGU+SiBDbGluIE51cnM8L2Z1bGwtdGl0bGU+PC9wZXJpb2RpY2FsPjxw
YWdlcz42NjkwLTY3MDU8L3BhZ2VzPjx2b2x1bWU+MzI8L3ZvbHVtZT48bnVtYmVyPjE3LTE4PC9u
dW1iZXI+PGVkaXRpb24+MjAyMzA1MTk8L2VkaXRpb24+PGtleXdvcmRzPjxrZXl3b3JkPkNoaWxk
PC9rZXl3b3JkPjxrZXl3b3JkPkh1bWFuczwva2V5d29yZD48a2V5d29yZD5BZG9sZXNjZW50PC9r
ZXl3b3JkPjxrZXl3b3JkPipQYXJlbnRzL3BzeWNob2xvZ3k8L2tleXdvcmQ+PGtleXdvcmQ+UXVh
bGl0YXRpdmUgUmVzZWFyY2g8L2tleXdvcmQ+PGtleXdvcmQ+KlBhaW48L2tleXdvcmQ+PGtleXdv
cmQ+RmVhcjwva2V5d29yZD48L2tleXdvcmRzPjxkYXRlcz48eWVhcj4yMDIzPC95ZWFyPjxwdWIt
ZGF0ZXM+PGRhdGU+U2VwPC9kYXRlPjwvcHViLWRhdGVzPjwvZGF0ZXM+PGlzYm4+MTM2NS0yNzAy
IChFbGVjdHJvbmljKSYjeEQ7MDk2Mi0xMDY3IChMaW5raW5nKTwvaXNibj48YWNjZXNzaW9uLW51
bT4zNzIwNDAwNjwvYWNjZXNzaW9uLW51bT48dXJscz48cmVsYXRlZC11cmxzPjx1cmw+aHR0cHM6
Ly93d3cubmNiaS5ubG0ubmloLmdvdi9wdWJtZWQvMzcyMDQwMDY8L3VybD48L3JlbGF0ZWQtdXJs
cz48L3VybHM+PGVsZWN0cm9uaWMtcmVzb3VyY2UtbnVtPjEwLjExMTEvam9jbi4xNjc1OTwvZWxl
Y3Ryb25pYy1yZXNvdXJjZS1udW0+PHJlbW90ZS1kYXRhYmFzZS1uYW1lPk1lZGxpbmU8L3JlbW90
ZS1kYXRhYmFzZS1uYW1lPjxyZW1vdGUtZGF0YWJhc2UtcHJvdmlkZXI+TkxNPC9yZW1vdGUtZGF0
YWJhc2UtcHJvdmlkZXI+PC9yZWNvcmQ+PC9DaXRlPjwvRW5kTm90ZT5=
</w:fldData>
        </w:fldChar>
      </w:r>
      <w:r w:rsidR="00266EDB">
        <w:rPr>
          <w:rFonts w:ascii="Calibri" w:eastAsia="Calibri" w:hAnsi="Calibri" w:cs="Times New Roman"/>
        </w:rPr>
        <w:instrText xml:space="preserve"> ADDIN EN.CITE </w:instrText>
      </w:r>
      <w:r w:rsidR="00266EDB">
        <w:rPr>
          <w:rFonts w:ascii="Calibri" w:eastAsia="Calibri" w:hAnsi="Calibri" w:cs="Times New Roman"/>
        </w:rPr>
        <w:fldChar w:fldCharType="begin">
          <w:fldData xml:space="preserve">PEVuZE5vdGU+PENpdGU+PEF1dGhvcj5TaGFycDwvQXV0aG9yPjxZZWFyPjIwMjM8L1llYXI+PFJl
Y051bT4yNjYxPC9SZWNOdW0+PERpc3BsYXlUZXh0PigxKTwvRGlzcGxheVRleHQ+PHJlY29yZD48
cmVjLW51bWJlcj4yNjYxPC9yZWMtbnVtYmVyPjxmb3JlaWduLWtleXM+PGtleSBhcHA9IkVOIiBk
Yi1pZD0iMDB0NTJldGU0cjlmcjNlZHNmcHg1YXZycndmZnJlc2RhOXYwIiB0aW1lc3RhbXA9IjE3
MjcyNzU3NjQiIGd1aWQ9IjkzYWJlZDUxLTkzZTctNDQ2NC04MTA1LWU2YjRkZGQwNTgzNSI+MjY2
MTwva2V5PjwvZm9yZWlnbi1rZXlzPjxyZWYtdHlwZSBuYW1lPSJKb3VybmFsIEFydGljbGUiPjE3
PC9yZWYtdHlwZT48Y29udHJpYnV0b3JzPjxhdXRob3JzPjxhdXRob3I+U2hhcnAsIFIuPC9hdXRo
b3I+PGF1dGhvcj5NdW5jYXN0ZXIsIE0uPC9hdXRob3I+PGF1dGhvcj5CYXJpbmcsIEMuIEwuPC9h
dXRob3I+PGF1dGhvcj5NYW5vcywgSi48L2F1dGhvcj48YXV0aG9yPktsZWlkb24sIFQuIE0uPC9h
dXRob3I+PGF1dGhvcj5VbGxtYW4sIEEuIEouPC9hdXRob3I+PC9hdXRob3JzPjwvY29udHJpYnV0
b3JzPjxhdXRoLWFkZHJlc3M+Q2xpbmljYWwgJmFtcDsgSGVhbHRoIFNjaWVuY2VzLCBVbml2ZXJz
aXR5IG9mIFNvdXRoIEF1c3RyYWxpYSwgQWRlbGFpZGUsIFNvdXRoIEF1c3RyYWxpYSwgQXVzdHJh
bGlhLiYjeEQ7Um9zZW1hcnkgQnJ5YW50IEFPIFJlc2VhcmNoIENlbnRyZSwgVW5pdmVyc2l0eSBv
ZiBTb3V0aCBBdXN0cmFsaWEsIEFkZWxhaWRlLCBTb3V0aCBBdXN0cmFsaWEsIEF1c3RyYWxpYS4m
I3hEO1NvdXRoIEF1c3RyYWxpYW4gTWVkaWNhbCBJbWFnaW5nLCBBZGVsYWlkZSwgU291dGggQXVz
dHJhbGlhLCBBdXN0cmFsaWEuJiN4RDtXb21lbnMmYXBvczsgYW5kIENoaWxkcmVuJmFwb3M7cyBI
b3NwaXRhbCBOZXR3b3JrLCBBZGVsYWlkZSwgU291dGggQXVzdHJhbGlhLCBBdXN0cmFsaWEuJiN4
RDtDaGlsZHJlbiZhcG9zO3MgSGVhbHRoIFF1ZWVuc2xhbmQgSG9zcGl0YWwgYW5kIEhlYWx0aCBT
ZXJ2aWNlLCBCcmlzYmFuZSwgUXVlZW5zbGFuZCwgQXVzdHJhbGlhLiYjeEQ7U2Nob29sIG9mIE51
cnNpbmcsIE1pZHdpZmVyeSBhbmQgU29jaWFsIFdvcmssIFRoZSBVbml2ZXJzaXR5IG9mIFF1ZWVu
c2xhbmQsIEJyaXNiYW5lLCBRdWVlbnNsYW5kLCBBdXN0cmFsaWEuPC9hdXRoLWFkZHJlc3M+PHRp
dGxlcz48dGl0bGU+VGhlIHBhcmVudCwgY2hpbGQgYW5kIHlvdW5nIHBlcnNvbiBleHBlcmllbmNl
IG9mIGRpZmZpY3VsdCB2ZW5vdXMgYWNjZXNzIGFuZCByZWNvbW1lbmRhdGlvbnMgZm9yIGNsaW5p
Y2FsIHByYWN0aWNlOiBBIHF1YWxpdGF0aXZlIGRlc2NyaXB0aXZlIHN0dWR5PC90aXRsZT48c2Vj
b25kYXJ5LXRpdGxlPkogQ2xpbiBOdXJzPC9zZWNvbmRhcnktdGl0bGU+PC90aXRsZXM+PHBlcmlv
ZGljYWw+PGZ1bGwtdGl0bGU+SiBDbGluIE51cnM8L2Z1bGwtdGl0bGU+PC9wZXJpb2RpY2FsPjxw
YWdlcz42NjkwLTY3MDU8L3BhZ2VzPjx2b2x1bWU+MzI8L3ZvbHVtZT48bnVtYmVyPjE3LTE4PC9u
dW1iZXI+PGVkaXRpb24+MjAyMzA1MTk8L2VkaXRpb24+PGtleXdvcmRzPjxrZXl3b3JkPkNoaWxk
PC9rZXl3b3JkPjxrZXl3b3JkPkh1bWFuczwva2V5d29yZD48a2V5d29yZD5BZG9sZXNjZW50PC9r
ZXl3b3JkPjxrZXl3b3JkPipQYXJlbnRzL3BzeWNob2xvZ3k8L2tleXdvcmQ+PGtleXdvcmQ+UXVh
bGl0YXRpdmUgUmVzZWFyY2g8L2tleXdvcmQ+PGtleXdvcmQ+KlBhaW48L2tleXdvcmQ+PGtleXdv
cmQ+RmVhcjwva2V5d29yZD48L2tleXdvcmRzPjxkYXRlcz48eWVhcj4yMDIzPC95ZWFyPjxwdWIt
ZGF0ZXM+PGRhdGU+U2VwPC9kYXRlPjwvcHViLWRhdGVzPjwvZGF0ZXM+PGlzYm4+MTM2NS0yNzAy
IChFbGVjdHJvbmljKSYjeEQ7MDk2Mi0xMDY3IChMaW5raW5nKTwvaXNibj48YWNjZXNzaW9uLW51
bT4zNzIwNDAwNjwvYWNjZXNzaW9uLW51bT48dXJscz48cmVsYXRlZC11cmxzPjx1cmw+aHR0cHM6
Ly93d3cubmNiaS5ubG0ubmloLmdvdi9wdWJtZWQvMzcyMDQwMDY8L3VybD48L3JlbGF0ZWQtdXJs
cz48L3VybHM+PGVsZWN0cm9uaWMtcmVzb3VyY2UtbnVtPjEwLjExMTEvam9jbi4xNjc1OTwvZWxl
Y3Ryb25pYy1yZXNvdXJjZS1udW0+PHJlbW90ZS1kYXRhYmFzZS1uYW1lPk1lZGxpbmU8L3JlbW90
ZS1kYXRhYmFzZS1uYW1lPjxyZW1vdGUtZGF0YWJhc2UtcHJvdmlkZXI+TkxNPC9yZW1vdGUtZGF0
YWJhc2UtcHJvdmlkZXI+PC9yZWNvcmQ+PC9DaXRlPjwvRW5kTm90ZT5=
</w:fldData>
        </w:fldChar>
      </w:r>
      <w:r w:rsidR="00266EDB">
        <w:rPr>
          <w:rFonts w:ascii="Calibri" w:eastAsia="Calibri" w:hAnsi="Calibri" w:cs="Times New Roman"/>
        </w:rPr>
        <w:instrText xml:space="preserve"> ADDIN EN.CITE.DATA </w:instrText>
      </w:r>
      <w:r w:rsidR="00266EDB">
        <w:rPr>
          <w:rFonts w:ascii="Calibri" w:eastAsia="Calibri" w:hAnsi="Calibri" w:cs="Times New Roman"/>
        </w:rPr>
      </w:r>
      <w:r w:rsidR="00266EDB">
        <w:rPr>
          <w:rFonts w:ascii="Calibri" w:eastAsia="Calibri" w:hAnsi="Calibri" w:cs="Times New Roman"/>
        </w:rPr>
        <w:fldChar w:fldCharType="end"/>
      </w:r>
      <w:r w:rsidR="00DB4211">
        <w:rPr>
          <w:rFonts w:ascii="Calibri" w:eastAsia="Calibri" w:hAnsi="Calibri" w:cs="Times New Roman"/>
        </w:rPr>
      </w:r>
      <w:r w:rsidR="00DB4211">
        <w:rPr>
          <w:rFonts w:ascii="Calibri" w:eastAsia="Calibri" w:hAnsi="Calibri" w:cs="Times New Roman"/>
        </w:rPr>
        <w:fldChar w:fldCharType="separate"/>
      </w:r>
      <w:r w:rsidR="00DB4211">
        <w:rPr>
          <w:rFonts w:ascii="Calibri" w:eastAsia="Calibri" w:hAnsi="Calibri" w:cs="Times New Roman"/>
          <w:noProof/>
        </w:rPr>
        <w:t>(1)</w:t>
      </w:r>
      <w:r w:rsidR="00DB4211">
        <w:rPr>
          <w:rFonts w:ascii="Calibri" w:eastAsia="Calibri" w:hAnsi="Calibri" w:cs="Times New Roman"/>
        </w:rPr>
        <w:fldChar w:fldCharType="end"/>
      </w:r>
      <w:r w:rsidR="005531AA">
        <w:rPr>
          <w:rFonts w:ascii="Calibri" w:eastAsia="Calibri" w:hAnsi="Calibri" w:cs="Times New Roman"/>
        </w:rPr>
        <w:t xml:space="preserve"> </w:t>
      </w:r>
      <w:r w:rsidR="00C022CF">
        <w:rPr>
          <w:rFonts w:ascii="Calibri" w:eastAsia="Calibri" w:hAnsi="Calibri" w:cs="Times New Roman"/>
        </w:rPr>
        <w:t xml:space="preserve">Since </w:t>
      </w:r>
      <w:r w:rsidR="00054023">
        <w:rPr>
          <w:rFonts w:ascii="Calibri" w:eastAsia="Calibri" w:hAnsi="Calibri" w:cs="Times New Roman"/>
        </w:rPr>
        <w:t>insertion of a PICC or CVC typically require general anaesthesia in children</w:t>
      </w:r>
      <w:r w:rsidR="001930A1">
        <w:rPr>
          <w:rFonts w:ascii="Calibri" w:eastAsia="Calibri" w:hAnsi="Calibri" w:cs="Times New Roman"/>
        </w:rPr>
        <w:t>,</w:t>
      </w:r>
      <w:r w:rsidR="00054023">
        <w:rPr>
          <w:rFonts w:ascii="Calibri" w:eastAsia="Calibri" w:hAnsi="Calibri" w:cs="Times New Roman"/>
        </w:rPr>
        <w:t xml:space="preserve"> </w:t>
      </w:r>
      <w:r w:rsidR="00392529">
        <w:rPr>
          <w:rFonts w:ascii="Calibri" w:eastAsia="Calibri" w:hAnsi="Calibri" w:cs="Times New Roman"/>
        </w:rPr>
        <w:t xml:space="preserve">insertion of one of these devices at </w:t>
      </w:r>
      <w:r w:rsidR="00036A08">
        <w:rPr>
          <w:rFonts w:ascii="Calibri" w:eastAsia="Calibri" w:hAnsi="Calibri" w:cs="Times New Roman"/>
        </w:rPr>
        <w:t xml:space="preserve">time of appendicectomy </w:t>
      </w:r>
      <w:r w:rsidR="001930A1">
        <w:rPr>
          <w:rFonts w:ascii="Calibri" w:eastAsia="Calibri" w:hAnsi="Calibri" w:cs="Times New Roman"/>
        </w:rPr>
        <w:t>might</w:t>
      </w:r>
      <w:r w:rsidR="00036A08">
        <w:rPr>
          <w:rFonts w:ascii="Calibri" w:eastAsia="Calibri" w:hAnsi="Calibri" w:cs="Times New Roman"/>
        </w:rPr>
        <w:t xml:space="preserve"> prevent </w:t>
      </w:r>
      <w:r w:rsidR="001930A1">
        <w:rPr>
          <w:rFonts w:ascii="Calibri" w:eastAsia="Calibri" w:hAnsi="Calibri" w:cs="Times New Roman"/>
        </w:rPr>
        <w:t>need</w:t>
      </w:r>
      <w:r w:rsidR="00036A08">
        <w:rPr>
          <w:rFonts w:ascii="Calibri" w:eastAsia="Calibri" w:hAnsi="Calibri" w:cs="Times New Roman"/>
        </w:rPr>
        <w:t xml:space="preserve"> </w:t>
      </w:r>
      <w:r w:rsidR="001930A1">
        <w:rPr>
          <w:rFonts w:ascii="Calibri" w:eastAsia="Calibri" w:hAnsi="Calibri" w:cs="Times New Roman"/>
        </w:rPr>
        <w:t xml:space="preserve">for a </w:t>
      </w:r>
      <w:r w:rsidR="00036A08">
        <w:rPr>
          <w:rFonts w:ascii="Calibri" w:eastAsia="Calibri" w:hAnsi="Calibri" w:cs="Times New Roman"/>
        </w:rPr>
        <w:t>further general anaesthetic</w:t>
      </w:r>
      <w:r w:rsidR="00341833">
        <w:rPr>
          <w:rFonts w:ascii="Calibri" w:eastAsia="Calibri" w:hAnsi="Calibri" w:cs="Times New Roman"/>
        </w:rPr>
        <w:t xml:space="preserve"> which comes with risk, resource </w:t>
      </w:r>
      <w:r w:rsidR="003E2C1E">
        <w:rPr>
          <w:rFonts w:ascii="Calibri" w:eastAsia="Calibri" w:hAnsi="Calibri" w:cs="Times New Roman"/>
        </w:rPr>
        <w:t>use and further patient dis</w:t>
      </w:r>
      <w:r w:rsidR="00BB7E06">
        <w:rPr>
          <w:rFonts w:ascii="Calibri" w:eastAsia="Calibri" w:hAnsi="Calibri" w:cs="Times New Roman"/>
        </w:rPr>
        <w:t>t</w:t>
      </w:r>
      <w:r w:rsidR="003E2C1E">
        <w:rPr>
          <w:rFonts w:ascii="Calibri" w:eastAsia="Calibri" w:hAnsi="Calibri" w:cs="Times New Roman"/>
        </w:rPr>
        <w:t>ress.</w:t>
      </w:r>
    </w:p>
    <w:p w14:paraId="6BA98110" w14:textId="03F7F543" w:rsidR="000228F7" w:rsidRDefault="003D63FD" w:rsidP="000228F7">
      <w:pPr>
        <w:rPr>
          <w:rFonts w:ascii="Calibri" w:eastAsia="Calibri" w:hAnsi="Calibri" w:cs="Times New Roman"/>
        </w:rPr>
      </w:pPr>
      <w:r>
        <w:rPr>
          <w:rFonts w:ascii="Calibri" w:eastAsia="Calibri" w:hAnsi="Calibri" w:cs="Times New Roman"/>
        </w:rPr>
        <w:t xml:space="preserve">The </w:t>
      </w:r>
      <w:r w:rsidRPr="000228F7">
        <w:rPr>
          <w:rFonts w:ascii="Calibri" w:eastAsia="Calibri" w:hAnsi="Calibri" w:cs="Times New Roman"/>
        </w:rPr>
        <w:t>Getting It Right First Time</w:t>
      </w:r>
      <w:r>
        <w:rPr>
          <w:rFonts w:ascii="Calibri" w:eastAsia="Calibri" w:hAnsi="Calibri" w:cs="Times New Roman"/>
        </w:rPr>
        <w:t xml:space="preserve"> (GIRFT) programme is an initiative </w:t>
      </w:r>
      <w:r w:rsidR="00054A2D">
        <w:rPr>
          <w:rFonts w:ascii="Calibri" w:eastAsia="Calibri" w:hAnsi="Calibri" w:cs="Times New Roman"/>
        </w:rPr>
        <w:t>w</w:t>
      </w:r>
      <w:r w:rsidR="00DC38B4">
        <w:rPr>
          <w:rFonts w:ascii="Calibri" w:eastAsia="Calibri" w:hAnsi="Calibri" w:cs="Times New Roman"/>
        </w:rPr>
        <w:t>ithin the UK</w:t>
      </w:r>
      <w:r w:rsidR="00054A2D">
        <w:rPr>
          <w:rFonts w:ascii="Calibri" w:eastAsia="Calibri" w:hAnsi="Calibri" w:cs="Times New Roman"/>
        </w:rPr>
        <w:t xml:space="preserve"> led by NHS England to consolidate data relevant to each specialty </w:t>
      </w:r>
      <w:r w:rsidR="00030FD9">
        <w:rPr>
          <w:rFonts w:ascii="Calibri" w:eastAsia="Calibri" w:hAnsi="Calibri" w:cs="Times New Roman"/>
        </w:rPr>
        <w:t>and provide recommendations for care.</w:t>
      </w:r>
      <w:r w:rsidR="00DC38B4">
        <w:rPr>
          <w:rFonts w:ascii="Calibri" w:eastAsia="Calibri" w:hAnsi="Calibri" w:cs="Times New Roman"/>
        </w:rPr>
        <w:t xml:space="preserve"> </w:t>
      </w:r>
      <w:r w:rsidR="00030FD9">
        <w:rPr>
          <w:rFonts w:ascii="Calibri" w:eastAsia="Calibri" w:hAnsi="Calibri" w:cs="Times New Roman"/>
        </w:rPr>
        <w:t>T</w:t>
      </w:r>
      <w:r w:rsidR="000F15AA" w:rsidRPr="009371C6">
        <w:rPr>
          <w:rFonts w:ascii="Calibri" w:eastAsia="Calibri" w:hAnsi="Calibri" w:cs="Times New Roman"/>
        </w:rPr>
        <w:t xml:space="preserve">he </w:t>
      </w:r>
      <w:r w:rsidR="008D521A">
        <w:rPr>
          <w:rFonts w:ascii="Calibri" w:eastAsia="Calibri" w:hAnsi="Calibri" w:cs="Times New Roman"/>
        </w:rPr>
        <w:t xml:space="preserve">recent </w:t>
      </w:r>
      <w:r w:rsidR="000228F7" w:rsidRPr="000228F7">
        <w:rPr>
          <w:rFonts w:ascii="Calibri" w:eastAsia="Calibri" w:hAnsi="Calibri" w:cs="Times New Roman"/>
        </w:rPr>
        <w:t>GIRFT report for paediatric general surgery and urology specifically identifie</w:t>
      </w:r>
      <w:r w:rsidR="008D521A">
        <w:rPr>
          <w:rFonts w:ascii="Calibri" w:eastAsia="Calibri" w:hAnsi="Calibri" w:cs="Times New Roman"/>
        </w:rPr>
        <w:t>d</w:t>
      </w:r>
      <w:r w:rsidR="000228F7" w:rsidRPr="000228F7">
        <w:rPr>
          <w:rFonts w:ascii="Calibri" w:eastAsia="Calibri" w:hAnsi="Calibri" w:cs="Times New Roman"/>
        </w:rPr>
        <w:t xml:space="preserve"> variation</w:t>
      </w:r>
      <w:r w:rsidR="008D521A">
        <w:rPr>
          <w:rFonts w:ascii="Calibri" w:eastAsia="Calibri" w:hAnsi="Calibri" w:cs="Times New Roman"/>
        </w:rPr>
        <w:t xml:space="preserve"> between hospitals</w:t>
      </w:r>
      <w:r w:rsidR="000228F7" w:rsidRPr="000228F7">
        <w:rPr>
          <w:rFonts w:ascii="Calibri" w:eastAsia="Calibri" w:hAnsi="Calibri" w:cs="Times New Roman"/>
        </w:rPr>
        <w:t xml:space="preserve"> in post operative </w:t>
      </w:r>
      <w:r w:rsidR="0004665D">
        <w:rPr>
          <w:rFonts w:ascii="Calibri" w:eastAsia="Calibri" w:hAnsi="Calibri" w:cs="Times New Roman"/>
        </w:rPr>
        <w:t xml:space="preserve">venous access </w:t>
      </w:r>
      <w:r w:rsidR="000228F7" w:rsidRPr="000228F7">
        <w:rPr>
          <w:rFonts w:ascii="Calibri" w:eastAsia="Calibri" w:hAnsi="Calibri" w:cs="Times New Roman"/>
        </w:rPr>
        <w:t xml:space="preserve">management </w:t>
      </w:r>
      <w:r w:rsidR="00160107">
        <w:rPr>
          <w:rFonts w:ascii="Calibri" w:eastAsia="Calibri" w:hAnsi="Calibri" w:cs="Times New Roman"/>
        </w:rPr>
        <w:t>for children with</w:t>
      </w:r>
      <w:r w:rsidR="000228F7" w:rsidRPr="000228F7">
        <w:rPr>
          <w:rFonts w:ascii="Calibri" w:eastAsia="Calibri" w:hAnsi="Calibri" w:cs="Times New Roman"/>
        </w:rPr>
        <w:t xml:space="preserve"> complicated appendicitis.</w:t>
      </w:r>
      <w:r w:rsidR="000228F7" w:rsidRPr="000228F7">
        <w:rPr>
          <w:rFonts w:ascii="Calibri" w:eastAsia="Calibri" w:hAnsi="Calibri" w:cs="Times New Roman"/>
        </w:rPr>
        <w:fldChar w:fldCharType="begin"/>
      </w:r>
      <w:r w:rsidR="008C760E">
        <w:rPr>
          <w:rFonts w:ascii="Calibri" w:eastAsia="Calibri" w:hAnsi="Calibri" w:cs="Times New Roman"/>
        </w:rPr>
        <w:instrText xml:space="preserve"> ADDIN EN.CITE &lt;EndNote&gt;&lt;Cite&gt;&lt;Author&gt;Kenny&lt;/Author&gt;&lt;Year&gt;2021&lt;/Year&gt;&lt;RecNum&gt;0&lt;/RecNum&gt;&lt;IDText&gt;Paediatric General Surgery and Urology. GIRFT Programme National Specialty Report.&lt;/IDText&gt;&lt;DisplayText&gt;(4)&lt;/DisplayText&gt;&lt;record&gt;&lt;titles&gt;&lt;title&gt;Paediatric General Surgery and Urology. GIRFT Programme National Specialty Report.&lt;/title&gt;&lt;/titles&gt;&lt;contributors&gt;&lt;authors&gt;&lt;author&gt;Kenny, Simon.&lt;/author&gt;&lt;/authors&gt;&lt;/contributors&gt;&lt;added-date format="utc"&gt;1634126194&lt;/added-date&gt;&lt;ref-type name="Generic"&gt;13&lt;/ref-type&gt;&lt;dates&gt;&lt;year&gt;2021&lt;/year&gt;&lt;/dates&gt;&lt;rec-number&gt;429&lt;/rec-number&gt;&lt;publisher&gt;Royal National Orthopaedic Hospital NHS Trust, NHS England and NHS Improvement.&lt;/publisher&gt;&lt;last-updated-date format="utc"&gt;1634126289&lt;/last-updated-date&gt;&lt;/record&gt;&lt;/Cite&gt;&lt;/EndNote&gt;</w:instrText>
      </w:r>
      <w:r w:rsidR="000228F7" w:rsidRPr="000228F7">
        <w:rPr>
          <w:rFonts w:ascii="Calibri" w:eastAsia="Calibri" w:hAnsi="Calibri" w:cs="Times New Roman"/>
        </w:rPr>
        <w:fldChar w:fldCharType="separate"/>
      </w:r>
      <w:r w:rsidR="008C760E">
        <w:rPr>
          <w:rFonts w:ascii="Calibri" w:eastAsia="Calibri" w:hAnsi="Calibri" w:cs="Times New Roman"/>
          <w:noProof/>
        </w:rPr>
        <w:t>(4)</w:t>
      </w:r>
      <w:r w:rsidR="000228F7" w:rsidRPr="000228F7">
        <w:rPr>
          <w:rFonts w:ascii="Calibri" w:eastAsia="Calibri" w:hAnsi="Calibri" w:cs="Times New Roman"/>
        </w:rPr>
        <w:fldChar w:fldCharType="end"/>
      </w:r>
      <w:r w:rsidR="000228F7" w:rsidRPr="000228F7">
        <w:rPr>
          <w:rFonts w:ascii="Calibri" w:eastAsia="Calibri" w:hAnsi="Calibri" w:cs="Times New Roman"/>
        </w:rPr>
        <w:t xml:space="preserve"> The </w:t>
      </w:r>
      <w:r w:rsidR="00160107">
        <w:rPr>
          <w:rFonts w:ascii="Calibri" w:eastAsia="Calibri" w:hAnsi="Calibri" w:cs="Times New Roman"/>
        </w:rPr>
        <w:t xml:space="preserve">subsequently developed </w:t>
      </w:r>
      <w:r w:rsidR="000228F7" w:rsidRPr="000228F7">
        <w:rPr>
          <w:rFonts w:ascii="Calibri" w:eastAsia="Calibri" w:hAnsi="Calibri" w:cs="Times New Roman"/>
        </w:rPr>
        <w:t xml:space="preserve">GIRFT abdominal pain pathway made recommendations for </w:t>
      </w:r>
      <w:r w:rsidR="00024F7A">
        <w:rPr>
          <w:rFonts w:ascii="Calibri" w:eastAsia="Calibri" w:hAnsi="Calibri" w:cs="Times New Roman"/>
        </w:rPr>
        <w:t>IV</w:t>
      </w:r>
      <w:r w:rsidR="000228F7" w:rsidRPr="000228F7">
        <w:rPr>
          <w:rFonts w:ascii="Calibri" w:eastAsia="Calibri" w:hAnsi="Calibri" w:cs="Times New Roman"/>
        </w:rPr>
        <w:t xml:space="preserve"> access </w:t>
      </w:r>
      <w:r w:rsidR="00743B9A">
        <w:rPr>
          <w:rFonts w:ascii="Calibri" w:eastAsia="Calibri" w:hAnsi="Calibri" w:cs="Times New Roman"/>
        </w:rPr>
        <w:t>for children with</w:t>
      </w:r>
      <w:r w:rsidR="000228F7" w:rsidRPr="000228F7">
        <w:rPr>
          <w:rFonts w:ascii="Calibri" w:eastAsia="Calibri" w:hAnsi="Calibri" w:cs="Times New Roman"/>
        </w:rPr>
        <w:t xml:space="preserve"> appendicitis</w:t>
      </w:r>
      <w:r w:rsidR="00743B9A">
        <w:rPr>
          <w:rFonts w:ascii="Calibri" w:eastAsia="Calibri" w:hAnsi="Calibri" w:cs="Times New Roman"/>
        </w:rPr>
        <w:t>. G</w:t>
      </w:r>
      <w:r w:rsidR="00743B9A" w:rsidRPr="009371C6">
        <w:rPr>
          <w:rFonts w:ascii="Calibri" w:eastAsia="Calibri" w:hAnsi="Calibri" w:cs="Times New Roman"/>
        </w:rPr>
        <w:t>iven the paucity of evidence in this are</w:t>
      </w:r>
      <w:r w:rsidR="00743B9A">
        <w:rPr>
          <w:rFonts w:ascii="Calibri" w:eastAsia="Calibri" w:hAnsi="Calibri" w:cs="Times New Roman"/>
        </w:rPr>
        <w:t>a, these could only be</w:t>
      </w:r>
      <w:r w:rsidR="000F15AA" w:rsidRPr="009371C6">
        <w:rPr>
          <w:rFonts w:ascii="Calibri" w:eastAsia="Calibri" w:hAnsi="Calibri" w:cs="Times New Roman"/>
        </w:rPr>
        <w:t xml:space="preserve"> based on expert opinion</w:t>
      </w:r>
      <w:r w:rsidR="000228F7" w:rsidRPr="000228F7">
        <w:rPr>
          <w:rFonts w:ascii="Calibri" w:eastAsia="Calibri" w:hAnsi="Calibri" w:cs="Times New Roman"/>
        </w:rPr>
        <w:t>.</w:t>
      </w:r>
      <w:r w:rsidR="000228F7" w:rsidRPr="000228F7">
        <w:rPr>
          <w:rFonts w:ascii="Calibri" w:eastAsia="Calibri" w:hAnsi="Calibri" w:cs="Times New Roman"/>
        </w:rPr>
        <w:fldChar w:fldCharType="begin"/>
      </w:r>
      <w:r w:rsidR="008C760E">
        <w:rPr>
          <w:rFonts w:ascii="Calibri" w:eastAsia="Calibri" w:hAnsi="Calibri" w:cs="Times New Roman"/>
        </w:rPr>
        <w:instrText xml:space="preserve"> ADDIN EN.CITE &lt;EndNote&gt;&lt;Cite&gt;&lt;Author&gt;Getting&lt;/Author&gt;&lt;Year&gt;2022&lt;/Year&gt;&lt;RecNum&gt;0&lt;/RecNum&gt;&lt;IDText&gt;Acute paediatric abdominal pain pathway&lt;/IDText&gt;&lt;DisplayText&gt;(5)&lt;/DisplayText&gt;&lt;record&gt;&lt;titles&gt;&lt;title&gt;Acute paediatric abdominal pain pathway&lt;/title&gt;&lt;/titles&gt;&lt;contributors&gt;&lt;authors&gt;&lt;author&gt;Getting It Right First Time.&lt;/author&gt;&lt;/authors&gt;&lt;/contributors&gt;&lt;added-date format="utc"&gt;1667548372&lt;/added-date&gt;&lt;ref-type name="Generic"&gt;13&lt;/ref-type&gt;&lt;dates&gt;&lt;year&gt;2022&lt;/year&gt;&lt;/dates&gt;&lt;rec-number&gt;512&lt;/rec-number&gt;&lt;publisher&gt;Royal National Orthopaedic Hospital NHS Trust, NHS England and NHS Improvement.&lt;/publisher&gt;&lt;last-updated-date format="utc"&gt;1667548535&lt;/last-updated-date&gt;&lt;/record&gt;&lt;/Cite&gt;&lt;/EndNote&gt;</w:instrText>
      </w:r>
      <w:r w:rsidR="000228F7" w:rsidRPr="000228F7">
        <w:rPr>
          <w:rFonts w:ascii="Calibri" w:eastAsia="Calibri" w:hAnsi="Calibri" w:cs="Times New Roman"/>
        </w:rPr>
        <w:fldChar w:fldCharType="separate"/>
      </w:r>
      <w:r w:rsidR="008C760E">
        <w:rPr>
          <w:rFonts w:ascii="Calibri" w:eastAsia="Calibri" w:hAnsi="Calibri" w:cs="Times New Roman"/>
          <w:noProof/>
        </w:rPr>
        <w:t>(5)</w:t>
      </w:r>
      <w:r w:rsidR="000228F7" w:rsidRPr="000228F7">
        <w:rPr>
          <w:rFonts w:ascii="Calibri" w:eastAsia="Calibri" w:hAnsi="Calibri" w:cs="Times New Roman"/>
        </w:rPr>
        <w:fldChar w:fldCharType="end"/>
      </w:r>
      <w:r w:rsidR="000228F7" w:rsidRPr="000228F7">
        <w:rPr>
          <w:rFonts w:ascii="Calibri" w:eastAsia="Calibri" w:hAnsi="Calibri" w:cs="Times New Roman"/>
        </w:rPr>
        <w:t xml:space="preserve"> Th</w:t>
      </w:r>
      <w:r w:rsidR="00B24773">
        <w:rPr>
          <w:rFonts w:ascii="Calibri" w:eastAsia="Calibri" w:hAnsi="Calibri" w:cs="Times New Roman"/>
        </w:rPr>
        <w:t>e</w:t>
      </w:r>
      <w:r w:rsidR="000228F7" w:rsidRPr="000228F7">
        <w:rPr>
          <w:rFonts w:ascii="Calibri" w:eastAsia="Calibri" w:hAnsi="Calibri" w:cs="Times New Roman"/>
        </w:rPr>
        <w:t xml:space="preserve"> report recommends </w:t>
      </w:r>
      <w:r w:rsidR="003F5CE5" w:rsidRPr="009371C6">
        <w:rPr>
          <w:rFonts w:ascii="Calibri" w:eastAsia="Calibri" w:hAnsi="Calibri" w:cs="Times New Roman"/>
        </w:rPr>
        <w:t xml:space="preserve">choice of </w:t>
      </w:r>
      <w:r w:rsidR="00386B43">
        <w:rPr>
          <w:rFonts w:ascii="Calibri" w:eastAsia="Calibri" w:hAnsi="Calibri" w:cs="Times New Roman"/>
        </w:rPr>
        <w:t xml:space="preserve">IV access </w:t>
      </w:r>
      <w:r w:rsidR="003F5CE5" w:rsidRPr="009371C6">
        <w:rPr>
          <w:rFonts w:ascii="Calibri" w:eastAsia="Calibri" w:hAnsi="Calibri" w:cs="Times New Roman"/>
        </w:rPr>
        <w:t>based on</w:t>
      </w:r>
      <w:r w:rsidR="000228F7" w:rsidRPr="000228F7">
        <w:rPr>
          <w:rFonts w:ascii="Calibri" w:eastAsia="Calibri" w:hAnsi="Calibri" w:cs="Times New Roman"/>
        </w:rPr>
        <w:t xml:space="preserve"> intraoperative findings </w:t>
      </w:r>
      <w:r w:rsidR="003F5CE5" w:rsidRPr="009371C6">
        <w:rPr>
          <w:rFonts w:ascii="Calibri" w:eastAsia="Calibri" w:hAnsi="Calibri" w:cs="Times New Roman"/>
        </w:rPr>
        <w:t xml:space="preserve">of pus, bowel dilatation and anticipated </w:t>
      </w:r>
      <w:r w:rsidR="000228F7" w:rsidRPr="000228F7">
        <w:rPr>
          <w:rFonts w:ascii="Calibri" w:eastAsia="Calibri" w:hAnsi="Calibri" w:cs="Times New Roman"/>
        </w:rPr>
        <w:t>post operative course</w:t>
      </w:r>
      <w:r w:rsidR="002113C8">
        <w:rPr>
          <w:rFonts w:ascii="Calibri" w:eastAsia="Calibri" w:hAnsi="Calibri" w:cs="Times New Roman"/>
        </w:rPr>
        <w:t xml:space="preserve"> (table 1)</w:t>
      </w:r>
      <w:r w:rsidR="000228F7" w:rsidRPr="000228F7">
        <w:rPr>
          <w:rFonts w:ascii="Calibri" w:eastAsia="Calibri" w:hAnsi="Calibri" w:cs="Times New Roman"/>
        </w:rPr>
        <w:t>.</w:t>
      </w:r>
    </w:p>
    <w:p w14:paraId="3B39FB07" w14:textId="5A88BE37" w:rsidR="00AF5EA0" w:rsidRDefault="006C09B0" w:rsidP="00D16F89">
      <w:pPr>
        <w:rPr>
          <w:rFonts w:ascii="Calibri" w:eastAsia="Calibri" w:hAnsi="Calibri" w:cs="Times New Roman"/>
        </w:rPr>
      </w:pPr>
      <w:r>
        <w:rPr>
          <w:rFonts w:ascii="Calibri" w:eastAsia="Calibri" w:hAnsi="Calibri" w:cs="Times New Roman"/>
        </w:rPr>
        <w:t xml:space="preserve">Given the absence of evidence in this area </w:t>
      </w:r>
      <w:r w:rsidR="006C6A17">
        <w:rPr>
          <w:rFonts w:ascii="Calibri" w:eastAsia="Calibri" w:hAnsi="Calibri" w:cs="Times New Roman"/>
        </w:rPr>
        <w:t>and a concern that</w:t>
      </w:r>
      <w:r w:rsidR="007F5D2B">
        <w:rPr>
          <w:rFonts w:ascii="Calibri" w:eastAsia="Calibri" w:hAnsi="Calibri" w:cs="Times New Roman"/>
        </w:rPr>
        <w:t xml:space="preserve"> </w:t>
      </w:r>
      <w:r w:rsidR="006C6A17">
        <w:rPr>
          <w:rFonts w:ascii="Calibri" w:eastAsia="Calibri" w:hAnsi="Calibri" w:cs="Times New Roman"/>
        </w:rPr>
        <w:t>current practice may not be consistent with the GIRFT recommendations</w:t>
      </w:r>
      <w:r w:rsidR="00B96C10">
        <w:rPr>
          <w:rFonts w:ascii="Calibri" w:eastAsia="Calibri" w:hAnsi="Calibri" w:cs="Times New Roman"/>
        </w:rPr>
        <w:t>,</w:t>
      </w:r>
      <w:r w:rsidR="006C6A17">
        <w:rPr>
          <w:rFonts w:ascii="Calibri" w:eastAsia="Calibri" w:hAnsi="Calibri" w:cs="Times New Roman"/>
        </w:rPr>
        <w:t xml:space="preserve"> t</w:t>
      </w:r>
      <w:r w:rsidR="0014551D" w:rsidRPr="009371C6">
        <w:rPr>
          <w:rFonts w:ascii="Calibri" w:eastAsia="Calibri" w:hAnsi="Calibri" w:cs="Times New Roman"/>
        </w:rPr>
        <w:t xml:space="preserve">he aim of this study was to report use and outcomes related to </w:t>
      </w:r>
      <w:r w:rsidR="002112E7" w:rsidRPr="009371C6">
        <w:rPr>
          <w:rFonts w:ascii="Calibri" w:eastAsia="Calibri" w:hAnsi="Calibri" w:cs="Times New Roman"/>
        </w:rPr>
        <w:t xml:space="preserve">vascular access in </w:t>
      </w:r>
      <w:r w:rsidR="00B96C10">
        <w:rPr>
          <w:rFonts w:ascii="Calibri" w:eastAsia="Calibri" w:hAnsi="Calibri" w:cs="Times New Roman"/>
        </w:rPr>
        <w:t xml:space="preserve">children with </w:t>
      </w:r>
      <w:r w:rsidR="002112E7" w:rsidRPr="009371C6">
        <w:rPr>
          <w:rFonts w:ascii="Calibri" w:eastAsia="Calibri" w:hAnsi="Calibri" w:cs="Times New Roman"/>
        </w:rPr>
        <w:t>complicated appendicitis</w:t>
      </w:r>
      <w:r w:rsidR="00D56D61">
        <w:rPr>
          <w:rFonts w:ascii="Calibri" w:eastAsia="Calibri" w:hAnsi="Calibri" w:cs="Times New Roman"/>
        </w:rPr>
        <w:t xml:space="preserve"> across the UK and compare these to </w:t>
      </w:r>
      <w:r w:rsidR="006E2048">
        <w:rPr>
          <w:rFonts w:ascii="Calibri" w:eastAsia="Calibri" w:hAnsi="Calibri" w:cs="Times New Roman"/>
        </w:rPr>
        <w:t xml:space="preserve">audit criteria </w:t>
      </w:r>
      <w:r w:rsidR="00975E22">
        <w:rPr>
          <w:rFonts w:ascii="Calibri" w:eastAsia="Calibri" w:hAnsi="Calibri" w:cs="Times New Roman"/>
        </w:rPr>
        <w:t>from</w:t>
      </w:r>
      <w:r w:rsidR="006E2048">
        <w:rPr>
          <w:rFonts w:ascii="Calibri" w:eastAsia="Calibri" w:hAnsi="Calibri" w:cs="Times New Roman"/>
        </w:rPr>
        <w:t xml:space="preserve"> </w:t>
      </w:r>
      <w:r w:rsidR="00D56D61">
        <w:rPr>
          <w:rFonts w:ascii="Calibri" w:eastAsia="Calibri" w:hAnsi="Calibri" w:cs="Times New Roman"/>
        </w:rPr>
        <w:t>GIRFT recommendations</w:t>
      </w:r>
      <w:r w:rsidR="00B96C10">
        <w:rPr>
          <w:rFonts w:ascii="Calibri" w:eastAsia="Calibri" w:hAnsi="Calibri" w:cs="Times New Roman"/>
        </w:rPr>
        <w:t>. A</w:t>
      </w:r>
      <w:r w:rsidR="002112E7" w:rsidRPr="009371C6">
        <w:rPr>
          <w:rFonts w:ascii="Calibri" w:eastAsia="Calibri" w:hAnsi="Calibri" w:cs="Times New Roman"/>
        </w:rPr>
        <w:t xml:space="preserve"> secondary aim </w:t>
      </w:r>
      <w:r w:rsidR="00B96C10">
        <w:rPr>
          <w:rFonts w:ascii="Calibri" w:eastAsia="Calibri" w:hAnsi="Calibri" w:cs="Times New Roman"/>
        </w:rPr>
        <w:t xml:space="preserve">was to understand </w:t>
      </w:r>
      <w:r w:rsidR="003C31B5">
        <w:rPr>
          <w:rFonts w:ascii="Calibri" w:eastAsia="Calibri" w:hAnsi="Calibri" w:cs="Times New Roman"/>
        </w:rPr>
        <w:t>decision making around the</w:t>
      </w:r>
      <w:r w:rsidR="00890479">
        <w:rPr>
          <w:rFonts w:ascii="Calibri" w:eastAsia="Calibri" w:hAnsi="Calibri" w:cs="Times New Roman"/>
        </w:rPr>
        <w:t xml:space="preserve"> </w:t>
      </w:r>
      <w:r w:rsidR="00D16F89" w:rsidRPr="009371C6">
        <w:rPr>
          <w:rFonts w:ascii="Calibri" w:eastAsia="Calibri" w:hAnsi="Calibri" w:cs="Times New Roman"/>
        </w:rPr>
        <w:t xml:space="preserve">choice </w:t>
      </w:r>
      <w:r w:rsidR="00FC1F8B">
        <w:rPr>
          <w:rFonts w:ascii="Calibri" w:eastAsia="Calibri" w:hAnsi="Calibri" w:cs="Times New Roman"/>
        </w:rPr>
        <w:t xml:space="preserve">of </w:t>
      </w:r>
      <w:r w:rsidR="003C31B5">
        <w:rPr>
          <w:rFonts w:ascii="Calibri" w:eastAsia="Calibri" w:hAnsi="Calibri" w:cs="Times New Roman"/>
        </w:rPr>
        <w:t xml:space="preserve">IV </w:t>
      </w:r>
      <w:r w:rsidR="00890479">
        <w:rPr>
          <w:rFonts w:ascii="Calibri" w:eastAsia="Calibri" w:hAnsi="Calibri" w:cs="Times New Roman"/>
        </w:rPr>
        <w:t xml:space="preserve">access </w:t>
      </w:r>
      <w:r w:rsidR="00D16F89" w:rsidRPr="009371C6">
        <w:rPr>
          <w:rFonts w:ascii="Calibri" w:eastAsia="Calibri" w:hAnsi="Calibri" w:cs="Times New Roman"/>
        </w:rPr>
        <w:t>in these children.</w:t>
      </w:r>
    </w:p>
    <w:p w14:paraId="019FBA9C" w14:textId="1094EA6C" w:rsidR="00B93C4D" w:rsidRPr="009371C6" w:rsidRDefault="00B93C4D" w:rsidP="00B93C4D">
      <w:pPr>
        <w:pStyle w:val="Heading1"/>
      </w:pPr>
      <w:r w:rsidRPr="009371C6">
        <w:lastRenderedPageBreak/>
        <w:t>Methods</w:t>
      </w:r>
    </w:p>
    <w:p w14:paraId="5E9A3E3C" w14:textId="7093C965" w:rsidR="00D16F89" w:rsidRPr="009371C6" w:rsidRDefault="000D68C0" w:rsidP="00D16F89">
      <w:pPr>
        <w:pStyle w:val="Heading2"/>
      </w:pPr>
      <w:r w:rsidRPr="009371C6">
        <w:t>Study design and participants</w:t>
      </w:r>
    </w:p>
    <w:p w14:paraId="5CC6BB6D" w14:textId="15816B2B" w:rsidR="00CD645C" w:rsidRDefault="00CC5773" w:rsidP="00A509BD">
      <w:r w:rsidRPr="009371C6">
        <w:t>This was a multicentre observation</w:t>
      </w:r>
      <w:r w:rsidR="00FC1F8B">
        <w:t>al</w:t>
      </w:r>
      <w:r w:rsidRPr="009371C6">
        <w:t xml:space="preserve"> cohort study of children </w:t>
      </w:r>
      <w:r w:rsidR="009371C6" w:rsidRPr="009371C6">
        <w:t xml:space="preserve">aged </w:t>
      </w:r>
      <w:r w:rsidR="00602580">
        <w:t xml:space="preserve">between </w:t>
      </w:r>
      <w:r w:rsidR="008D43E0">
        <w:t xml:space="preserve">1 month </w:t>
      </w:r>
      <w:r w:rsidR="00602580">
        <w:t>and</w:t>
      </w:r>
      <w:r w:rsidR="00BE1642">
        <w:t xml:space="preserve"> </w:t>
      </w:r>
      <w:r w:rsidR="009371C6" w:rsidRPr="009371C6">
        <w:t xml:space="preserve">16 </w:t>
      </w:r>
      <w:r w:rsidR="00FC1F8B">
        <w:t xml:space="preserve">years </w:t>
      </w:r>
      <w:r w:rsidR="00BE1642">
        <w:t xml:space="preserve">old </w:t>
      </w:r>
      <w:r w:rsidR="009371C6" w:rsidRPr="009371C6">
        <w:t xml:space="preserve">at </w:t>
      </w:r>
      <w:r w:rsidR="00FC1F8B">
        <w:t xml:space="preserve">the time of </w:t>
      </w:r>
      <w:r w:rsidR="009371C6" w:rsidRPr="009371C6">
        <w:t>appendicectomy with intraoperative findings of complicated appendicitis.</w:t>
      </w:r>
      <w:r w:rsidR="00A27FCC">
        <w:t xml:space="preserve"> Complicated appendicitis was defined as gangrenous or perforated appendicitis along with appendix mass </w:t>
      </w:r>
      <w:r w:rsidR="00412951">
        <w:t xml:space="preserve">undergoing an abdominal surgical procedure. </w:t>
      </w:r>
      <w:r w:rsidR="004D4130" w:rsidRPr="004D4130">
        <w:t xml:space="preserve">All hospitals in the UK and Ireland were eligible </w:t>
      </w:r>
      <w:r w:rsidR="00705665">
        <w:t>to</w:t>
      </w:r>
      <w:r w:rsidR="004D4130" w:rsidRPr="004D4130">
        <w:t xml:space="preserve"> participat</w:t>
      </w:r>
      <w:r w:rsidR="00705665">
        <w:t>e</w:t>
      </w:r>
      <w:r w:rsidR="005133FB">
        <w:t>,</w:t>
      </w:r>
      <w:r w:rsidR="0054684E">
        <w:t xml:space="preserve"> </w:t>
      </w:r>
      <w:r w:rsidR="005133FB">
        <w:t xml:space="preserve">this </w:t>
      </w:r>
      <w:r w:rsidR="0058196D">
        <w:t>i</w:t>
      </w:r>
      <w:r w:rsidR="0054684E">
        <w:t xml:space="preserve">ncluded </w:t>
      </w:r>
      <w:r w:rsidR="001625EB">
        <w:t>specialist and non-specialist paediatric surgical centres</w:t>
      </w:r>
      <w:r w:rsidR="004D4130" w:rsidRPr="004D4130">
        <w:t>.</w:t>
      </w:r>
      <w:r w:rsidR="00412951">
        <w:t xml:space="preserve"> Data were collected at each site </w:t>
      </w:r>
      <w:r w:rsidR="005C3417">
        <w:t>during a</w:t>
      </w:r>
      <w:r w:rsidR="00412951">
        <w:t xml:space="preserve"> 3</w:t>
      </w:r>
      <w:r w:rsidR="00BE1642">
        <w:t>-</w:t>
      </w:r>
      <w:r w:rsidR="00412951">
        <w:t>month</w:t>
      </w:r>
      <w:r w:rsidR="005C3417">
        <w:t xml:space="preserve"> period</w:t>
      </w:r>
      <w:r w:rsidR="00412951">
        <w:t xml:space="preserve"> </w:t>
      </w:r>
      <w:r w:rsidR="0083173F">
        <w:t>between</w:t>
      </w:r>
      <w:r w:rsidR="00DA042C">
        <w:t xml:space="preserve"> September 202</w:t>
      </w:r>
      <w:r w:rsidR="00CB49F1">
        <w:t>3</w:t>
      </w:r>
      <w:r w:rsidR="00DA042C">
        <w:t xml:space="preserve"> to January 202</w:t>
      </w:r>
      <w:r w:rsidR="00CB49F1">
        <w:t>4</w:t>
      </w:r>
      <w:r w:rsidR="00DA042C">
        <w:t>.</w:t>
      </w:r>
      <w:r w:rsidR="0083173F">
        <w:t xml:space="preserve"> Follow-up was </w:t>
      </w:r>
      <w:r w:rsidR="00CD5294">
        <w:t xml:space="preserve">censored at 28 days </w:t>
      </w:r>
      <w:r w:rsidR="00C10E95">
        <w:t>post initial hospital admission.</w:t>
      </w:r>
    </w:p>
    <w:p w14:paraId="712CE5CE" w14:textId="6B183617" w:rsidR="006E0AD9" w:rsidRPr="009371C6" w:rsidRDefault="006E0AD9" w:rsidP="00A509BD">
      <w:r>
        <w:t xml:space="preserve">Children </w:t>
      </w:r>
      <w:r w:rsidR="00B443DA">
        <w:t xml:space="preserve">who </w:t>
      </w:r>
      <w:r w:rsidR="00B647DF">
        <w:t xml:space="preserve">were managed with peripheral cannulation only at appendicectomy were </w:t>
      </w:r>
      <w:r w:rsidR="003A5D05">
        <w:t xml:space="preserve">compared to those that </w:t>
      </w:r>
      <w:r w:rsidR="00B443DA">
        <w:t xml:space="preserve">underwent </w:t>
      </w:r>
      <w:r w:rsidR="00B9296E">
        <w:t xml:space="preserve">advanced </w:t>
      </w:r>
      <w:r w:rsidR="00381458">
        <w:t>vascular access device (</w:t>
      </w:r>
      <w:r w:rsidR="00B9296E">
        <w:t>A</w:t>
      </w:r>
      <w:r w:rsidR="005E37B7">
        <w:t>VAD</w:t>
      </w:r>
      <w:r w:rsidR="00381458">
        <w:t>)</w:t>
      </w:r>
      <w:r w:rsidR="005E37B7">
        <w:t xml:space="preserve"> insertion</w:t>
      </w:r>
      <w:r w:rsidR="003A5D05">
        <w:t xml:space="preserve"> </w:t>
      </w:r>
      <w:r w:rsidR="005E37B7">
        <w:t>at appendicectomy</w:t>
      </w:r>
      <w:r w:rsidR="003A5D05">
        <w:t>.</w:t>
      </w:r>
      <w:r w:rsidR="009769F4">
        <w:t xml:space="preserve"> </w:t>
      </w:r>
      <w:r w:rsidR="00B9296E">
        <w:t>The term AVAD was used to describe anything other than a peripheral cannula and therefore includes PICC, midline, non-central long line and non-tunnelled central venous catheter</w:t>
      </w:r>
      <w:r w:rsidR="00DD1B3D">
        <w:t xml:space="preserve"> </w:t>
      </w:r>
      <w:r w:rsidR="00B9296E">
        <w:t>(NTCVC).</w:t>
      </w:r>
    </w:p>
    <w:p w14:paraId="4B53616C" w14:textId="57E231AB" w:rsidR="0078640F" w:rsidRDefault="0078640F" w:rsidP="0078640F">
      <w:pPr>
        <w:pStyle w:val="Heading2"/>
      </w:pPr>
      <w:r w:rsidRPr="009371C6">
        <w:t xml:space="preserve">Data collection </w:t>
      </w:r>
    </w:p>
    <w:p w14:paraId="58CD5236" w14:textId="668EE7E3" w:rsidR="0078640F" w:rsidRDefault="0078640F" w:rsidP="0078640F">
      <w:r w:rsidRPr="00D346ED">
        <w:t xml:space="preserve">Anonymous data were collected by local study </w:t>
      </w:r>
      <w:r>
        <w:t>teams</w:t>
      </w:r>
      <w:r w:rsidRPr="00D346ED">
        <w:t xml:space="preserve"> and submitted </w:t>
      </w:r>
      <w:r>
        <w:t xml:space="preserve">using </w:t>
      </w:r>
      <w:proofErr w:type="spellStart"/>
      <w:r>
        <w:t>REDCap</w:t>
      </w:r>
      <w:proofErr w:type="spellEnd"/>
      <w:r>
        <w:t>.</w:t>
      </w:r>
      <w:r>
        <w:fldChar w:fldCharType="begin">
          <w:fldData xml:space="preserve">PEVuZE5vdGU+PENpdGU+PEF1dGhvcj5IYXJyaXM8L0F1dGhvcj48WWVhcj4yMDA5PC9ZZWFyPjxS
ZWNOdW0+NDM1PC9SZWNOdW0+PERpc3BsYXlUZXh0Pig2KTwvRGlzcGxheVRleHQ+PHJlY29yZD48
cmVjLW51bWJlcj40MzU8L3JlYy1udW1iZXI+PGZvcmVpZ24ta2V5cz48a2V5IGFwcD0iRU4iIGRi
LWlkPSIwMHQ1MmV0ZTRyOWZyM2Vkc2ZweDVhdnJyd2ZmcmVzZGE5djAiIHRpbWVzdGFtcD0iMTY4
MjYxMTc1NiIgZ3VpZD0iODNkOTljMTctZTljOS00NmUxLWE5Y2QtYWRhYmUzY2Q2MjQ2Ij40MzU8
L2tleT48L2ZvcmVpZ24ta2V5cz48cmVmLXR5cGUgbmFtZT0iSm91cm5hbCBBcnRpY2xlIj4xNzwv
cmVmLXR5cGU+PGNvbnRyaWJ1dG9ycz48YXV0aG9ycz48YXV0aG9yPkhhcnJpcywgUC4gQS48L2F1
dGhvcj48YXV0aG9yPlRheWxvciwgUi48L2F1dGhvcj48YXV0aG9yPlRoaWVsa2UsIFIuPC9hdXRo
b3I+PGF1dGhvcj5QYXluZSwgSi48L2F1dGhvcj48YXV0aG9yPkdvbnphbGV6LCBOLjwvYXV0aG9y
PjxhdXRob3I+Q29uZGUsIEouIEcuPC9hdXRob3I+PC9hdXRob3JzPjwvY29udHJpYnV0b3JzPjxh
dXRoLWFkZHJlc3M+RGVwYXJ0bWVudCBvZiBCaW9tZWRpY2FsIEluZm9ybWF0aWNzLCBWYW5kZXJi
aWx0IFVuaXZlcnNpdHksIDI1MjUgV2VzdCBFbmQgQXZlbnVlLCBTdWl0ZSA2NzQsIE5hc2h2aWxs
ZSwgVE4gMzcyMTIsIFVTQS4gcGF1bC5oYXJyaXNAdmFuZGVyYmlsdC5lZHU8L2F1dGgtYWRkcmVz
cz48dGl0bGVzPjx0aXRsZT5SZXNlYXJjaCBlbGVjdHJvbmljIGRhdGEgY2FwdHVyZSAoUkVEQ2Fw
KS0tYSBtZXRhZGF0YS1kcml2ZW4gbWV0aG9kb2xvZ3kgYW5kIHdvcmtmbG93IHByb2Nlc3MgZm9y
IHByb3ZpZGluZyB0cmFuc2xhdGlvbmFsIHJlc2VhcmNoIGluZm9ybWF0aWNzIHN1cHBvcnQ8L3Rp
dGxlPjxzZWNvbmRhcnktdGl0bGU+SiBCaW9tZWQgSW5mb3JtPC9zZWNvbmRhcnktdGl0bGU+PHNo
b3J0LXRpdGxlPlJlc2VhcmNoIGVsZWN0cm9uaWMgZGF0YSBjYXB0dXJlIChSRURDYXApLS1hIG1l
dGFkYXRhLWRyaXZlbiBtZXRob2RvbG9neSBhbmQgd29ya2Zsb3cgcHJvY2VzcyBmb3IgcHJvdmlk
aW5nIHRyYW5zbGF0aW9uYWwgcmVzZWFyY2ggaW5mb3JtYXRpY3Mgc3VwcG9ydDwvc2hvcnQtdGl0
bGU+PC90aXRsZXM+PHBlcmlvZGljYWw+PGZ1bGwtdGl0bGU+SiBCaW9tZWQgSW5mb3JtPC9mdWxs
LXRpdGxlPjwvcGVyaW9kaWNhbD48cGFnZXM+Mzc3LTgxPC9wYWdlcz48dm9sdW1lPjQyPC92b2x1
bWU+PG51bWJlcj4yPC9udW1iZXI+PGVkaXRpb24+MjAwODA5MzA8L2VkaXRpb24+PGtleXdvcmRz
PjxrZXl3b3JkPipCaW9tZWRpY2FsIFJlc2VhcmNoPC9rZXl3b3JkPjxrZXl3b3JkPipDbGluaWNh
bCBUcmlhbHMgYXMgVG9waWM8L2tleXdvcmQ+PGtleXdvcmQ+RGF0YSBDb2xsZWN0aW9uLyptZXRo
b2RzPC9rZXl3b3JkPjxrZXl3b3JkPkh1bWFuczwva2V5d29yZD48a2V5d29yZD5JbnRlcm5ldDwv
a2V5d29yZD48a2V5d29yZD5NZWRpY2FsIEluZm9ybWF0aWNzLyptZXRob2RzPC9rZXl3b3JkPjxr
ZXl3b3JkPlNvZnR3YXJlPC9rZXl3b3JkPjwva2V5d29yZHM+PGRhdGVzPjx5ZWFyPjIwMDk8L3ll
YXI+PHB1Yi1kYXRlcz48ZGF0ZT5BcHI8L2RhdGU+PC9wdWItZGF0ZXM+PC9kYXRlcz48aXNibj4x
NTMyLTA0ODAgKEVsZWN0cm9uaWMpJiN4RDsxNTMyLTA0NjQgKFByaW50KSYjeEQ7MTUzMi0wNDY0
IChMaW5raW5nKTwvaXNibj48YWNjZXNzaW9uLW51bT4xODkyOTY4NjwvYWNjZXNzaW9uLW51bT48
dXJscz48cmVsYXRlZC11cmxzPjx1cmw+aHR0cHM6Ly93d3cubmNiaS5ubG0ubmloLmdvdi9wdWJt
ZWQvMTg5Mjk2ODY8L3VybD48L3JlbGF0ZWQtdXJscz48L3VybHM+PGN1c3RvbTI+UE1DMjcwMDAz
MDwvY3VzdG9tMj48ZWxlY3Ryb25pYy1yZXNvdXJjZS1udW0+MTAuMTAxNi9qLmpiaS4yMDA4LjA4
LjAxMDwvZWxlY3Ryb25pYy1yZXNvdXJjZS1udW0+PHJlbW90ZS1kYXRhYmFzZS1uYW1lPk1lZGxp
bmU8L3JlbW90ZS1kYXRhYmFzZS1uYW1lPjxyZW1vdGUtZGF0YWJhc2UtcHJvdmlkZXI+TkxNPC9y
ZW1vdGUtZGF0YWJhc2UtcHJvdmlkZXI+PC9yZWNvcmQ+PC9DaXRlPjwvRW5kTm90ZT5=
</w:fldData>
        </w:fldChar>
      </w:r>
      <w:r>
        <w:instrText xml:space="preserve"> ADDIN EN.CITE </w:instrText>
      </w:r>
      <w:r>
        <w:fldChar w:fldCharType="begin">
          <w:fldData xml:space="preserve">PEVuZE5vdGU+PENpdGU+PEF1dGhvcj5IYXJyaXM8L0F1dGhvcj48WWVhcj4yMDA5PC9ZZWFyPjxS
ZWNOdW0+NDM1PC9SZWNOdW0+PERpc3BsYXlUZXh0Pig2KTwvRGlzcGxheVRleHQ+PHJlY29yZD48
cmVjLW51bWJlcj40MzU8L3JlYy1udW1iZXI+PGZvcmVpZ24ta2V5cz48a2V5IGFwcD0iRU4iIGRi
LWlkPSIwMHQ1MmV0ZTRyOWZyM2Vkc2ZweDVhdnJyd2ZmcmVzZGE5djAiIHRpbWVzdGFtcD0iMTY4
MjYxMTc1NiIgZ3VpZD0iODNkOTljMTctZTljOS00NmUxLWE5Y2QtYWRhYmUzY2Q2MjQ2Ij40MzU8
L2tleT48L2ZvcmVpZ24ta2V5cz48cmVmLXR5cGUgbmFtZT0iSm91cm5hbCBBcnRpY2xlIj4xNzwv
cmVmLXR5cGU+PGNvbnRyaWJ1dG9ycz48YXV0aG9ycz48YXV0aG9yPkhhcnJpcywgUC4gQS48L2F1
dGhvcj48YXV0aG9yPlRheWxvciwgUi48L2F1dGhvcj48YXV0aG9yPlRoaWVsa2UsIFIuPC9hdXRo
b3I+PGF1dGhvcj5QYXluZSwgSi48L2F1dGhvcj48YXV0aG9yPkdvbnphbGV6LCBOLjwvYXV0aG9y
PjxhdXRob3I+Q29uZGUsIEouIEcuPC9hdXRob3I+PC9hdXRob3JzPjwvY29udHJpYnV0b3JzPjxh
dXRoLWFkZHJlc3M+RGVwYXJ0bWVudCBvZiBCaW9tZWRpY2FsIEluZm9ybWF0aWNzLCBWYW5kZXJi
aWx0IFVuaXZlcnNpdHksIDI1MjUgV2VzdCBFbmQgQXZlbnVlLCBTdWl0ZSA2NzQsIE5hc2h2aWxs
ZSwgVE4gMzcyMTIsIFVTQS4gcGF1bC5oYXJyaXNAdmFuZGVyYmlsdC5lZHU8L2F1dGgtYWRkcmVz
cz48dGl0bGVzPjx0aXRsZT5SZXNlYXJjaCBlbGVjdHJvbmljIGRhdGEgY2FwdHVyZSAoUkVEQ2Fw
KS0tYSBtZXRhZGF0YS1kcml2ZW4gbWV0aG9kb2xvZ3kgYW5kIHdvcmtmbG93IHByb2Nlc3MgZm9y
IHByb3ZpZGluZyB0cmFuc2xhdGlvbmFsIHJlc2VhcmNoIGluZm9ybWF0aWNzIHN1cHBvcnQ8L3Rp
dGxlPjxzZWNvbmRhcnktdGl0bGU+SiBCaW9tZWQgSW5mb3JtPC9zZWNvbmRhcnktdGl0bGU+PHNo
b3J0LXRpdGxlPlJlc2VhcmNoIGVsZWN0cm9uaWMgZGF0YSBjYXB0dXJlIChSRURDYXApLS1hIG1l
dGFkYXRhLWRyaXZlbiBtZXRob2RvbG9neSBhbmQgd29ya2Zsb3cgcHJvY2VzcyBmb3IgcHJvdmlk
aW5nIHRyYW5zbGF0aW9uYWwgcmVzZWFyY2ggaW5mb3JtYXRpY3Mgc3VwcG9ydDwvc2hvcnQtdGl0
bGU+PC90aXRsZXM+PHBlcmlvZGljYWw+PGZ1bGwtdGl0bGU+SiBCaW9tZWQgSW5mb3JtPC9mdWxs
LXRpdGxlPjwvcGVyaW9kaWNhbD48cGFnZXM+Mzc3LTgxPC9wYWdlcz48dm9sdW1lPjQyPC92b2x1
bWU+PG51bWJlcj4yPC9udW1iZXI+PGVkaXRpb24+MjAwODA5MzA8L2VkaXRpb24+PGtleXdvcmRz
PjxrZXl3b3JkPipCaW9tZWRpY2FsIFJlc2VhcmNoPC9rZXl3b3JkPjxrZXl3b3JkPipDbGluaWNh
bCBUcmlhbHMgYXMgVG9waWM8L2tleXdvcmQ+PGtleXdvcmQ+RGF0YSBDb2xsZWN0aW9uLyptZXRo
b2RzPC9rZXl3b3JkPjxrZXl3b3JkPkh1bWFuczwva2V5d29yZD48a2V5d29yZD5JbnRlcm5ldDwv
a2V5d29yZD48a2V5d29yZD5NZWRpY2FsIEluZm9ybWF0aWNzLyptZXRob2RzPC9rZXl3b3JkPjxr
ZXl3b3JkPlNvZnR3YXJlPC9rZXl3b3JkPjwva2V5d29yZHM+PGRhdGVzPjx5ZWFyPjIwMDk8L3ll
YXI+PHB1Yi1kYXRlcz48ZGF0ZT5BcHI8L2RhdGU+PC9wdWItZGF0ZXM+PC9kYXRlcz48aXNibj4x
NTMyLTA0ODAgKEVsZWN0cm9uaWMpJiN4RDsxNTMyLTA0NjQgKFByaW50KSYjeEQ7MTUzMi0wNDY0
IChMaW5raW5nKTwvaXNibj48YWNjZXNzaW9uLW51bT4xODkyOTY4NjwvYWNjZXNzaW9uLW51bT48
dXJscz48cmVsYXRlZC11cmxzPjx1cmw+aHR0cHM6Ly93d3cubmNiaS5ubG0ubmloLmdvdi9wdWJt
ZWQvMTg5Mjk2ODY8L3VybD48L3JlbGF0ZWQtdXJscz48L3VybHM+PGN1c3RvbTI+UE1DMjcwMDAz
MDwvY3VzdG9tMj48ZWxlY3Ryb25pYy1yZXNvdXJjZS1udW0+MTAuMTAxNi9qLmpiaS4yMDA4LjA4
LjAxMDwvZWxlY3Ryb25pYy1yZXNvdXJjZS1udW0+PHJlbW90ZS1kYXRhYmFzZS1uYW1lPk1lZGxp
bmU8L3JlbW90ZS1kYXRhYmFzZS1uYW1lPjxyZW1vdGUtZGF0YWJhc2UtcHJvdmlkZXI+TkxNPC9y
ZW1vdGUtZGF0YWJhc2UtcHJvdmlkZXI+PC9yZWNvcmQ+PC9DaXRlPjwvRW5kTm90ZT5=
</w:fldData>
        </w:fldChar>
      </w:r>
      <w:r>
        <w:instrText xml:space="preserve"> ADDIN EN.CITE.DATA </w:instrText>
      </w:r>
      <w:r>
        <w:fldChar w:fldCharType="end"/>
      </w:r>
      <w:r>
        <w:fldChar w:fldCharType="separate"/>
      </w:r>
      <w:r>
        <w:rPr>
          <w:noProof/>
        </w:rPr>
        <w:t>(6)</w:t>
      </w:r>
      <w:r>
        <w:fldChar w:fldCharType="end"/>
      </w:r>
      <w:r>
        <w:t xml:space="preserve"> Data were collected regarding demographics, presentation and treatment provided including PN, and type of </w:t>
      </w:r>
      <w:r w:rsidR="00024F7A">
        <w:t>IV</w:t>
      </w:r>
      <w:r>
        <w:t xml:space="preserve"> access used.</w:t>
      </w:r>
    </w:p>
    <w:p w14:paraId="755D3DD0" w14:textId="23F91344" w:rsidR="00A509BD" w:rsidRPr="009371C6" w:rsidRDefault="00A509BD" w:rsidP="00A509BD">
      <w:pPr>
        <w:pStyle w:val="Heading2"/>
      </w:pPr>
      <w:r w:rsidRPr="009371C6">
        <w:t>Outcomes</w:t>
      </w:r>
    </w:p>
    <w:p w14:paraId="0C4C537E" w14:textId="3ACE0EC4" w:rsidR="00E83FBB" w:rsidRDefault="008E67F0" w:rsidP="00E83FBB">
      <w:pPr>
        <w:rPr>
          <w:color w:val="000000" w:themeColor="text1"/>
        </w:rPr>
      </w:pPr>
      <w:r>
        <w:t>O</w:t>
      </w:r>
      <w:r w:rsidR="00F6144E">
        <w:t xml:space="preserve">utcomes </w:t>
      </w:r>
      <w:r>
        <w:t>relating to</w:t>
      </w:r>
      <w:r w:rsidR="00F33349">
        <w:t xml:space="preserve"> peripheral cannula or AVAD use were unplanned AVAD insertion and</w:t>
      </w:r>
      <w:r w:rsidR="00F815FF">
        <w:t xml:space="preserve"> A</w:t>
      </w:r>
      <w:r w:rsidR="00F6144E">
        <w:t>VAD related complications</w:t>
      </w:r>
      <w:r w:rsidR="001C53AB">
        <w:t xml:space="preserve"> (including </w:t>
      </w:r>
      <w:r w:rsidR="00700C8A">
        <w:t>sepsis, displacement, blockage, fracture, thrombus and embolus)</w:t>
      </w:r>
      <w:r w:rsidR="00F815FF">
        <w:t xml:space="preserve">. </w:t>
      </w:r>
      <w:r w:rsidR="00B26008">
        <w:t xml:space="preserve">Unplanned AVAD insertion was defined </w:t>
      </w:r>
      <w:r w:rsidR="00E91C5D">
        <w:t>as AVAD insertion after initial general anaesthet</w:t>
      </w:r>
      <w:r w:rsidR="00324390">
        <w:t xml:space="preserve">ic for appendicectomy. </w:t>
      </w:r>
      <w:r w:rsidR="00F815FF">
        <w:t>O</w:t>
      </w:r>
      <w:r w:rsidR="00BB5550">
        <w:t xml:space="preserve">utcomes relevant to patient </w:t>
      </w:r>
      <w:r w:rsidR="006066BA">
        <w:t xml:space="preserve">experience were </w:t>
      </w:r>
      <w:r w:rsidR="001C53AB">
        <w:t>length of hospital stay</w:t>
      </w:r>
      <w:r w:rsidR="006066BA">
        <w:t xml:space="preserve"> and</w:t>
      </w:r>
      <w:r w:rsidR="001C53AB">
        <w:t xml:space="preserve"> number of peripheral cannulation attempts.</w:t>
      </w:r>
      <w:r w:rsidR="00C23F2D">
        <w:t xml:space="preserve"> </w:t>
      </w:r>
      <w:r w:rsidR="00B465B2">
        <w:softHyphen/>
      </w:r>
      <w:r w:rsidR="00E83FBB">
        <w:t xml:space="preserve">Children were </w:t>
      </w:r>
      <w:r w:rsidR="00E51B8B">
        <w:t>deemed</w:t>
      </w:r>
      <w:r w:rsidR="00E83FBB">
        <w:t xml:space="preserve"> to have required PN if they received PN for 5 days or longer. The significance of requiring PN is it may guide which children require central venous access rather than </w:t>
      </w:r>
      <w:r w:rsidR="00024C27">
        <w:t>peripheral access</w:t>
      </w:r>
      <w:r w:rsidR="00CA16D3">
        <w:t>,</w:t>
      </w:r>
      <w:r w:rsidR="00024C27">
        <w:t xml:space="preserve"> such as </w:t>
      </w:r>
      <w:r w:rsidR="00E83FBB">
        <w:t>a midline or peripheral cannula</w:t>
      </w:r>
      <w:r w:rsidR="00CA16D3">
        <w:t>,</w:t>
      </w:r>
      <w:r w:rsidR="00E83FBB">
        <w:t xml:space="preserve"> since PN is typically administered via a central venous route.</w:t>
      </w:r>
    </w:p>
    <w:p w14:paraId="2B3E2E5B" w14:textId="4D6A5651" w:rsidR="000E3EE8" w:rsidRDefault="000E3EE8" w:rsidP="00551B67">
      <w:pPr>
        <w:pStyle w:val="Heading2"/>
      </w:pPr>
      <w:r>
        <w:t>Statistical Analysis</w:t>
      </w:r>
    </w:p>
    <w:p w14:paraId="417B7E1D" w14:textId="5033429C" w:rsidR="009A35FF" w:rsidRDefault="000E3EE8" w:rsidP="00700C8A">
      <w:pPr>
        <w:rPr>
          <w:color w:val="000000" w:themeColor="text1"/>
        </w:rPr>
      </w:pPr>
      <w:r w:rsidRPr="00D346ED">
        <w:t xml:space="preserve">Statistical analysis </w:t>
      </w:r>
      <w:r>
        <w:t xml:space="preserve">was performed using </w:t>
      </w:r>
      <w:proofErr w:type="spellStart"/>
      <w:r>
        <w:t>StataSE</w:t>
      </w:r>
      <w:proofErr w:type="spellEnd"/>
      <w:r>
        <w:t xml:space="preserve"> v18</w:t>
      </w:r>
      <w:r w:rsidRPr="00D346ED">
        <w:t xml:space="preserve"> (</w:t>
      </w:r>
      <w:proofErr w:type="spellStart"/>
      <w:r w:rsidRPr="00D346ED">
        <w:t>StataCorp</w:t>
      </w:r>
      <w:proofErr w:type="spellEnd"/>
      <w:r w:rsidRPr="00D346ED">
        <w:t xml:space="preserve"> LLC, Texas, USA)</w:t>
      </w:r>
      <w:r>
        <w:t>. The study was conducted according to the Strengthening the Reporting of Observational studies in Epidemiology (STROBE) guidelines for observational studies.</w:t>
      </w:r>
      <w:r>
        <w:fldChar w:fldCharType="begin"/>
      </w:r>
      <w:r>
        <w:instrText xml:space="preserve"> ADDIN EN.CITE &lt;EndNote&gt;&lt;Cite&gt;&lt;Author&gt;von&lt;/Author&gt;&lt;Year&gt;2008&lt;/Year&gt;&lt;RecNum&gt;0&lt;/RecNum&gt;&lt;IDText&gt;The Strengthening the Reporting of Observational Studies in Epidemiology (STROBE) statement: guidelines for reporting observational studies&lt;/IDText&gt;&lt;DisplayText&gt;(7)&lt;/DisplayText&gt;&lt;record&gt;&lt;dates&gt;&lt;pub-dates&gt;&lt;date&gt;4/2008&lt;/date&gt;&lt;/pub-dates&gt;&lt;year&gt;2008&lt;/year&gt;&lt;/dates&gt;&lt;keywords&gt;&lt;keyword&gt;Biomedical Research&lt;/keyword&gt;&lt;keyword&gt;Case-Control Studies&lt;/keyword&gt;&lt;keyword&gt;Cohort Studies&lt;/keyword&gt;&lt;keyword&gt;Consensus&lt;/keyword&gt;&lt;keyword&gt;Cross-Sectional Studies&lt;/keyword&gt;&lt;keyword&gt;Documentation&lt;/keyword&gt;&lt;keyword&gt;Epidemiologic Research Design&lt;/keyword&gt;&lt;keyword&gt;epidemiology&lt;/keyword&gt;&lt;keyword&gt;Guidelines as Topic&lt;/keyword&gt;&lt;keyword&gt;Humans&lt;/keyword&gt;&lt;keyword&gt;Information Dissemination&lt;/keyword&gt;&lt;keyword&gt;Methods&lt;/keyword&gt;&lt;keyword&gt;Observation&lt;/keyword&gt;&lt;keyword&gt;Research&lt;/keyword&gt;&lt;keyword&gt;Site&lt;/keyword&gt;&lt;/keywords&gt;&lt;urls&gt;&lt;related-urls&gt;&lt;url&gt;http://www.ncbi.nlm.nih.gov/pubmed/18313558&lt;/url&gt;&lt;/related-urls&gt;&lt;/urls&gt;&lt;titles&gt;&lt;title&gt;The Strengthening the Reporting of Observational Studies in Epidemiology (STROBE) statement: guidelines for reporting observational studies&lt;/title&gt;&lt;secondary-title&gt;J Clin. Epidemiol&lt;/secondary-title&gt;&lt;/titles&gt;&lt;pages&gt;344-349&lt;/pages&gt;&lt;number&gt;4&lt;/number&gt;&lt;contributors&gt;&lt;authors&gt;&lt;author&gt;von, Elm E.&lt;/author&gt;&lt;author&gt;Altman, D.G.&lt;/author&gt;&lt;author&gt;Egger, M.&lt;/author&gt;&lt;author&gt;Pocock, S.J.&lt;/author&gt;&lt;author&gt;Gotzsche, P.C.&lt;/author&gt;&lt;author&gt;Vandenbroucke, J.P.&lt;/author&gt;&lt;/authors&gt;&lt;/contributors&gt;&lt;reprint-edition&gt;Not in File&lt;/reprint-edition&gt;&lt;added-date format="utc"&gt;1596406818&lt;/added-date&gt;&lt;ref-type name="Journal Article"&gt;17&lt;/ref-type&gt;&lt;auth-address&gt;Institute of Social and Preventive Medicine, University of Bern, 3012 Bern, Switzerland&lt;/auth-address&gt;&lt;rec-number&gt;365&lt;/rec-number&gt;&lt;last-updated-date format="utc"&gt;1596406928&lt;/last-updated-date&gt;&lt;label&gt;15714&lt;/label&gt;&lt;electronic-resource-num&gt;S0895-4356(07)00436-2 [pii];10.1016/j.jclinepi.2007.11.008 [doi]&lt;/electronic-resource-num&gt;&lt;volume&gt;61&lt;/volume&gt;&lt;/record&gt;&lt;/Cite&gt;&lt;/EndNote&gt;</w:instrText>
      </w:r>
      <w:r>
        <w:fldChar w:fldCharType="separate"/>
      </w:r>
      <w:r>
        <w:rPr>
          <w:noProof/>
        </w:rPr>
        <w:t>(7)</w:t>
      </w:r>
      <w:r>
        <w:fldChar w:fldCharType="end"/>
      </w:r>
      <w:r w:rsidR="00DF61C0">
        <w:t xml:space="preserve"> </w:t>
      </w:r>
      <w:r w:rsidR="00527EE7" w:rsidRPr="00D346ED">
        <w:t>Data are presented as median (</w:t>
      </w:r>
      <w:r w:rsidR="00527EE7">
        <w:t xml:space="preserve">IQR or </w:t>
      </w:r>
      <w:r w:rsidR="00527EE7" w:rsidRPr="00D346ED">
        <w:t>range</w:t>
      </w:r>
      <w:r w:rsidR="00527EE7">
        <w:t xml:space="preserve"> if specified</w:t>
      </w:r>
      <w:r w:rsidR="00527EE7" w:rsidRPr="00D346ED">
        <w:t>) and</w:t>
      </w:r>
      <w:r w:rsidR="00527EE7">
        <w:t xml:space="preserve">/or number/total (%) as appropriate. </w:t>
      </w:r>
      <w:r w:rsidR="00527EE7" w:rsidRPr="00D346ED">
        <w:t xml:space="preserve">Fisher’s exact test or chi-squared test, as appropriate, were used for comparison of categorical data and the Mann Whitney-U test was used </w:t>
      </w:r>
      <w:r w:rsidR="00527EE7" w:rsidRPr="00D346ED">
        <w:lastRenderedPageBreak/>
        <w:t xml:space="preserve">for non-parametric continuous data. </w:t>
      </w:r>
      <w:r w:rsidR="005741EA">
        <w:t>Multivaria</w:t>
      </w:r>
      <w:r w:rsidR="00945733">
        <w:t>ble</w:t>
      </w:r>
      <w:r w:rsidR="005741EA">
        <w:t xml:space="preserve"> </w:t>
      </w:r>
      <w:r w:rsidR="00945733">
        <w:t>l</w:t>
      </w:r>
      <w:r w:rsidR="0005783F">
        <w:t xml:space="preserve">ogistic regression </w:t>
      </w:r>
      <w:r w:rsidR="005741EA">
        <w:t xml:space="preserve">was </w:t>
      </w:r>
      <w:r w:rsidR="00F37894">
        <w:t xml:space="preserve">used to explore association between </w:t>
      </w:r>
      <w:r w:rsidR="001C6567">
        <w:t xml:space="preserve">type of </w:t>
      </w:r>
      <w:r w:rsidR="00E44CD1">
        <w:t xml:space="preserve">IV </w:t>
      </w:r>
      <w:r w:rsidR="00DF61C0">
        <w:t xml:space="preserve">access </w:t>
      </w:r>
      <w:r w:rsidR="001C6567">
        <w:t xml:space="preserve">used </w:t>
      </w:r>
      <w:r w:rsidR="006302B5">
        <w:t xml:space="preserve">and patient/disease factors. </w:t>
      </w:r>
      <w:r w:rsidR="00FA2CAD" w:rsidRPr="00FA2CAD">
        <w:t xml:space="preserve">The selected variables for the multivariable models were those which reached statistical significance in the univariate analysis of factors associated with </w:t>
      </w:r>
      <w:r w:rsidR="00267D27">
        <w:t>A</w:t>
      </w:r>
      <w:r w:rsidR="00FA2CAD">
        <w:t xml:space="preserve">VAD use </w:t>
      </w:r>
      <w:r w:rsidR="00FA2CAD" w:rsidRPr="00FA2CAD">
        <w:t xml:space="preserve">or </w:t>
      </w:r>
      <w:r w:rsidR="006A2C01">
        <w:t>those which appear in the GIRFT abdominal pain pathway recommendations</w:t>
      </w:r>
      <w:r w:rsidR="00FA2CAD" w:rsidRPr="00FA2CAD">
        <w:t>.</w:t>
      </w:r>
      <w:r w:rsidR="00471FDA">
        <w:t xml:space="preserve"> It was also determined whether the type of IV access provided for each case met the GIRFT abdominal pathway recommendations (Table 1).</w:t>
      </w:r>
    </w:p>
    <w:p w14:paraId="24DA5253" w14:textId="77777777" w:rsidR="002534E6" w:rsidRPr="009371C6" w:rsidRDefault="002534E6" w:rsidP="002534E6">
      <w:pPr>
        <w:pStyle w:val="Heading2"/>
      </w:pPr>
      <w:r w:rsidRPr="009371C6">
        <w:t>Ethical considerations</w:t>
      </w:r>
    </w:p>
    <w:p w14:paraId="6695138A" w14:textId="60CE5CD8" w:rsidR="002534E6" w:rsidRPr="009371C6" w:rsidRDefault="002534E6" w:rsidP="002534E6">
      <w:r w:rsidRPr="009371C6">
        <w:t xml:space="preserve">This study was conducted as a multicentre audit </w:t>
      </w:r>
      <w:r w:rsidR="0072364E">
        <w:t>using GIRFT guidance as audit standards. It was</w:t>
      </w:r>
      <w:r w:rsidRPr="009371C6">
        <w:t xml:space="preserve"> registered locally in each centre as such, based on</w:t>
      </w:r>
      <w:r>
        <w:t xml:space="preserve"> UK</w:t>
      </w:r>
      <w:r w:rsidR="009B3B64">
        <w:t xml:space="preserve"> </w:t>
      </w:r>
      <w:r w:rsidRPr="009371C6">
        <w:t>health research authority</w:t>
      </w:r>
      <w:r w:rsidR="00C36C82">
        <w:t xml:space="preserve"> (HRA)</w:t>
      </w:r>
      <w:r w:rsidRPr="009371C6">
        <w:t xml:space="preserve"> guidance</w:t>
      </w:r>
      <w:r w:rsidR="00A5593C">
        <w:t xml:space="preserve"> and research ethical approval </w:t>
      </w:r>
      <w:r w:rsidR="006D107F">
        <w:t>was not obtained.</w:t>
      </w:r>
    </w:p>
    <w:p w14:paraId="7B504510" w14:textId="4E29FEF8" w:rsidR="00B93C4D" w:rsidRDefault="00B93C4D" w:rsidP="00B93C4D">
      <w:pPr>
        <w:pStyle w:val="Heading1"/>
      </w:pPr>
      <w:r w:rsidRPr="009371C6">
        <w:t>Results</w:t>
      </w:r>
    </w:p>
    <w:p w14:paraId="48EDD5FB" w14:textId="371B80C4" w:rsidR="00FC2F7A" w:rsidRDefault="00FC2F7A" w:rsidP="00FC2F7A">
      <w:pPr>
        <w:pStyle w:val="Heading2"/>
      </w:pPr>
      <w:r>
        <w:t>Participants</w:t>
      </w:r>
    </w:p>
    <w:p w14:paraId="2B60AD28" w14:textId="0151C31E" w:rsidR="001013CD" w:rsidRDefault="000C475F" w:rsidP="00C23C75">
      <w:r>
        <w:t xml:space="preserve">A total of </w:t>
      </w:r>
      <w:r w:rsidR="00797B58">
        <w:t>190 children</w:t>
      </w:r>
      <w:r>
        <w:t xml:space="preserve"> from </w:t>
      </w:r>
      <w:r w:rsidR="003E194D">
        <w:t>27</w:t>
      </w:r>
      <w:r>
        <w:t xml:space="preserve"> centres</w:t>
      </w:r>
      <w:r w:rsidR="00B979E3">
        <w:t>, of which 22 were specialist and 5 were non-specialist paediatric surgical centres,</w:t>
      </w:r>
      <w:r>
        <w:t xml:space="preserve"> were </w:t>
      </w:r>
      <w:r w:rsidR="002D3EB4">
        <w:t>eligible for inclusion.</w:t>
      </w:r>
      <w:r w:rsidR="003E194D">
        <w:t xml:space="preserve"> </w:t>
      </w:r>
      <w:r w:rsidR="002D3EB4">
        <w:t>O</w:t>
      </w:r>
      <w:r w:rsidR="00721B7D">
        <w:t xml:space="preserve">ne </w:t>
      </w:r>
      <w:r w:rsidR="00FE28F1">
        <w:t xml:space="preserve">child </w:t>
      </w:r>
      <w:r w:rsidR="00721B7D">
        <w:t xml:space="preserve">was excluded as they presented with appendicitis </w:t>
      </w:r>
      <w:r w:rsidR="000C335D">
        <w:t xml:space="preserve">already </w:t>
      </w:r>
      <w:r w:rsidR="00721B7D">
        <w:t xml:space="preserve">with a pre-existing </w:t>
      </w:r>
      <w:r w:rsidR="0079279D">
        <w:t>tunnelled</w:t>
      </w:r>
      <w:r w:rsidR="00721B7D">
        <w:t xml:space="preserve"> CVC. </w:t>
      </w:r>
      <w:r w:rsidR="00A3104F">
        <w:t>Therefore</w:t>
      </w:r>
      <w:r w:rsidR="00721B7D">
        <w:t xml:space="preserve"> 189</w:t>
      </w:r>
      <w:r w:rsidR="00A3104F">
        <w:t xml:space="preserve"> children were</w:t>
      </w:r>
      <w:r w:rsidR="00721B7D">
        <w:t xml:space="preserve"> included</w:t>
      </w:r>
      <w:r w:rsidR="00A3104F">
        <w:t xml:space="preserve">, of which </w:t>
      </w:r>
      <w:r w:rsidR="00C23C75">
        <w:t>122 (6</w:t>
      </w:r>
      <w:r w:rsidR="003D0542">
        <w:t>4.</w:t>
      </w:r>
      <w:r w:rsidR="008F23DA">
        <w:t>5</w:t>
      </w:r>
      <w:r w:rsidR="00C23C75">
        <w:t xml:space="preserve">%) were male </w:t>
      </w:r>
      <w:r w:rsidR="0079279D">
        <w:t>with</w:t>
      </w:r>
      <w:r w:rsidR="00C23C75">
        <w:t xml:space="preserve"> a median age of 9.9 (5.3-12.8) years. </w:t>
      </w:r>
      <w:proofErr w:type="gramStart"/>
      <w:r w:rsidR="00F42B61">
        <w:t>The majority of</w:t>
      </w:r>
      <w:proofErr w:type="gramEnd"/>
      <w:r w:rsidR="00F42B61">
        <w:t xml:space="preserve"> children were treated by specialist paediatric surgeons </w:t>
      </w:r>
      <w:r w:rsidR="00A642A2">
        <w:t>(n=160, 8</w:t>
      </w:r>
      <w:r w:rsidR="002E0275">
        <w:t>4.6</w:t>
      </w:r>
      <w:r w:rsidR="00A642A2">
        <w:t>%) whilst the remain</w:t>
      </w:r>
      <w:r w:rsidR="0064642B">
        <w:t>der</w:t>
      </w:r>
      <w:r w:rsidR="00A642A2">
        <w:t xml:space="preserve"> (n=29</w:t>
      </w:r>
      <w:r w:rsidR="000D4128">
        <w:t>, 15</w:t>
      </w:r>
      <w:r w:rsidR="002E0275">
        <w:t>.4</w:t>
      </w:r>
      <w:r w:rsidR="000D4128">
        <w:t xml:space="preserve">%) were treated by general surgeons. </w:t>
      </w:r>
      <w:r w:rsidR="009D41CE">
        <w:t>A</w:t>
      </w:r>
      <w:r w:rsidR="001013CD">
        <w:t>ppendicectomy was</w:t>
      </w:r>
      <w:r w:rsidR="003E6F99">
        <w:t xml:space="preserve"> completed laparoscopically in 165 children (87</w:t>
      </w:r>
      <w:r w:rsidR="003038DC">
        <w:t>.3</w:t>
      </w:r>
      <w:r w:rsidR="003E6F99">
        <w:t>%),</w:t>
      </w:r>
      <w:r w:rsidR="00B3447C">
        <w:t xml:space="preserve"> </w:t>
      </w:r>
      <w:r w:rsidR="00DE1A49">
        <w:t xml:space="preserve">started laparoscopically and converted in 8 children (4.2%) and </w:t>
      </w:r>
      <w:r w:rsidR="009D41CE">
        <w:t>16 children (8.5%)</w:t>
      </w:r>
      <w:r w:rsidR="008445D9">
        <w:t xml:space="preserve"> had an open appendicectomy</w:t>
      </w:r>
      <w:r w:rsidR="009D41CE">
        <w:t xml:space="preserve">. </w:t>
      </w:r>
      <w:r w:rsidR="001F1BB3">
        <w:t>Appendicitis was g</w:t>
      </w:r>
      <w:r w:rsidR="00CD5A94">
        <w:t>angrenous in 66</w:t>
      </w:r>
      <w:r w:rsidR="001F1BB3">
        <w:t xml:space="preserve"> children (3</w:t>
      </w:r>
      <w:r w:rsidR="003038DC">
        <w:t>4.9</w:t>
      </w:r>
      <w:r w:rsidR="001F1BB3">
        <w:t>%), perfor</w:t>
      </w:r>
      <w:r w:rsidR="002A7035">
        <w:t>ated in 110 children (58</w:t>
      </w:r>
      <w:r w:rsidR="00C84500">
        <w:t>.2</w:t>
      </w:r>
      <w:r w:rsidR="002A7035">
        <w:t>%)</w:t>
      </w:r>
      <w:r w:rsidR="008F23DA">
        <w:t xml:space="preserve"> and </w:t>
      </w:r>
      <w:r w:rsidR="00693335">
        <w:t xml:space="preserve">an appendix mass was found in 13 (6.9%). </w:t>
      </w:r>
    </w:p>
    <w:p w14:paraId="193D3DC0" w14:textId="1779F592" w:rsidR="00FC2F7A" w:rsidRDefault="00FC2F7A" w:rsidP="00FC2F7A">
      <w:pPr>
        <w:pStyle w:val="Heading2"/>
      </w:pPr>
      <w:r>
        <w:t>Vascular access at appendicectomy</w:t>
      </w:r>
    </w:p>
    <w:p w14:paraId="5ED4229F" w14:textId="533E1E32" w:rsidR="008E739A" w:rsidRDefault="00477616" w:rsidP="00C23C75">
      <w:r>
        <w:t xml:space="preserve">At appendicectomy </w:t>
      </w:r>
      <w:r w:rsidR="00F1665C">
        <w:t>76 (40</w:t>
      </w:r>
      <w:r w:rsidR="00640D3C">
        <w:t>.2</w:t>
      </w:r>
      <w:r w:rsidR="00F1665C">
        <w:t>%) children had a</w:t>
      </w:r>
      <w:r w:rsidR="006A1744">
        <w:t>n</w:t>
      </w:r>
      <w:r w:rsidR="00F1665C">
        <w:t xml:space="preserve"> </w:t>
      </w:r>
      <w:r w:rsidR="006A1744">
        <w:t>A</w:t>
      </w:r>
      <w:r w:rsidR="00F1665C">
        <w:t xml:space="preserve">VAD inserted whilst </w:t>
      </w:r>
      <w:r w:rsidR="006A7E7D">
        <w:t>113 (</w:t>
      </w:r>
      <w:r w:rsidR="00555E5B">
        <w:t>59.7</w:t>
      </w:r>
      <w:r w:rsidR="006A7E7D">
        <w:t>%) were managed with peripheral cannula</w:t>
      </w:r>
      <w:r w:rsidR="00C2768F">
        <w:t>tion</w:t>
      </w:r>
      <w:r w:rsidR="006A7E7D">
        <w:t xml:space="preserve"> alone (figure 1). </w:t>
      </w:r>
      <w:r w:rsidR="001345FA">
        <w:t>Those</w:t>
      </w:r>
      <w:r w:rsidR="00946D9D">
        <w:t xml:space="preserve"> who had </w:t>
      </w:r>
      <w:r w:rsidR="006A1744">
        <w:t>A</w:t>
      </w:r>
      <w:r w:rsidR="00946D9D">
        <w:t>VAD insertion at appendicectomy were younger</w:t>
      </w:r>
      <w:r w:rsidR="00BD0A89">
        <w:t xml:space="preserve">, </w:t>
      </w:r>
      <w:r w:rsidR="00B20931">
        <w:t xml:space="preserve">had longer duration of symptoms, </w:t>
      </w:r>
      <w:r w:rsidR="00BD0A89">
        <w:t>a greater admission C-reactive protein (CRP)</w:t>
      </w:r>
      <w:r w:rsidR="009E4E7A">
        <w:t xml:space="preserve"> and were more likely to be female, treated by a specialist paediatric surgeon, have </w:t>
      </w:r>
      <w:r w:rsidR="00062CF2">
        <w:t xml:space="preserve">localised or widespread </w:t>
      </w:r>
      <w:r w:rsidR="00BE5777">
        <w:t>pus intra-operatively, have perforated appendicitis or appendix mass and were anticipated to have a longer nil</w:t>
      </w:r>
      <w:r w:rsidR="007A4D7C">
        <w:t>-</w:t>
      </w:r>
      <w:r w:rsidR="00BE5777">
        <w:t>by</w:t>
      </w:r>
      <w:r w:rsidR="007A4D7C">
        <w:t>-</w:t>
      </w:r>
      <w:r w:rsidR="00BE5777">
        <w:t xml:space="preserve">mouth duration than those </w:t>
      </w:r>
      <w:r w:rsidR="0049740B">
        <w:t xml:space="preserve">who had a peripheral cannula alone (table </w:t>
      </w:r>
      <w:r w:rsidR="006D52BC">
        <w:t>2</w:t>
      </w:r>
      <w:r w:rsidR="00917E26">
        <w:t>a</w:t>
      </w:r>
      <w:r w:rsidR="0049740B">
        <w:t>).</w:t>
      </w:r>
      <w:r w:rsidR="00BD0A89">
        <w:t xml:space="preserve"> </w:t>
      </w:r>
      <w:r w:rsidR="00170965">
        <w:t>After adjustment for confound</w:t>
      </w:r>
      <w:r w:rsidR="00C4756C">
        <w:t>ing using</w:t>
      </w:r>
      <w:r w:rsidR="00170965">
        <w:t xml:space="preserve"> multivariable logistic regression</w:t>
      </w:r>
      <w:r w:rsidR="00ED0448">
        <w:t>,</w:t>
      </w:r>
      <w:r w:rsidR="00170965">
        <w:t xml:space="preserve"> </w:t>
      </w:r>
      <w:r w:rsidR="00844B92">
        <w:t>A</w:t>
      </w:r>
      <w:r w:rsidR="00C4756C">
        <w:t xml:space="preserve">VAD insertion at appendicectomy was associated with </w:t>
      </w:r>
      <w:r w:rsidR="00BB7637">
        <w:t>younger age, female sex, widespread intra-abdominal pus</w:t>
      </w:r>
      <w:r w:rsidR="00DD0D8F">
        <w:t xml:space="preserve"> and perforated appendicitis or appendix mass (table 3). </w:t>
      </w:r>
      <w:r w:rsidR="009841E6">
        <w:t>A</w:t>
      </w:r>
      <w:r w:rsidR="00A97D3F">
        <w:t xml:space="preserve">VAD </w:t>
      </w:r>
      <w:r w:rsidR="000C6EFC">
        <w:t xml:space="preserve">type </w:t>
      </w:r>
      <w:r w:rsidR="009841E6">
        <w:t xml:space="preserve">used </w:t>
      </w:r>
      <w:r w:rsidR="000C6EFC">
        <w:t>was midline, PICC and NTCV</w:t>
      </w:r>
      <w:r w:rsidR="00DD2C52">
        <w:t>C</w:t>
      </w:r>
      <w:r w:rsidR="000C6EFC">
        <w:t xml:space="preserve"> in </w:t>
      </w:r>
      <w:r w:rsidR="00DC7CBF">
        <w:t>35 (1</w:t>
      </w:r>
      <w:r w:rsidR="00206BCA">
        <w:t>8.5</w:t>
      </w:r>
      <w:r w:rsidR="00DC7CBF">
        <w:t>%</w:t>
      </w:r>
      <w:r w:rsidR="00206BCA">
        <w:t>), 3</w:t>
      </w:r>
      <w:r w:rsidR="00335212">
        <w:t>5</w:t>
      </w:r>
      <w:r w:rsidR="00206BCA">
        <w:t xml:space="preserve"> (</w:t>
      </w:r>
      <w:r w:rsidR="00335212">
        <w:t>18</w:t>
      </w:r>
      <w:r w:rsidR="00206BCA">
        <w:t>.</w:t>
      </w:r>
      <w:r w:rsidR="00335212">
        <w:t>5</w:t>
      </w:r>
      <w:r w:rsidR="00206BCA">
        <w:t xml:space="preserve">%) and </w:t>
      </w:r>
      <w:r w:rsidR="00804B7F">
        <w:t>5 (2.7%) children respectively</w:t>
      </w:r>
      <w:r w:rsidR="00594389">
        <w:t xml:space="preserve"> whilst one child had </w:t>
      </w:r>
      <w:r w:rsidR="00FE0D47">
        <w:t xml:space="preserve">both </w:t>
      </w:r>
      <w:r w:rsidR="00594389">
        <w:t xml:space="preserve">a PICC </w:t>
      </w:r>
      <w:r w:rsidR="00594389">
        <w:lastRenderedPageBreak/>
        <w:t>a</w:t>
      </w:r>
      <w:r w:rsidR="006A6705">
        <w:t>n</w:t>
      </w:r>
      <w:r w:rsidR="00594389">
        <w:t>d NTCV</w:t>
      </w:r>
      <w:r w:rsidR="00DD2C52">
        <w:t>C</w:t>
      </w:r>
      <w:r w:rsidR="00594389">
        <w:t xml:space="preserve"> inserted at </w:t>
      </w:r>
      <w:r w:rsidR="00FE0D47">
        <w:t xml:space="preserve">the time of </w:t>
      </w:r>
      <w:r w:rsidR="00594389">
        <w:t>appendicectomy</w:t>
      </w:r>
      <w:r w:rsidR="00804B7F">
        <w:t>.</w:t>
      </w:r>
      <w:r w:rsidR="00EA197D">
        <w:t xml:space="preserve"> </w:t>
      </w:r>
      <w:r w:rsidR="006E2938">
        <w:t>Of those who had</w:t>
      </w:r>
      <w:r w:rsidR="005D1253">
        <w:t xml:space="preserve"> a</w:t>
      </w:r>
      <w:r w:rsidR="006E2938">
        <w:t xml:space="preserve"> </w:t>
      </w:r>
      <w:r w:rsidR="007D241F">
        <w:t>central venous access device</w:t>
      </w:r>
      <w:r w:rsidR="004C5327">
        <w:t xml:space="preserve"> (</w:t>
      </w:r>
      <w:r w:rsidR="006E2938">
        <w:t>PICC, NTCVC or both</w:t>
      </w:r>
      <w:r w:rsidR="004C5327">
        <w:t>)</w:t>
      </w:r>
      <w:r w:rsidR="006E2938">
        <w:t xml:space="preserve"> </w:t>
      </w:r>
      <w:r w:rsidR="00B20F13">
        <w:t>inserted at appendicectomy (n=41)</w:t>
      </w:r>
      <w:r w:rsidR="007D241F">
        <w:t xml:space="preserve">, </w:t>
      </w:r>
      <w:r w:rsidR="00813335">
        <w:t xml:space="preserve">37 </w:t>
      </w:r>
      <w:r w:rsidR="00AC260C">
        <w:t xml:space="preserve">children </w:t>
      </w:r>
      <w:r w:rsidR="00813335">
        <w:t xml:space="preserve">received prolonged antibiotics, </w:t>
      </w:r>
      <w:r w:rsidR="00AC260C">
        <w:t>13 received PN</w:t>
      </w:r>
      <w:r w:rsidR="005D1253">
        <w:t xml:space="preserve"> and none required administration of blood products.</w:t>
      </w:r>
    </w:p>
    <w:p w14:paraId="4D2DA311" w14:textId="63FC3D9A" w:rsidR="00DE1BDE" w:rsidRDefault="00C04B60" w:rsidP="00C23C75">
      <w:r>
        <w:t xml:space="preserve">In </w:t>
      </w:r>
      <w:r w:rsidR="00A722BC">
        <w:t>the whole cohort and a</w:t>
      </w:r>
      <w:r w:rsidR="00C2231D">
        <w:t>cross the whole admission</w:t>
      </w:r>
      <w:r w:rsidR="00EA197D">
        <w:t xml:space="preserve">, the median </w:t>
      </w:r>
      <w:r w:rsidR="00B66AAC">
        <w:t xml:space="preserve">number of peripheral cannula attempts was 2 (IQR 2-4, range </w:t>
      </w:r>
      <w:r w:rsidR="00C2231D">
        <w:t>1-14).</w:t>
      </w:r>
    </w:p>
    <w:p w14:paraId="5CE033E6" w14:textId="6F636AAF" w:rsidR="00FC2F7A" w:rsidRDefault="00FC2F7A" w:rsidP="00FC2F7A">
      <w:pPr>
        <w:pStyle w:val="Heading2"/>
      </w:pPr>
      <w:r>
        <w:t>Unplanned vascular access</w:t>
      </w:r>
    </w:p>
    <w:p w14:paraId="3EA0EFDC" w14:textId="4F8D26C3" w:rsidR="001E0ED4" w:rsidRDefault="00182B10" w:rsidP="00C23C75">
      <w:r>
        <w:t>Overall</w:t>
      </w:r>
      <w:r w:rsidR="00AD00C9">
        <w:t>,</w:t>
      </w:r>
      <w:r>
        <w:t xml:space="preserve"> in the post-appendice</w:t>
      </w:r>
      <w:r w:rsidR="00C7321E">
        <w:t>c</w:t>
      </w:r>
      <w:r>
        <w:t>tomy period</w:t>
      </w:r>
      <w:r w:rsidR="00421FC1">
        <w:t>,</w:t>
      </w:r>
      <w:r>
        <w:t xml:space="preserve"> 12 </w:t>
      </w:r>
      <w:r w:rsidR="00C7321E">
        <w:t xml:space="preserve">children (6.3%) had an additional procedure </w:t>
      </w:r>
      <w:r w:rsidR="00C76C49">
        <w:t>for</w:t>
      </w:r>
      <w:r w:rsidR="00C7321E">
        <w:t xml:space="preserve"> AVAD</w:t>
      </w:r>
      <w:r w:rsidR="00C76C49">
        <w:t xml:space="preserve"> insertion</w:t>
      </w:r>
      <w:r w:rsidR="00B02726">
        <w:t>. This included 8 (7.1%</w:t>
      </w:r>
      <w:r w:rsidR="00C23A27">
        <w:t>, 95% CI 2.4 to 11.8%)</w:t>
      </w:r>
      <w:r w:rsidR="00654883">
        <w:t xml:space="preserve"> </w:t>
      </w:r>
      <w:r w:rsidR="00B02726">
        <w:t>of</w:t>
      </w:r>
      <w:r w:rsidR="001E0ED4">
        <w:t xml:space="preserve"> the 113 children managed initially with</w:t>
      </w:r>
      <w:r w:rsidR="00325B0B">
        <w:t xml:space="preserve"> a</w:t>
      </w:r>
      <w:r w:rsidR="001E0ED4">
        <w:t xml:space="preserve"> peripheral cannula alone, </w:t>
      </w:r>
      <w:r w:rsidR="00654883">
        <w:t xml:space="preserve">who </w:t>
      </w:r>
      <w:r w:rsidR="001E0ED4">
        <w:t xml:space="preserve">underwent unplanned </w:t>
      </w:r>
      <w:r w:rsidR="00186EF3">
        <w:t>A</w:t>
      </w:r>
      <w:r w:rsidR="001E0ED4">
        <w:t xml:space="preserve">VAD insertion </w:t>
      </w:r>
      <w:r w:rsidR="00186EF3">
        <w:t xml:space="preserve">at median </w:t>
      </w:r>
      <w:r w:rsidR="001E0ED4">
        <w:t xml:space="preserve">4 (2-4.5) days post appendicectomy. </w:t>
      </w:r>
      <w:r w:rsidR="00186EF3">
        <w:t>A</w:t>
      </w:r>
      <w:r w:rsidR="001E0ED4">
        <w:t xml:space="preserve">VAD type </w:t>
      </w:r>
      <w:r w:rsidR="00DE3427">
        <w:t xml:space="preserve">inserted </w:t>
      </w:r>
      <w:r w:rsidR="001E0ED4">
        <w:t xml:space="preserve">was midline (n=4), PICC (n=2) and NTCVC (n=2). </w:t>
      </w:r>
      <w:r w:rsidR="00807D04">
        <w:t>Number of p</w:t>
      </w:r>
      <w:r w:rsidR="001E0ED4">
        <w:t xml:space="preserve">eripheral cannulation attempts was greater for those who underwent unplanned </w:t>
      </w:r>
      <w:r w:rsidR="002B1270">
        <w:t>AVAD</w:t>
      </w:r>
      <w:r w:rsidR="001E0ED4">
        <w:t xml:space="preserve"> insertion than those who didn’t (5 [4-7] </w:t>
      </w:r>
      <w:r w:rsidR="001E0ED4">
        <w:rPr>
          <w:i/>
          <w:iCs/>
        </w:rPr>
        <w:t>vs</w:t>
      </w:r>
      <w:r w:rsidR="001E0ED4">
        <w:t xml:space="preserve"> 2 [1-3] attempts, p&lt;0.001).</w:t>
      </w:r>
    </w:p>
    <w:p w14:paraId="444D5A4B" w14:textId="5BF89C6C" w:rsidR="00583A37" w:rsidRDefault="00DE3427" w:rsidP="00080CAD">
      <w:r>
        <w:t>The other 4</w:t>
      </w:r>
      <w:r w:rsidR="00E66C23">
        <w:t xml:space="preserve"> children</w:t>
      </w:r>
      <w:r>
        <w:t xml:space="preserve"> initially had </w:t>
      </w:r>
      <w:r w:rsidR="006313ED">
        <w:t>an A</w:t>
      </w:r>
      <w:r w:rsidR="00166657">
        <w:t xml:space="preserve">VAD </w:t>
      </w:r>
      <w:r w:rsidR="006313ED">
        <w:t xml:space="preserve">placed at the time of </w:t>
      </w:r>
      <w:r w:rsidR="00166657">
        <w:t xml:space="preserve">appendicectomy </w:t>
      </w:r>
      <w:r w:rsidR="0065100D">
        <w:t xml:space="preserve">but </w:t>
      </w:r>
      <w:r w:rsidR="009B7EA7">
        <w:t>subsequent</w:t>
      </w:r>
      <w:r w:rsidR="00AF4570">
        <w:t xml:space="preserve">ly </w:t>
      </w:r>
      <w:r w:rsidR="00D61DE9">
        <w:t>required</w:t>
      </w:r>
      <w:r w:rsidR="009B7EA7">
        <w:t xml:space="preserve"> general anaesthetic </w:t>
      </w:r>
      <w:r w:rsidR="0065100D">
        <w:t>for A</w:t>
      </w:r>
      <w:r w:rsidR="009B7EA7">
        <w:t xml:space="preserve">VAD </w:t>
      </w:r>
      <w:r w:rsidR="0065100D">
        <w:t xml:space="preserve">replacement </w:t>
      </w:r>
      <w:r w:rsidR="004001FB">
        <w:t xml:space="preserve">between </w:t>
      </w:r>
      <w:proofErr w:type="gramStart"/>
      <w:r w:rsidR="003C2963">
        <w:t>6 and 17 days</w:t>
      </w:r>
      <w:proofErr w:type="gramEnd"/>
      <w:r w:rsidR="003C2963">
        <w:t xml:space="preserve"> post appendicectomy</w:t>
      </w:r>
      <w:r w:rsidR="009B7EA7">
        <w:t xml:space="preserve">. </w:t>
      </w:r>
      <w:r w:rsidR="003C2963">
        <w:t>These</w:t>
      </w:r>
      <w:r w:rsidR="004001FB">
        <w:t xml:space="preserve"> </w:t>
      </w:r>
      <w:r w:rsidR="008445D9">
        <w:t>w</w:t>
      </w:r>
      <w:r w:rsidR="00DF1200">
        <w:t xml:space="preserve">ere </w:t>
      </w:r>
      <w:r w:rsidR="003C2963">
        <w:t xml:space="preserve">one midline </w:t>
      </w:r>
      <w:r w:rsidR="006A206E">
        <w:t>replacement</w:t>
      </w:r>
      <w:r w:rsidR="0094425D">
        <w:t xml:space="preserve">, </w:t>
      </w:r>
      <w:r w:rsidR="003862AD">
        <w:t>one NTCV</w:t>
      </w:r>
      <w:r w:rsidR="00DD2C52">
        <w:t>C</w:t>
      </w:r>
      <w:r w:rsidR="003862AD">
        <w:t xml:space="preserve"> </w:t>
      </w:r>
      <w:r w:rsidR="008A458C">
        <w:t xml:space="preserve">replacement due to concerns of risk of infection, </w:t>
      </w:r>
      <w:r w:rsidR="006445D8">
        <w:t>one NTCV</w:t>
      </w:r>
      <w:r w:rsidR="00DD2C52">
        <w:t>C</w:t>
      </w:r>
      <w:r w:rsidR="006445D8">
        <w:t xml:space="preserve"> replacement due to blockage and </w:t>
      </w:r>
      <w:r w:rsidR="0046369F">
        <w:t>one NTCV</w:t>
      </w:r>
      <w:r w:rsidR="00DD2C52">
        <w:t>C</w:t>
      </w:r>
      <w:r w:rsidR="0046369F">
        <w:t xml:space="preserve"> replacement with a PICC</w:t>
      </w:r>
      <w:r w:rsidR="008445D9">
        <w:t>,</w:t>
      </w:r>
      <w:r w:rsidR="0046369F">
        <w:t xml:space="preserve"> </w:t>
      </w:r>
      <w:r w:rsidR="009F0AD1">
        <w:t xml:space="preserve">during the same anaesthetic where </w:t>
      </w:r>
      <w:r w:rsidR="00235491">
        <w:t>an</w:t>
      </w:r>
      <w:r w:rsidR="006445D8">
        <w:t xml:space="preserve"> intra-abdominal collection</w:t>
      </w:r>
      <w:r w:rsidR="00235491">
        <w:t xml:space="preserve"> was drained.</w:t>
      </w:r>
    </w:p>
    <w:p w14:paraId="40A98AFF" w14:textId="5145671D" w:rsidR="00007829" w:rsidRDefault="00C56BF6" w:rsidP="00080CAD">
      <w:r>
        <w:t xml:space="preserve">These </w:t>
      </w:r>
      <w:r w:rsidR="00007829">
        <w:t xml:space="preserve">12 children </w:t>
      </w:r>
      <w:r>
        <w:t>who</w:t>
      </w:r>
      <w:r w:rsidR="00666E7E">
        <w:t xml:space="preserve"> underwent unplanned </w:t>
      </w:r>
      <w:r>
        <w:t>A</w:t>
      </w:r>
      <w:r w:rsidR="00666E7E">
        <w:t>VAD insertion</w:t>
      </w:r>
      <w:r w:rsidR="000E0CEC">
        <w:t xml:space="preserve"> </w:t>
      </w:r>
      <w:r w:rsidR="00662A7F">
        <w:t xml:space="preserve">were younger, </w:t>
      </w:r>
      <w:r w:rsidR="004C6F1F">
        <w:t>had lower admission WCC, higher admission CRP</w:t>
      </w:r>
      <w:r w:rsidR="006F1C4E">
        <w:t xml:space="preserve"> and greater anticipated nil-by-mouth duration than those who didn’t require an unplanned </w:t>
      </w:r>
      <w:r w:rsidR="001F0DEC">
        <w:t>A</w:t>
      </w:r>
      <w:r w:rsidR="006F1C4E">
        <w:t xml:space="preserve">VAD (table </w:t>
      </w:r>
      <w:r w:rsidR="00030A85">
        <w:t>2b</w:t>
      </w:r>
      <w:r w:rsidR="006F1C4E">
        <w:t xml:space="preserve">). </w:t>
      </w:r>
      <w:r w:rsidR="00676A48">
        <w:t xml:space="preserve">Actual </w:t>
      </w:r>
      <w:r w:rsidR="00CA1CED">
        <w:t xml:space="preserve">nil-by-moth duration in these children was </w:t>
      </w:r>
      <w:r w:rsidR="00835E10">
        <w:t>greater than those who didn’t undergo unplanned AVAD insertion (</w:t>
      </w:r>
      <w:r w:rsidR="00E41E7B">
        <w:t xml:space="preserve">5.5 </w:t>
      </w:r>
      <w:r w:rsidR="00835E10">
        <w:t>[</w:t>
      </w:r>
      <w:r w:rsidR="00E41E7B">
        <w:t>1.5-10</w:t>
      </w:r>
      <w:r w:rsidR="00835E10">
        <w:t xml:space="preserve">] vs </w:t>
      </w:r>
      <w:r w:rsidR="00A01752">
        <w:t>1 [1-2]</w:t>
      </w:r>
      <w:r w:rsidR="00E41E7B">
        <w:t xml:space="preserve"> days</w:t>
      </w:r>
      <w:r w:rsidR="00A01752">
        <w:t xml:space="preserve"> p&lt;0.0001)</w:t>
      </w:r>
      <w:r w:rsidR="00E41E7B">
        <w:t xml:space="preserve">. </w:t>
      </w:r>
      <w:r w:rsidR="006F1C4E">
        <w:t xml:space="preserve">Unplanned </w:t>
      </w:r>
      <w:r w:rsidR="001F0DEC">
        <w:t>A</w:t>
      </w:r>
      <w:r w:rsidR="006F1C4E">
        <w:t xml:space="preserve">VAD was also associated with </w:t>
      </w:r>
      <w:r w:rsidR="000D1322">
        <w:t xml:space="preserve">appendicectomy at night and </w:t>
      </w:r>
      <w:r w:rsidR="003D7E6F">
        <w:t>use of a cannula alone or NTCV</w:t>
      </w:r>
      <w:r w:rsidR="00DD2C52">
        <w:t>C</w:t>
      </w:r>
      <w:r w:rsidR="003D7E6F">
        <w:t xml:space="preserve"> insertion.</w:t>
      </w:r>
      <w:r w:rsidR="00BC0E33">
        <w:t xml:space="preserve"> Nine out of the </w:t>
      </w:r>
      <w:r w:rsidR="00AC7876">
        <w:t xml:space="preserve">twelve children (75%) that required unplanned AVAD insertion </w:t>
      </w:r>
      <w:r w:rsidR="0096303E">
        <w:t>had an age between 1 and 7 years old.</w:t>
      </w:r>
    </w:p>
    <w:p w14:paraId="025BB04C" w14:textId="69205A29" w:rsidR="00570875" w:rsidRDefault="00796988" w:rsidP="00FC2F7A">
      <w:pPr>
        <w:pStyle w:val="Heading2"/>
      </w:pPr>
      <w:r>
        <w:t xml:space="preserve">PN </w:t>
      </w:r>
      <w:r w:rsidR="00570875">
        <w:t>administration</w:t>
      </w:r>
    </w:p>
    <w:p w14:paraId="1FF40F7A" w14:textId="7514E8B1" w:rsidR="00570875" w:rsidRPr="00570875" w:rsidRDefault="00570875" w:rsidP="00570875">
      <w:r>
        <w:t xml:space="preserve">In the whole cohort nil-by-mouth duration was 1 (1-2) day and 18 (9.5%) children received PN for 7 (5-16) days which was started 1.5 (1-4) days post appendicectomy. </w:t>
      </w:r>
      <w:r w:rsidR="000B7DB2">
        <w:t xml:space="preserve">Three received PN for less than 5 days total and were therefore deemed </w:t>
      </w:r>
      <w:r w:rsidR="000A388C">
        <w:t>post-hoc to not have required this. Th</w:t>
      </w:r>
      <w:r w:rsidR="007F2431">
        <w:t>e 15</w:t>
      </w:r>
      <w:r w:rsidR="00E72B73">
        <w:t xml:space="preserve"> (7.9%)</w:t>
      </w:r>
      <w:r w:rsidR="007F2431">
        <w:t xml:space="preserve"> children who were deemed to have required PN </w:t>
      </w:r>
      <w:r w:rsidR="00E72B73">
        <w:t>had a higher admission CRP</w:t>
      </w:r>
      <w:r w:rsidR="00393AB1">
        <w:t xml:space="preserve"> and greater anticipated NBM duration than those who </w:t>
      </w:r>
      <w:r w:rsidR="00D10318">
        <w:t>didn’t receive PN or received it for less than 5 days</w:t>
      </w:r>
      <w:r w:rsidR="00393AB1">
        <w:t>. Additionally, they</w:t>
      </w:r>
      <w:r w:rsidR="00E72B73">
        <w:t xml:space="preserve"> </w:t>
      </w:r>
      <w:r w:rsidR="006A562A">
        <w:t>were more likely to have widespread intra-abdominal pus,</w:t>
      </w:r>
      <w:r w:rsidR="00D10318">
        <w:t xml:space="preserve"> perforated appendicitis and bowel dilatation (</w:t>
      </w:r>
      <w:r w:rsidR="00081BCA">
        <w:t>supplementary t</w:t>
      </w:r>
      <w:r w:rsidR="00D10318">
        <w:t xml:space="preserve">able </w:t>
      </w:r>
      <w:r w:rsidR="00081BCA">
        <w:t>1</w:t>
      </w:r>
      <w:r w:rsidR="00D10318">
        <w:t>).</w:t>
      </w:r>
    </w:p>
    <w:p w14:paraId="565ABA77" w14:textId="030454CE" w:rsidR="00FC2F7A" w:rsidRDefault="003701A7" w:rsidP="00FC2F7A">
      <w:pPr>
        <w:pStyle w:val="Heading2"/>
      </w:pPr>
      <w:r>
        <w:lastRenderedPageBreak/>
        <w:t xml:space="preserve">Adherence to </w:t>
      </w:r>
      <w:r w:rsidR="00FC2F7A">
        <w:t xml:space="preserve">GIRFT </w:t>
      </w:r>
      <w:r w:rsidR="00043314">
        <w:t>recommendations</w:t>
      </w:r>
    </w:p>
    <w:p w14:paraId="1549200C" w14:textId="439CE08A" w:rsidR="00043314" w:rsidRDefault="003D37DA" w:rsidP="00043314">
      <w:r>
        <w:t>T</w:t>
      </w:r>
      <w:r w:rsidR="00043314">
        <w:t xml:space="preserve">he GIRFT abdominal pain pathway recommendations were followed in </w:t>
      </w:r>
      <w:r w:rsidR="0019136F">
        <w:t xml:space="preserve">just </w:t>
      </w:r>
      <w:r w:rsidR="00043314">
        <w:t>34%</w:t>
      </w:r>
      <w:r w:rsidR="00AC20B4">
        <w:t xml:space="preserve"> (</w:t>
      </w:r>
      <w:r w:rsidR="004B3E30">
        <w:t>n=65) of</w:t>
      </w:r>
      <w:r w:rsidR="00043314">
        <w:t xml:space="preserve"> children.</w:t>
      </w:r>
      <w:r w:rsidR="00F54F89">
        <w:t xml:space="preserve"> </w:t>
      </w:r>
      <w:r w:rsidR="00F17A40">
        <w:t>The recommendations for</w:t>
      </w:r>
      <w:r w:rsidR="00F54F89">
        <w:t xml:space="preserve"> </w:t>
      </w:r>
      <w:r w:rsidR="00043314">
        <w:t xml:space="preserve">PICC/NTCVC </w:t>
      </w:r>
      <w:r w:rsidR="00F54F89">
        <w:t xml:space="preserve">insertion </w:t>
      </w:r>
      <w:r w:rsidR="00F17A40">
        <w:t xml:space="preserve">were followed in </w:t>
      </w:r>
      <w:r w:rsidR="005277AC">
        <w:t>33.3% (n=</w:t>
      </w:r>
      <w:r w:rsidR="00F54F89">
        <w:t>22</w:t>
      </w:r>
      <w:r w:rsidR="005277AC">
        <w:t>/</w:t>
      </w:r>
      <w:r w:rsidR="00043314">
        <w:t>66</w:t>
      </w:r>
      <w:r w:rsidR="005277AC">
        <w:t>)</w:t>
      </w:r>
      <w:r w:rsidR="00043314">
        <w:t xml:space="preserve"> </w:t>
      </w:r>
      <w:r w:rsidR="005277AC">
        <w:t xml:space="preserve">of children </w:t>
      </w:r>
      <w:r w:rsidR="00410B1B">
        <w:t>who</w:t>
      </w:r>
      <w:r w:rsidR="00043314">
        <w:t xml:space="preserve"> met </w:t>
      </w:r>
      <w:r w:rsidR="002921E8">
        <w:t>criteria</w:t>
      </w:r>
      <w:r w:rsidR="00C74C94">
        <w:t xml:space="preserve"> </w:t>
      </w:r>
      <w:r w:rsidR="00043314">
        <w:t>for this</w:t>
      </w:r>
      <w:r w:rsidR="00C74C94">
        <w:t xml:space="preserve">, </w:t>
      </w:r>
      <w:r w:rsidR="0002499D">
        <w:t>for midline insertion</w:t>
      </w:r>
      <w:r w:rsidR="005277AC">
        <w:t xml:space="preserve"> </w:t>
      </w:r>
      <w:r w:rsidR="0002499D">
        <w:t>14.6%</w:t>
      </w:r>
      <w:r w:rsidR="005277AC">
        <w:t xml:space="preserve"> (n=12/82) children</w:t>
      </w:r>
      <w:r w:rsidR="0002499D">
        <w:t xml:space="preserve"> </w:t>
      </w:r>
      <w:r w:rsidR="00043314">
        <w:t xml:space="preserve">met </w:t>
      </w:r>
      <w:r w:rsidR="00873D4B">
        <w:t>the criteria</w:t>
      </w:r>
      <w:r w:rsidR="00EB6598">
        <w:t>,</w:t>
      </w:r>
      <w:r w:rsidR="00B12D2C">
        <w:t xml:space="preserve"> whilst for </w:t>
      </w:r>
      <w:r w:rsidR="002921E8">
        <w:t xml:space="preserve">peripheral </w:t>
      </w:r>
      <w:r w:rsidR="00043314">
        <w:t>cannula</w:t>
      </w:r>
      <w:r w:rsidR="002921E8">
        <w:t xml:space="preserve"> alone</w:t>
      </w:r>
      <w:r w:rsidR="00B12D2C">
        <w:t xml:space="preserve"> 75.6%</w:t>
      </w:r>
      <w:r w:rsidR="00A75841">
        <w:t xml:space="preserve"> (n=31/41)</w:t>
      </w:r>
      <w:r w:rsidR="00B12D2C">
        <w:t xml:space="preserve"> </w:t>
      </w:r>
      <w:r w:rsidR="00043314">
        <w:t xml:space="preserve">met </w:t>
      </w:r>
      <w:r w:rsidR="002921E8">
        <w:t>criteria</w:t>
      </w:r>
      <w:r w:rsidR="00043314">
        <w:t xml:space="preserve"> for this</w:t>
      </w:r>
      <w:r w:rsidR="008407A6">
        <w:t xml:space="preserve"> (figure 2)</w:t>
      </w:r>
      <w:r w:rsidR="002921E8">
        <w:t>.</w:t>
      </w:r>
      <w:r w:rsidR="007415EE">
        <w:t xml:space="preserve"> There were also </w:t>
      </w:r>
      <w:r w:rsidR="00EB14C4">
        <w:t>9.5%</w:t>
      </w:r>
      <w:r w:rsidR="00A753D7">
        <w:t xml:space="preserve"> (n=18)</w:t>
      </w:r>
      <w:r w:rsidR="007415EE">
        <w:t xml:space="preserve"> </w:t>
      </w:r>
      <w:r w:rsidR="00A753D7">
        <w:t xml:space="preserve">of </w:t>
      </w:r>
      <w:r w:rsidR="007415EE">
        <w:t xml:space="preserve">children </w:t>
      </w:r>
      <w:r w:rsidR="008926A5">
        <w:t xml:space="preserve">who received a PICC </w:t>
      </w:r>
      <w:r w:rsidR="005617B7">
        <w:t xml:space="preserve">when GIRFT recommended a midline or peripheral cannula and </w:t>
      </w:r>
      <w:r w:rsidR="00EB14C4">
        <w:t>3.2%</w:t>
      </w:r>
      <w:r w:rsidR="00A753D7">
        <w:t xml:space="preserve"> (n=6</w:t>
      </w:r>
      <w:r w:rsidR="00EB14C4">
        <w:t xml:space="preserve">) </w:t>
      </w:r>
      <w:r w:rsidR="00A753D7">
        <w:t xml:space="preserve">of </w:t>
      </w:r>
      <w:r w:rsidR="002068D4">
        <w:t>children who</w:t>
      </w:r>
      <w:r w:rsidR="00C44539">
        <w:t xml:space="preserve"> received a midline when a peripheral cannula was recommended.</w:t>
      </w:r>
      <w:r w:rsidR="005617B7">
        <w:t xml:space="preserve"> </w:t>
      </w:r>
    </w:p>
    <w:p w14:paraId="5F180847" w14:textId="37B5D936" w:rsidR="00FC2F7A" w:rsidRDefault="00FC2F7A" w:rsidP="00FC2F7A">
      <w:pPr>
        <w:pStyle w:val="Heading2"/>
      </w:pPr>
      <w:r>
        <w:t>Vascular access outcomes</w:t>
      </w:r>
    </w:p>
    <w:p w14:paraId="30E5482B" w14:textId="7B391AF1" w:rsidR="00B47828" w:rsidRDefault="005503A3" w:rsidP="00360976">
      <w:r>
        <w:t>Overall</w:t>
      </w:r>
      <w:r w:rsidR="0061465A">
        <w:t>,</w:t>
      </w:r>
      <w:r>
        <w:t xml:space="preserve"> 89 </w:t>
      </w:r>
      <w:r w:rsidR="000F7C36">
        <w:t>A</w:t>
      </w:r>
      <w:r>
        <w:t>VADs were used in 84 children</w:t>
      </w:r>
      <w:r w:rsidR="00723EB6">
        <w:t xml:space="preserve"> for a median of 5 (4-8) days</w:t>
      </w:r>
      <w:r>
        <w:t xml:space="preserve"> and </w:t>
      </w:r>
      <w:r w:rsidR="00235C56">
        <w:t xml:space="preserve">complications were experienced in </w:t>
      </w:r>
      <w:r w:rsidR="002A52D7">
        <w:t xml:space="preserve">11/89 </w:t>
      </w:r>
      <w:r w:rsidR="00846395">
        <w:t xml:space="preserve">(12.3%) </w:t>
      </w:r>
      <w:r w:rsidR="00723ECA">
        <w:t>A</w:t>
      </w:r>
      <w:r w:rsidR="00C91699">
        <w:t>VADs</w:t>
      </w:r>
      <w:r w:rsidR="00611E2D">
        <w:t xml:space="preserve"> of wh</w:t>
      </w:r>
      <w:r w:rsidR="00DE4F69">
        <w:t>ich 7 were midlines, 3 PICCs and 1 NTCVC</w:t>
      </w:r>
      <w:r w:rsidR="00846395">
        <w:t xml:space="preserve">. These were </w:t>
      </w:r>
      <w:r w:rsidR="00360976">
        <w:t xml:space="preserve">displacement/accidental removal (n=6, 6.4%), </w:t>
      </w:r>
      <w:r w:rsidR="00FE0DD1">
        <w:t>blockage (</w:t>
      </w:r>
      <w:r w:rsidR="00D07947">
        <w:t>n=</w:t>
      </w:r>
      <w:r w:rsidR="00B47828">
        <w:t>4</w:t>
      </w:r>
      <w:r w:rsidR="00D07947">
        <w:t>, 4.5%) and infection (</w:t>
      </w:r>
      <w:r w:rsidR="00360976">
        <w:t xml:space="preserve">n=1, 1.1%). </w:t>
      </w:r>
      <w:r w:rsidR="007F6F55">
        <w:t>PICC</w:t>
      </w:r>
      <w:r w:rsidR="00EF43C6">
        <w:t xml:space="preserve"> related complications were displacement/accidental removal (n=1), </w:t>
      </w:r>
      <w:r w:rsidR="008B701F">
        <w:t xml:space="preserve">blockage (n=1) and infection (n=1). The NTCVC complication was </w:t>
      </w:r>
      <w:r w:rsidR="00705AFF">
        <w:t>line blockage.</w:t>
      </w:r>
      <w:r w:rsidR="00EF43C6">
        <w:t xml:space="preserve"> </w:t>
      </w:r>
      <w:r w:rsidR="00360976">
        <w:t xml:space="preserve">Neither </w:t>
      </w:r>
      <w:r w:rsidR="00723ECA">
        <w:t>A</w:t>
      </w:r>
      <w:r w:rsidR="00360976">
        <w:t xml:space="preserve">VAD associated </w:t>
      </w:r>
      <w:r w:rsidR="00E50424">
        <w:t xml:space="preserve">systemic </w:t>
      </w:r>
      <w:r w:rsidR="00B47828">
        <w:t>thrombus or embolus</w:t>
      </w:r>
      <w:r w:rsidR="00360976">
        <w:t xml:space="preserve"> were reported.</w:t>
      </w:r>
    </w:p>
    <w:p w14:paraId="08C993C4" w14:textId="6D2B785F" w:rsidR="00FC2F7A" w:rsidRDefault="00FC2F7A" w:rsidP="00FC2F7A">
      <w:pPr>
        <w:pStyle w:val="Heading2"/>
      </w:pPr>
      <w:r>
        <w:t>Appendicitis outcomes</w:t>
      </w:r>
    </w:p>
    <w:p w14:paraId="2B313466" w14:textId="570D6A4C" w:rsidR="00D260CE" w:rsidRPr="001B1290" w:rsidRDefault="00C841B9" w:rsidP="00FC2F7A">
      <w:r>
        <w:t>Complications of appendicitis were experienced by 26 (1</w:t>
      </w:r>
      <w:r w:rsidR="008F0A2B">
        <w:t>3.7%) and were intra-abdominal collection (</w:t>
      </w:r>
      <w:r w:rsidR="00AB4781">
        <w:t>n=22), adhesional small bowel obstruction (n=6) and pneumonia (n=2). Some children experienced multiple complications</w:t>
      </w:r>
      <w:r w:rsidR="00224F42">
        <w:t xml:space="preserve">. </w:t>
      </w:r>
      <w:r w:rsidR="00F859A6">
        <w:t>Unplanned AVAD insertion</w:t>
      </w:r>
      <w:r w:rsidR="00EE1629">
        <w:t xml:space="preserve"> rate</w:t>
      </w:r>
      <w:r w:rsidR="00F859A6">
        <w:t xml:space="preserve"> was similar between those </w:t>
      </w:r>
      <w:r w:rsidR="00EE1629">
        <w:t>with and without appendicitis related complications (3/</w:t>
      </w:r>
      <w:r w:rsidR="001B1290">
        <w:t xml:space="preserve">26 [11.5%] </w:t>
      </w:r>
      <w:r w:rsidR="001B1290">
        <w:rPr>
          <w:i/>
          <w:iCs/>
        </w:rPr>
        <w:t>vs</w:t>
      </w:r>
      <w:r w:rsidR="001B1290">
        <w:t xml:space="preserve"> 9/163 [</w:t>
      </w:r>
      <w:r w:rsidR="002F6CDF">
        <w:t>5.5%], p=0.22).</w:t>
      </w:r>
      <w:r w:rsidR="00224F42">
        <w:t xml:space="preserve"> There was no mortality.</w:t>
      </w:r>
    </w:p>
    <w:p w14:paraId="15D0543E" w14:textId="77777777" w:rsidR="0036514B" w:rsidRDefault="00B93C4D" w:rsidP="00B93C4D">
      <w:pPr>
        <w:pStyle w:val="Heading1"/>
      </w:pPr>
      <w:r w:rsidRPr="009371C6">
        <w:t>Discussion</w:t>
      </w:r>
    </w:p>
    <w:p w14:paraId="18559005" w14:textId="57E55874" w:rsidR="00636F15" w:rsidRDefault="00351157" w:rsidP="004836AD">
      <w:r>
        <w:t>This study aimed to report practice surrounding vascular access in complicated paediatric app</w:t>
      </w:r>
      <w:r w:rsidR="007D74FB">
        <w:t>endicitis</w:t>
      </w:r>
      <w:r w:rsidR="00A23ED5">
        <w:t>. We</w:t>
      </w:r>
      <w:r w:rsidR="007D74FB">
        <w:t xml:space="preserve"> found </w:t>
      </w:r>
      <w:r w:rsidR="002108F1">
        <w:t xml:space="preserve">several factors associated with AVAD use, </w:t>
      </w:r>
      <w:r w:rsidR="00AE14A5">
        <w:t xml:space="preserve">minimal AVAD related complications and a modest </w:t>
      </w:r>
      <w:r w:rsidR="002E101B">
        <w:t xml:space="preserve">requirement for unplanned AVAD insertion following appendicectomy. </w:t>
      </w:r>
      <w:r w:rsidR="00A23ED5">
        <w:t xml:space="preserve">We also </w:t>
      </w:r>
      <w:r w:rsidR="002E101B">
        <w:t xml:space="preserve">found that actual practice </w:t>
      </w:r>
      <w:r w:rsidR="000064DB">
        <w:t>seldom meets GIRFT abdominal pain pathway recommendations regarding use and type of AVAD</w:t>
      </w:r>
      <w:r w:rsidR="00E73A0D">
        <w:t>,</w:t>
      </w:r>
      <w:r w:rsidR="000064DB">
        <w:t xml:space="preserve"> suggesting </w:t>
      </w:r>
      <w:r w:rsidR="00CC4D8E">
        <w:t xml:space="preserve">other factors </w:t>
      </w:r>
      <w:r w:rsidR="00B2584D">
        <w:t xml:space="preserve">currently </w:t>
      </w:r>
      <w:r w:rsidR="00CC4D8E">
        <w:t>guide clinician choice of AVAD.</w:t>
      </w:r>
    </w:p>
    <w:p w14:paraId="714E3230" w14:textId="21CCEF7C" w:rsidR="00110B2E" w:rsidRDefault="00F87CBB" w:rsidP="004836AD">
      <w:r>
        <w:t xml:space="preserve">A previous study of vascular access in </w:t>
      </w:r>
      <w:r w:rsidR="005E7FA7">
        <w:t xml:space="preserve">complicated </w:t>
      </w:r>
      <w:r>
        <w:t>paediatric appendicitis</w:t>
      </w:r>
      <w:r w:rsidR="003701A7" w:rsidRPr="003701A7">
        <w:t xml:space="preserve"> </w:t>
      </w:r>
      <w:r w:rsidR="003701A7">
        <w:t>conducted in the USA</w:t>
      </w:r>
      <w:r w:rsidR="00D70783">
        <w:t xml:space="preserve"> </w:t>
      </w:r>
      <w:r>
        <w:t>found that</w:t>
      </w:r>
      <w:r w:rsidR="00E73A0D">
        <w:t xml:space="preserve">, </w:t>
      </w:r>
      <w:r w:rsidR="00D70783">
        <w:t xml:space="preserve">in a </w:t>
      </w:r>
      <w:r w:rsidR="00E73A0D">
        <w:t xml:space="preserve">similar </w:t>
      </w:r>
      <w:r w:rsidR="00D70783">
        <w:t xml:space="preserve">setting </w:t>
      </w:r>
      <w:r w:rsidR="00E73A0D">
        <w:t>to this study,</w:t>
      </w:r>
      <w:r>
        <w:t xml:space="preserve"> </w:t>
      </w:r>
      <w:r w:rsidR="00EC43F6">
        <w:t>PICCs were used in just under 20% of children with complicated appendicitis</w:t>
      </w:r>
      <w:r w:rsidR="00FC4E46">
        <w:t>.</w:t>
      </w:r>
      <w:r w:rsidR="00001CA7">
        <w:fldChar w:fldCharType="begin">
          <w:fldData xml:space="preserve">PEVuZE5vdGU+PENpdGU+PEF1dGhvcj5TdWxrb3dza2k8L0F1dGhvcj48WWVhcj4yMDE0PC9ZZWFy
PjxSZWNOdW0+MjY2MzwvUmVjTnVtPjxEaXNwbGF5VGV4dD4oOCk8L0Rpc3BsYXlUZXh0PjxyZWNv
cmQ+PHJlYy1udW1iZXI+MjY2MzwvcmVjLW51bWJlcj48Zm9yZWlnbi1rZXlzPjxrZXkgYXBwPSJF
TiIgZGItaWQ9IjAwdDUyZXRlNHI5ZnIzZWRzZnB4NWF2cnJ3ZmZyZXNkYTl2MCIgdGltZXN0YW1w
PSIxNzI3NDM0NTk4IiBndWlkPSJlMDRhMGIyYy01YTUwLTQ0YTItYjU3Mi03Y2E1NzE3NWRhMzYi
PjI2NjM8L2tleT48L2ZvcmVpZ24ta2V5cz48cmVmLXR5cGUgbmFtZT0iSm91cm5hbCBBcnRpY2xl
Ij4xNzwvcmVmLXR5cGU+PGNvbnRyaWJ1dG9ycz48YXV0aG9ycz48YXV0aG9yPlN1bGtvd3NraSwg
Si4gUC48L2F1dGhvcj48YXV0aG9yPkFzdGksIEwuPC9hdXRob3I+PGF1dGhvcj5Db29wZXIsIEou
IE4uPC9hdXRob3I+PGF1dGhvcj5LZW5uZXksIEIuIEQuPC9hdXRob3I+PGF1dGhvcj5SYXZhbCwg
TS4gVi48L2F1dGhvcj48YXV0aG9yPlJhbmdlbCwgUy4gSi48L2F1dGhvcj48YXV0aG9yPkRlYW5z
LCBLLiBKLjwvYXV0aG9yPjxhdXRob3I+TWlubmVjaSwgUC4gQy48L2F1dGhvcj48L2F1dGhvcnM+
PC9jb250cmlidXRvcnM+PGF1dGgtYWRkcmVzcz5EZXBhcnRtZW50IG9mIFN1cmdlcnksIE5hdGlv
bndpZGUgQ2hpbGRyZW4mYXBvcztzIEhvc3BpdGFsLCBDb2x1bWJ1cywgT2hpbzsgQ2VudGVyIGZv
ciBTdXJnaWNhbCBPdXRjb21lcyBSZXNlYXJjaCwgVGhlIFJlc2VhcmNoIEluc3RpdHV0ZSwgTmF0
aW9ud2lkZSBDaGlsZHJlbiZhcG9zO3MgSG9zcGl0YWwsIENvbHVtYnVzLCBPaGlvLiYjeEQ7RGVw
YXJ0bWVudCBvZiBTdXJnZXJ5LCBDaGlsZHJlbiZhcG9zO3MgSG9zcGl0YWwgQm9zdG9uLCBCb3N0
b24sIE1hc3NhY2h1c2V0dHMuJiN4RDtEZXBhcnRtZW50IG9mIFN1cmdlcnksIE5hdGlvbndpZGUg
Q2hpbGRyZW4mYXBvcztzIEhvc3BpdGFsLCBDb2x1bWJ1cywgT2hpbzsgQ2VudGVyIGZvciBTdXJn
aWNhbCBPdXRjb21lcyBSZXNlYXJjaCwgVGhlIFJlc2VhcmNoIEluc3RpdHV0ZSwgTmF0aW9ud2lk
ZSBDaGlsZHJlbiZhcG9zO3MgSG9zcGl0YWwsIENvbHVtYnVzLCBPaGlvLiBFbGVjdHJvbmljIGFk
ZHJlc3M6IHBldGVyLm1pbm5lY2lAbmF0aW9ud2lkZWNoaWxkcmVucy5vcmcuPC9hdXRoLWFkZHJl
c3M+PHRpdGxlcz48dGl0bGU+TW9yYmlkaXR5IG9mIHBlcmlwaGVyYWxseSBpbnNlcnRlZCBjZW50
cmFsIGNhdGhldGVycyBpbiBwZWRpYXRyaWMgY29tcGxpY2F0ZWQgYXBwZW5kaWNpdGlzPC90aXRs
ZT48c2Vjb25kYXJ5LXRpdGxlPkogU3VyZyBSZXM8L3NlY29uZGFyeS10aXRsZT48L3RpdGxlcz48
cGVyaW9kaWNhbD48ZnVsbC10aXRsZT5KIFN1cmcgUmVzPC9mdWxsLXRpdGxlPjwvcGVyaW9kaWNh
bD48cGFnZXM+MjM1LTQxPC9wYWdlcz48dm9sdW1lPjE5MDwvdm9sdW1lPjxudW1iZXI+MTwvbnVt
YmVyPjxlZGl0aW9uPjIwMTQwMzEzPC9lZGl0aW9uPjxrZXl3b3Jkcz48a2V5d29yZD5BZG1pbmlz
dHJhdGlvbiwgT3JhbDwva2V5d29yZD48a2V5d29yZD5BbnRpLUJhY3RlcmlhbCBBZ2VudHMvYWRt
aW5pc3RyYXRpb24gJmFtcDsgZG9zYWdlPC9rZXl3b3JkPjxrZXl3b3JkPkFwcGVuZGljaXRpcy9j
b21wbGljYXRpb25zLypzdXJnZXJ5PC9rZXl3b3JkPjxrZXl3b3JkPkNhdGhldGVyaXphdGlvbiwg
Q2VudHJhbCBWZW5vdXMvKmluc3RydW1lbnRhdGlvbjwva2V5d29yZD48a2V5d29yZD5DaGlsZDwv
a2V5d29yZD48a2V5d29yZD5DaGlsZCwgUHJlc2Nob29sPC9rZXl3b3JkPjxrZXl3b3JkPkNvaG9y
dCBTdHVkaWVzPC9rZXl3b3JkPjxrZXl3b3JkPkZlbWFsZTwva2V5d29yZD48a2V5d29yZD5IZWFs
dGggSW5mb3JtYXRpb24gU3lzdGVtczwva2V5d29yZD48a2V5d29yZD5IdW1hbnM8L2tleXdvcmQ+
PGtleXdvcmQ+TWFsZTwva2V5d29yZD48a2V5d29yZD5Nb3JiaWRpdHk8L2tleXdvcmQ+PGtleXdv
cmQ+UG9zdG9wZXJhdGl2ZSBDb21wbGljYXRpb25zL2VwaWRlbWlvbG9neTwva2V5d29yZD48a2V5
d29yZD5Qcm9wZW5zaXR5IFNjb3JlPC9rZXl3b3JkPjxrZXl3b3JkPkFwcGVuZGljaXRpczwva2V5
d29yZD48a2V5d29yZD5Db21wbGljYXRlZCBhcHBlbmRpY2l0aXM8L2tleXdvcmQ+PGtleXdvcmQ+
UGhpczwva2V5d29yZD48a2V5d29yZD5QaWNjPC9rZXl3b3JkPjxrZXl3b3JkPlBlZGlhdHJpYyBI
ZWFsdGggSW5mb3JtYXRpb24gU3lzdGVtPC9rZXl3b3JkPjxrZXl3b3JkPlBlcmlwaGVyYWxseSBp
bnNlcnRlZCBjZW50cmFsIGNhdGhldGVyPC9rZXl3b3JkPjwva2V5d29yZHM+PGRhdGVzPjx5ZWFy
PjIwMTQ8L3llYXI+PHB1Yi1kYXRlcz48ZGF0ZT5KdWw8L2RhdGU+PC9wdWItZGF0ZXM+PC9kYXRl
cz48aXNibj4xMDk1LTg2NzMgKEVsZWN0cm9uaWMpJiN4RDswMDIyLTQ4MDQgKFByaW50KSYjeEQ7
MDAyMi00ODA0IChMaW5raW5nKTwvaXNibj48YWNjZXNzaW9uLW51bT4yNDcyMTYwNDwvYWNjZXNz
aW9uLW51bT48dXJscz48cmVsYXRlZC11cmxzPjx1cmw+aHR0cHM6Ly93d3cubmNiaS5ubG0ubmlo
Lmdvdi9wdWJtZWQvMjQ3MjE2MDQ8L3VybD48L3JlbGF0ZWQtdXJscz48L3VybHM+PGN1c3RvbTI+
UE1DNDA1MzUxODwvY3VzdG9tMj48ZWxlY3Ryb25pYy1yZXNvdXJjZS1udW0+MTAuMTAxNi9qLmpz
cy4yMDE0LjAzLjAxNDwvZWxlY3Ryb25pYy1yZXNvdXJjZS1udW0+PHJlbW90ZS1kYXRhYmFzZS1u
YW1lPk1lZGxpbmU8L3JlbW90ZS1kYXRhYmFzZS1uYW1lPjxyZW1vdGUtZGF0YWJhc2UtcHJvdmlk
ZXI+TkxNPC9yZW1vdGUtZGF0YWJhc2UtcHJvdmlkZXI+PC9yZWNvcmQ+PC9DaXRlPjwvRW5kTm90
ZT5=
</w:fldData>
        </w:fldChar>
      </w:r>
      <w:r w:rsidR="00266EDB">
        <w:instrText xml:space="preserve"> ADDIN EN.CITE </w:instrText>
      </w:r>
      <w:r w:rsidR="00266EDB">
        <w:fldChar w:fldCharType="begin">
          <w:fldData xml:space="preserve">PEVuZE5vdGU+PENpdGU+PEF1dGhvcj5TdWxrb3dza2k8L0F1dGhvcj48WWVhcj4yMDE0PC9ZZWFy
PjxSZWNOdW0+MjY2MzwvUmVjTnVtPjxEaXNwbGF5VGV4dD4oOCk8L0Rpc3BsYXlUZXh0PjxyZWNv
cmQ+PHJlYy1udW1iZXI+MjY2MzwvcmVjLW51bWJlcj48Zm9yZWlnbi1rZXlzPjxrZXkgYXBwPSJF
TiIgZGItaWQ9IjAwdDUyZXRlNHI5ZnIzZWRzZnB4NWF2cnJ3ZmZyZXNkYTl2MCIgdGltZXN0YW1w
PSIxNzI3NDM0NTk4IiBndWlkPSJlMDRhMGIyYy01YTUwLTQ0YTItYjU3Mi03Y2E1NzE3NWRhMzYi
PjI2NjM8L2tleT48L2ZvcmVpZ24ta2V5cz48cmVmLXR5cGUgbmFtZT0iSm91cm5hbCBBcnRpY2xl
Ij4xNzwvcmVmLXR5cGU+PGNvbnRyaWJ1dG9ycz48YXV0aG9ycz48YXV0aG9yPlN1bGtvd3NraSwg
Si4gUC48L2F1dGhvcj48YXV0aG9yPkFzdGksIEwuPC9hdXRob3I+PGF1dGhvcj5Db29wZXIsIEou
IE4uPC9hdXRob3I+PGF1dGhvcj5LZW5uZXksIEIuIEQuPC9hdXRob3I+PGF1dGhvcj5SYXZhbCwg
TS4gVi48L2F1dGhvcj48YXV0aG9yPlJhbmdlbCwgUy4gSi48L2F1dGhvcj48YXV0aG9yPkRlYW5z
LCBLLiBKLjwvYXV0aG9yPjxhdXRob3I+TWlubmVjaSwgUC4gQy48L2F1dGhvcj48L2F1dGhvcnM+
PC9jb250cmlidXRvcnM+PGF1dGgtYWRkcmVzcz5EZXBhcnRtZW50IG9mIFN1cmdlcnksIE5hdGlv
bndpZGUgQ2hpbGRyZW4mYXBvcztzIEhvc3BpdGFsLCBDb2x1bWJ1cywgT2hpbzsgQ2VudGVyIGZv
ciBTdXJnaWNhbCBPdXRjb21lcyBSZXNlYXJjaCwgVGhlIFJlc2VhcmNoIEluc3RpdHV0ZSwgTmF0
aW9ud2lkZSBDaGlsZHJlbiZhcG9zO3MgSG9zcGl0YWwsIENvbHVtYnVzLCBPaGlvLiYjeEQ7RGVw
YXJ0bWVudCBvZiBTdXJnZXJ5LCBDaGlsZHJlbiZhcG9zO3MgSG9zcGl0YWwgQm9zdG9uLCBCb3N0
b24sIE1hc3NhY2h1c2V0dHMuJiN4RDtEZXBhcnRtZW50IG9mIFN1cmdlcnksIE5hdGlvbndpZGUg
Q2hpbGRyZW4mYXBvcztzIEhvc3BpdGFsLCBDb2x1bWJ1cywgT2hpbzsgQ2VudGVyIGZvciBTdXJn
aWNhbCBPdXRjb21lcyBSZXNlYXJjaCwgVGhlIFJlc2VhcmNoIEluc3RpdHV0ZSwgTmF0aW9ud2lk
ZSBDaGlsZHJlbiZhcG9zO3MgSG9zcGl0YWwsIENvbHVtYnVzLCBPaGlvLiBFbGVjdHJvbmljIGFk
ZHJlc3M6IHBldGVyLm1pbm5lY2lAbmF0aW9ud2lkZWNoaWxkcmVucy5vcmcuPC9hdXRoLWFkZHJl
c3M+PHRpdGxlcz48dGl0bGU+TW9yYmlkaXR5IG9mIHBlcmlwaGVyYWxseSBpbnNlcnRlZCBjZW50
cmFsIGNhdGhldGVycyBpbiBwZWRpYXRyaWMgY29tcGxpY2F0ZWQgYXBwZW5kaWNpdGlzPC90aXRs
ZT48c2Vjb25kYXJ5LXRpdGxlPkogU3VyZyBSZXM8L3NlY29uZGFyeS10aXRsZT48L3RpdGxlcz48
cGVyaW9kaWNhbD48ZnVsbC10aXRsZT5KIFN1cmcgUmVzPC9mdWxsLXRpdGxlPjwvcGVyaW9kaWNh
bD48cGFnZXM+MjM1LTQxPC9wYWdlcz48dm9sdW1lPjE5MDwvdm9sdW1lPjxudW1iZXI+MTwvbnVt
YmVyPjxlZGl0aW9uPjIwMTQwMzEzPC9lZGl0aW9uPjxrZXl3b3Jkcz48a2V5d29yZD5BZG1pbmlz
dHJhdGlvbiwgT3JhbDwva2V5d29yZD48a2V5d29yZD5BbnRpLUJhY3RlcmlhbCBBZ2VudHMvYWRt
aW5pc3RyYXRpb24gJmFtcDsgZG9zYWdlPC9rZXl3b3JkPjxrZXl3b3JkPkFwcGVuZGljaXRpcy9j
b21wbGljYXRpb25zLypzdXJnZXJ5PC9rZXl3b3JkPjxrZXl3b3JkPkNhdGhldGVyaXphdGlvbiwg
Q2VudHJhbCBWZW5vdXMvKmluc3RydW1lbnRhdGlvbjwva2V5d29yZD48a2V5d29yZD5DaGlsZDwv
a2V5d29yZD48a2V5d29yZD5DaGlsZCwgUHJlc2Nob29sPC9rZXl3b3JkPjxrZXl3b3JkPkNvaG9y
dCBTdHVkaWVzPC9rZXl3b3JkPjxrZXl3b3JkPkZlbWFsZTwva2V5d29yZD48a2V5d29yZD5IZWFs
dGggSW5mb3JtYXRpb24gU3lzdGVtczwva2V5d29yZD48a2V5d29yZD5IdW1hbnM8L2tleXdvcmQ+
PGtleXdvcmQ+TWFsZTwva2V5d29yZD48a2V5d29yZD5Nb3JiaWRpdHk8L2tleXdvcmQ+PGtleXdv
cmQ+UG9zdG9wZXJhdGl2ZSBDb21wbGljYXRpb25zL2VwaWRlbWlvbG9neTwva2V5d29yZD48a2V5
d29yZD5Qcm9wZW5zaXR5IFNjb3JlPC9rZXl3b3JkPjxrZXl3b3JkPkFwcGVuZGljaXRpczwva2V5
d29yZD48a2V5d29yZD5Db21wbGljYXRlZCBhcHBlbmRpY2l0aXM8L2tleXdvcmQ+PGtleXdvcmQ+
UGhpczwva2V5d29yZD48a2V5d29yZD5QaWNjPC9rZXl3b3JkPjxrZXl3b3JkPlBlZGlhdHJpYyBI
ZWFsdGggSW5mb3JtYXRpb24gU3lzdGVtPC9rZXl3b3JkPjxrZXl3b3JkPlBlcmlwaGVyYWxseSBp
bnNlcnRlZCBjZW50cmFsIGNhdGhldGVyPC9rZXl3b3JkPjwva2V5d29yZHM+PGRhdGVzPjx5ZWFy
PjIwMTQ8L3llYXI+PHB1Yi1kYXRlcz48ZGF0ZT5KdWw8L2RhdGU+PC9wdWItZGF0ZXM+PC9kYXRl
cz48aXNibj4xMDk1LTg2NzMgKEVsZWN0cm9uaWMpJiN4RDswMDIyLTQ4MDQgKFByaW50KSYjeEQ7
MDAyMi00ODA0IChMaW5raW5nKTwvaXNibj48YWNjZXNzaW9uLW51bT4yNDcyMTYwNDwvYWNjZXNz
aW9uLW51bT48dXJscz48cmVsYXRlZC11cmxzPjx1cmw+aHR0cHM6Ly93d3cubmNiaS5ubG0ubmlo
Lmdvdi9wdWJtZWQvMjQ3MjE2MDQ8L3VybD48L3JlbGF0ZWQtdXJscz48L3VybHM+PGN1c3RvbTI+
UE1DNDA1MzUxODwvY3VzdG9tMj48ZWxlY3Ryb25pYy1yZXNvdXJjZS1udW0+MTAuMTAxNi9qLmpz
cy4yMDE0LjAzLjAxNDwvZWxlY3Ryb25pYy1yZXNvdXJjZS1udW0+PHJlbW90ZS1kYXRhYmFzZS1u
YW1lPk1lZGxpbmU8L3JlbW90ZS1kYXRhYmFzZS1uYW1lPjxyZW1vdGUtZGF0YWJhc2UtcHJvdmlk
ZXI+TkxNPC9yZW1vdGUtZGF0YWJhc2UtcHJvdmlkZXI+PC9yZWNvcmQ+PC9DaXRlPjwvRW5kTm90
ZT5=
</w:fldData>
        </w:fldChar>
      </w:r>
      <w:r w:rsidR="00266EDB">
        <w:instrText xml:space="preserve"> ADDIN EN.CITE.DATA </w:instrText>
      </w:r>
      <w:r w:rsidR="00266EDB">
        <w:fldChar w:fldCharType="end"/>
      </w:r>
      <w:r w:rsidR="00001CA7">
        <w:fldChar w:fldCharType="separate"/>
      </w:r>
      <w:r w:rsidR="002A1D99">
        <w:rPr>
          <w:noProof/>
        </w:rPr>
        <w:t>(8)</w:t>
      </w:r>
      <w:r w:rsidR="00001CA7">
        <w:fldChar w:fldCharType="end"/>
      </w:r>
      <w:r w:rsidR="00FC4E46">
        <w:t xml:space="preserve"> This previous work use</w:t>
      </w:r>
      <w:r w:rsidR="00A23ED5">
        <w:t>d</w:t>
      </w:r>
      <w:r w:rsidR="00FC4E46">
        <w:t xml:space="preserve"> </w:t>
      </w:r>
      <w:r w:rsidR="002C4049">
        <w:t>administrative data so</w:t>
      </w:r>
      <w:r w:rsidR="00133B7F">
        <w:t xml:space="preserve"> has limited information regarding indications for use. T</w:t>
      </w:r>
      <w:r w:rsidR="00FB78F1">
        <w:t>he GIRFT abdominal pain pathway recommendations were derived from expert opinion alone.</w:t>
      </w:r>
      <w:r w:rsidR="00CC0035">
        <w:fldChar w:fldCharType="begin"/>
      </w:r>
      <w:r w:rsidR="008C760E">
        <w:instrText xml:space="preserve"> ADDIN EN.CITE &lt;EndNote&gt;&lt;Cite&gt;&lt;Author&gt;Time.&lt;/Author&gt;&lt;Year&gt;2022&lt;/Year&gt;&lt;RecNum&gt;376&lt;/RecNum&gt;&lt;DisplayText&gt;(5)&lt;/DisplayText&gt;&lt;record&gt;&lt;rec-number&gt;376&lt;/rec-number&gt;&lt;foreign-keys&gt;&lt;key app="EN" db-id="00t52ete4r9fr3edsfpx5avrrwffresda9v0" timestamp="1682611756" guid="6ba82a20-6c8b-486f-9501-e2b5d761c2dc"&gt;376&lt;/key&gt;&lt;/foreign-keys&gt;&lt;ref-type name="Generic"&gt;13&lt;/ref-type&gt;&lt;contributors&gt;&lt;authors&gt;&lt;author&gt;Time., Getting It Right First&lt;/author&gt;&lt;/authors&gt;&lt;/contributors&gt;&lt;titles&gt;&lt;title&gt;Acute paediatric abdominal pain pathway&lt;/title&gt;&lt;short-title&gt;Acute paediatric abdominal pain pathway&lt;/short-title&gt;&lt;/titles&gt;&lt;dates&gt;&lt;year&gt;2022&lt;/year&gt;&lt;/dates&gt;&lt;publisher&gt;Royal National Orthopaedic Hospital NHS Trust, NHS England and NHS Improvement.&lt;/publisher&gt;&lt;urls&gt;&lt;/urls&gt;&lt;/record&gt;&lt;/Cite&gt;&lt;/EndNote&gt;</w:instrText>
      </w:r>
      <w:r w:rsidR="00CC0035">
        <w:fldChar w:fldCharType="separate"/>
      </w:r>
      <w:r w:rsidR="008C760E">
        <w:rPr>
          <w:noProof/>
        </w:rPr>
        <w:t>(5)</w:t>
      </w:r>
      <w:r w:rsidR="00CC0035">
        <w:fldChar w:fldCharType="end"/>
      </w:r>
      <w:r w:rsidR="00FB78F1">
        <w:t xml:space="preserve"> </w:t>
      </w:r>
      <w:r w:rsidR="004E22C6">
        <w:t xml:space="preserve">This current study has provided some evidence that may allow refinement of these guidelines to ensure that children </w:t>
      </w:r>
      <w:r w:rsidR="004B64E0">
        <w:t xml:space="preserve">with </w:t>
      </w:r>
      <w:r w:rsidR="004E22C6">
        <w:t>complicated appendicitis</w:t>
      </w:r>
      <w:r w:rsidR="004B64E0">
        <w:t xml:space="preserve"> receive the most appropriate vascular access device for them.</w:t>
      </w:r>
      <w:r w:rsidR="00164FA2">
        <w:t xml:space="preserve"> </w:t>
      </w:r>
      <w:r w:rsidR="00F810EC">
        <w:t xml:space="preserve">Unplanned AVAD requirement was relatively </w:t>
      </w:r>
      <w:r w:rsidR="00F810EC">
        <w:lastRenderedPageBreak/>
        <w:t>uncommon in this study</w:t>
      </w:r>
      <w:r w:rsidR="00221B76">
        <w:t xml:space="preserve"> but </w:t>
      </w:r>
      <w:r w:rsidR="00426632">
        <w:t>didn’t just occur in children who had only a cannula placed at appendicectomy.</w:t>
      </w:r>
      <w:r w:rsidR="00221B76">
        <w:t xml:space="preserve"> </w:t>
      </w:r>
      <w:r w:rsidR="00C86183">
        <w:t>I</w:t>
      </w:r>
      <w:r w:rsidR="001D3082">
        <w:t>t</w:t>
      </w:r>
      <w:r w:rsidR="009D1181">
        <w:t xml:space="preserve"> was </w:t>
      </w:r>
      <w:r w:rsidR="00C86183">
        <w:t xml:space="preserve">observed </w:t>
      </w:r>
      <w:r w:rsidR="009D1181">
        <w:t xml:space="preserve">frequently </w:t>
      </w:r>
      <w:r w:rsidR="00C86183">
        <w:t>in those who had</w:t>
      </w:r>
      <w:r w:rsidR="00D65EA8">
        <w:t xml:space="preserve"> a</w:t>
      </w:r>
      <w:r w:rsidR="009D1181">
        <w:t xml:space="preserve"> NTCVC placed at </w:t>
      </w:r>
      <w:r w:rsidR="00974C13">
        <w:t>a</w:t>
      </w:r>
      <w:r w:rsidR="009D1181">
        <w:t>ppendicectomy</w:t>
      </w:r>
      <w:r w:rsidR="00C81664">
        <w:t>,</w:t>
      </w:r>
      <w:r w:rsidR="00204D51">
        <w:t xml:space="preserve"> </w:t>
      </w:r>
      <w:r w:rsidR="000D1DDE">
        <w:t>hence</w:t>
      </w:r>
      <w:r w:rsidR="00204D51">
        <w:t xml:space="preserve"> </w:t>
      </w:r>
      <w:r w:rsidR="00BD7619">
        <w:t xml:space="preserve">the </w:t>
      </w:r>
      <w:r w:rsidR="00204D51">
        <w:t xml:space="preserve">use of a midline or PICC might </w:t>
      </w:r>
      <w:r w:rsidR="000D1DDE">
        <w:t>reduce</w:t>
      </w:r>
      <w:r w:rsidR="00BD7619">
        <w:t xml:space="preserve"> the</w:t>
      </w:r>
      <w:r w:rsidR="00204D51">
        <w:t xml:space="preserve"> need for </w:t>
      </w:r>
      <w:r w:rsidR="00BD7619">
        <w:t xml:space="preserve">an </w:t>
      </w:r>
      <w:r w:rsidR="00204D51">
        <w:t>unplanned AVAD insertion</w:t>
      </w:r>
      <w:r w:rsidR="004B64EB">
        <w:t xml:space="preserve"> and highlights the importance of </w:t>
      </w:r>
      <w:r w:rsidR="00A35042">
        <w:t>initial correct device insertion</w:t>
      </w:r>
      <w:r w:rsidR="00204D51">
        <w:t>.</w:t>
      </w:r>
      <w:r w:rsidR="00DB0EDA">
        <w:t xml:space="preserve"> </w:t>
      </w:r>
      <w:r w:rsidR="00023FA1">
        <w:t xml:space="preserve">Even if a NTCVC is required due to physiological </w:t>
      </w:r>
      <w:r w:rsidR="00B952FF">
        <w:t xml:space="preserve">instability, concurrent midline or PICC insertion is likely beneficial. </w:t>
      </w:r>
      <w:r w:rsidR="00E10915">
        <w:t>Additionally, unplanned AVAD insertion was associated with append</w:t>
      </w:r>
      <w:r w:rsidR="007D35F0">
        <w:t xml:space="preserve">icectomy at night suggesting that </w:t>
      </w:r>
      <w:r w:rsidR="00A23ED5">
        <w:t xml:space="preserve">current service provision </w:t>
      </w:r>
      <w:r w:rsidR="007164B5">
        <w:t xml:space="preserve">may not support </w:t>
      </w:r>
      <w:r w:rsidR="005E2147">
        <w:t xml:space="preserve">optimum </w:t>
      </w:r>
      <w:r w:rsidR="00695984">
        <w:t xml:space="preserve">device </w:t>
      </w:r>
      <w:r w:rsidR="007164B5">
        <w:t xml:space="preserve">placement </w:t>
      </w:r>
      <w:r w:rsidR="00695984">
        <w:t>out of hours</w:t>
      </w:r>
      <w:r w:rsidR="007164B5">
        <w:t>.</w:t>
      </w:r>
      <w:r w:rsidR="00695984">
        <w:t xml:space="preserve"> This is </w:t>
      </w:r>
      <w:r w:rsidR="005A45BD">
        <w:t xml:space="preserve">likely related to </w:t>
      </w:r>
      <w:r w:rsidR="005848D9">
        <w:t>availability of clinicians trained in this procedure</w:t>
      </w:r>
      <w:r w:rsidR="000E5612">
        <w:t xml:space="preserve"> or unavailability of additional resource</w:t>
      </w:r>
      <w:r w:rsidR="00BC3217">
        <w:t>s</w:t>
      </w:r>
      <w:r w:rsidR="000E5612">
        <w:t xml:space="preserve"> such as</w:t>
      </w:r>
      <w:r w:rsidR="00BC3217">
        <w:t xml:space="preserve"> in-theatre radiography. The former</w:t>
      </w:r>
      <w:r w:rsidR="001826AE">
        <w:t xml:space="preserve"> could be readily </w:t>
      </w:r>
      <w:r w:rsidR="00CA7FC7">
        <w:t xml:space="preserve">addressed through </w:t>
      </w:r>
      <w:r w:rsidR="00A35D44">
        <w:t>training</w:t>
      </w:r>
      <w:r w:rsidR="00BC3217">
        <w:t>.</w:t>
      </w:r>
      <w:r w:rsidR="00CC0035">
        <w:fldChar w:fldCharType="begin">
          <w:fldData xml:space="preserve">PEVuZE5vdGU+PENpdGU+PEF1dGhvcj5GdTwvQXV0aG9yPjxZZWFyPjIwMjQ8L1llYXI+PFJlY051
bT4yNjY1PC9SZWNOdW0+PERpc3BsYXlUZXh0Pig5KTwvRGlzcGxheVRleHQ+PHJlY29yZD48cmVj
LW51bWJlcj4yNjY1PC9yZWMtbnVtYmVyPjxmb3JlaWduLWtleXM+PGtleSBhcHA9IkVOIiBkYi1p
ZD0iMDB0NTJldGU0cjlmcjNlZHNmcHg1YXZycndmZnJlc2RhOXYwIiB0aW1lc3RhbXA9IjE3Mjc0
MzY1ODUiIGd1aWQ9IjIxMDU5ZGViLTExMWYtNDU1YS1hMGEzLTRkMDgyZWFiY2YyMyI+MjY2NTwv
a2V5PjwvZm9yZWlnbi1rZXlzPjxyZWYtdHlwZSBuYW1lPSJKb3VybmFsIEFydGljbGUiPjE3PC9y
ZWYtdHlwZT48Y29udHJpYnV0b3JzPjxhdXRob3JzPjxhdXRob3I+RnUsIFQuIFQuPC9hdXRob3I+
PGF1dGhvcj5XYW5nLCBYLiBKLjwvYXV0aG9yPjxhdXRob3I+WGlhbywgUy4gUS48L2F1dGhvcj48
YXV0aG9yPkZhbiwgTC48L2F1dGhvcj48L2F1dGhvcnM+PC9jb250cmlidXRvcnM+PGF1dGgtYWRk
cmVzcz5EZXBhcnRtZW50IG9mIE51cnNpbmcsIFNoZW5namluZyBIb3NwaXRhbCBvZiBDaGluYSBN
ZWRpY2FsIFVuaXZlcnNpdHksIFNoZW55YW5nLCBMaWFvbmluZywgQ2hpbmEuJiN4RDtEZXBhcnRt
ZW50IG9mIFBlZGlhdHJpYyBJbnRlbnNpdmUgQ2FyZSBVbml0LCBTaGVuZ2ppbmcgSG9zcGl0YWwg
b2YgQ2hpbmEgTWVkaWNhbCBVbml2ZXJzaXR5LCBTaGVueWFuZywgTGlhb25pbmcsIENoaW5hLiYj
eEQ7RGVwYXJ0bWVudCBvZiBOdXJzaW5nLCBTaGVuZ2ppbmcgSG9zcGl0YWwgb2YgQ2hpbmEgTWVk
aWNhbCBVbml2ZXJzaXR5LCBTaGVueWFuZywgTGlhb25pbmcsIENoaW5hLiBFbGVjdHJvbmljIGFk
ZHJlc3M6IHNpeWVjYW9kanh4QHNpbmEuY29tLiYjeEQ7RGVwYXJ0bWVudCBvZiBOdXJzaW5nLCBT
aGVuZ2ppbmcgSG9zcGl0YWwgb2YgQ2hpbmEgTWVkaWNhbCBVbml2ZXJzaXR5LCBTaGVueWFuZywg
TGlhb25pbmcsIENoaW5hOyBEZXBhcnRtZW50IG9mIE51cnNpbmcsIENoaW5hIE1lZGljYWwgVW5p
dmVyc2l0eSwgU2hlbnlhbmcsIExpYW9uaW5nLCBDaGluYS4gRWxlY3Ryb25pYyBhZGRyZXNzOiBm
YW5sQHNqLWhvc3BpdGFsLm9yZy48L2F1dGgtYWRkcmVzcz48dGl0bGVzPjx0aXRsZT5EZXZlbG9w
bWVudCBhbmQgZXZhbHVhdGlvbiBvZiBhIFBJQ0MgdmlydHVhbCBzaW11bGF0b3IgaW4gbmVvbmF0
YWwgbnVyc2luZzogQSByYW5kb21pemVkIGNvbnRyb2xsZWQgdHJpYWw8L3RpdGxlPjxzZWNvbmRh
cnktdGl0bGU+TnVyc2UgRWR1YyBUb2RheTwvc2Vjb25kYXJ5LXRpdGxlPjwvdGl0bGVzPjxwZXJp
b2RpY2FsPjxmdWxsLXRpdGxlPk51cnNlIEVkdWMgVG9kYXk8L2Z1bGwtdGl0bGU+PC9wZXJpb2Rp
Y2FsPjxwYWdlcz4xMDYzMDY8L3BhZ2VzPjx2b2x1bWU+MTQxPC92b2x1bWU+PGVkaXRpb24+MjAy
NDA3MDk8L2VkaXRpb24+PGtleXdvcmRzPjxrZXl3b3JkPkh1bWFuczwva2V5d29yZD48a2V5d29y
ZD4qTmVvbmF0YWwgTnVyc2luZy9lZHVjYXRpb24vbWV0aG9kcy9zdGFuZGFyZHM8L2tleXdvcmQ+
PGtleXdvcmQ+KlN0dWRlbnRzLCBOdXJzaW5nL3N0YXRpc3RpY3MgJmFtcDsgbnVtZXJpY2FsIGRh
dGEvcHN5Y2hvbG9neTwva2V5d29yZD48a2V5d29yZD4qQ2F0aGV0ZXJpemF0aW9uLCBQZXJpcGhl
cmFsL21ldGhvZHMvbnVyc2luZzwva2V5d29yZD48a2V5d29yZD5GZW1hbGU8L2tleXdvcmQ+PGtl
eXdvcmQ+KkNsaW5pY2FsIENvbXBldGVuY2Uvc3RhbmRhcmRzL3N0YXRpc3RpY3MgJmFtcDsgbnVt
ZXJpY2FsIGRhdGE8L2tleXdvcmQ+PGtleXdvcmQ+TWFsZTwva2V5d29yZD48a2V5d29yZD5DaGlu
YTwva2V5d29yZD48a2V5d29yZD5JbmZhbnQsIE5ld2Jvcm48L2tleXdvcmQ+PGtleXdvcmQ+U3Vy
dmV5cyBhbmQgUXVlc3Rpb25uYWlyZXM8L2tleXdvcmQ+PGtleXdvcmQ+U2ltdWxhdGlvbiBUcmFp
bmluZy9tZXRob2RzPC9rZXl3b3JkPjxrZXl3b3JkPkFkdWx0PC9rZXl3b3JkPjxrZXl3b3JkPkVk
dWNhdGlvbiwgTnVyc2luZywgR3JhZHVhdGUvbWV0aG9kczwva2V5d29yZD48a2V5d29yZD5FZHVj
YXRpb25hbCBNZWFzdXJlbWVudC9tZXRob2RzPC9rZXl3b3JkPjxrZXl3b3JkPk5lb25hdGFsIFBJ
Q0MgdHJhaW5pbmc8L2tleXdvcmQ+PGtleXdvcmQ+TnVyc2luZyBlZHVjYXRpb25hbCB0ZWNobm9s
b2d5PC9rZXl3b3JkPjxrZXl3b3JkPlBlZGlhdHJpYyBudXJzaW5nIHNraWxsIGRldmVsb3BtZW50
PC9rZXl3b3JkPjxrZXl3b3JkPlZpcnR1YWwgc2ltdWxhdGlvbiBpbiBudXJzaW5nIGVkdWNhdGlv
bjwva2V5d29yZD48L2tleXdvcmRzPjxkYXRlcz48eWVhcj4yMDI0PC95ZWFyPjxwdWItZGF0ZXM+
PGRhdGU+T2N0PC9kYXRlPjwvcHViLWRhdGVzPjwvZGF0ZXM+PGlzYm4+MTUzMi0yNzkzIChFbGVj
dHJvbmljKSYjeEQ7MDI2MC02OTE3IChMaW5raW5nKTwvaXNibj48YWNjZXNzaW9uLW51bT4zOTAx
MzI5MDwvYWNjZXNzaW9uLW51bT48dXJscz48cmVsYXRlZC11cmxzPjx1cmw+aHR0cHM6Ly93d3cu
bmNiaS5ubG0ubmloLmdvdi9wdWJtZWQvMzkwMTMyOTA8L3VybD48L3JlbGF0ZWQtdXJscz48L3Vy
bHM+PGN1c3RvbTE+RGVjbGFyYXRpb24gb2YgY29tcGV0aW5nIGludGVyZXN0IFRoZSBhdXRob3Jz
IGRlY2xhcmUgdGhhdCB0aGV5IGhhdmUgbm8gY29uZmxpY3Qgb2YgaW50ZXJlc3QuPC9jdXN0b20x
PjxlbGVjdHJvbmljLXJlc291cmNlLW51bT4xMC4xMDE2L2oubmVkdC4yMDI0LjEwNjMwNjwvZWxl
Y3Ryb25pYy1yZXNvdXJjZS1udW0+PHJlbW90ZS1kYXRhYmFzZS1uYW1lPk1lZGxpbmU8L3JlbW90
ZS1kYXRhYmFzZS1uYW1lPjxyZW1vdGUtZGF0YWJhc2UtcHJvdmlkZXI+TkxNPC9yZW1vdGUtZGF0
YWJhc2UtcHJvdmlkZXI+PC9yZWNvcmQ+PC9DaXRlPjwvRW5kTm90ZT4A
</w:fldData>
        </w:fldChar>
      </w:r>
      <w:r w:rsidR="00266EDB">
        <w:instrText xml:space="preserve"> ADDIN EN.CITE </w:instrText>
      </w:r>
      <w:r w:rsidR="00266EDB">
        <w:fldChar w:fldCharType="begin">
          <w:fldData xml:space="preserve">PEVuZE5vdGU+PENpdGU+PEF1dGhvcj5GdTwvQXV0aG9yPjxZZWFyPjIwMjQ8L1llYXI+PFJlY051
bT4yNjY1PC9SZWNOdW0+PERpc3BsYXlUZXh0Pig5KTwvRGlzcGxheVRleHQ+PHJlY29yZD48cmVj
LW51bWJlcj4yNjY1PC9yZWMtbnVtYmVyPjxmb3JlaWduLWtleXM+PGtleSBhcHA9IkVOIiBkYi1p
ZD0iMDB0NTJldGU0cjlmcjNlZHNmcHg1YXZycndmZnJlc2RhOXYwIiB0aW1lc3RhbXA9IjE3Mjc0
MzY1ODUiIGd1aWQ9IjIxMDU5ZGViLTExMWYtNDU1YS1hMGEzLTRkMDgyZWFiY2YyMyI+MjY2NTwv
a2V5PjwvZm9yZWlnbi1rZXlzPjxyZWYtdHlwZSBuYW1lPSJKb3VybmFsIEFydGljbGUiPjE3PC9y
ZWYtdHlwZT48Y29udHJpYnV0b3JzPjxhdXRob3JzPjxhdXRob3I+RnUsIFQuIFQuPC9hdXRob3I+
PGF1dGhvcj5XYW5nLCBYLiBKLjwvYXV0aG9yPjxhdXRob3I+WGlhbywgUy4gUS48L2F1dGhvcj48
YXV0aG9yPkZhbiwgTC48L2F1dGhvcj48L2F1dGhvcnM+PC9jb250cmlidXRvcnM+PGF1dGgtYWRk
cmVzcz5EZXBhcnRtZW50IG9mIE51cnNpbmcsIFNoZW5namluZyBIb3NwaXRhbCBvZiBDaGluYSBN
ZWRpY2FsIFVuaXZlcnNpdHksIFNoZW55YW5nLCBMaWFvbmluZywgQ2hpbmEuJiN4RDtEZXBhcnRt
ZW50IG9mIFBlZGlhdHJpYyBJbnRlbnNpdmUgQ2FyZSBVbml0LCBTaGVuZ2ppbmcgSG9zcGl0YWwg
b2YgQ2hpbmEgTWVkaWNhbCBVbml2ZXJzaXR5LCBTaGVueWFuZywgTGlhb25pbmcsIENoaW5hLiYj
eEQ7RGVwYXJ0bWVudCBvZiBOdXJzaW5nLCBTaGVuZ2ppbmcgSG9zcGl0YWwgb2YgQ2hpbmEgTWVk
aWNhbCBVbml2ZXJzaXR5LCBTaGVueWFuZywgTGlhb25pbmcsIENoaW5hLiBFbGVjdHJvbmljIGFk
ZHJlc3M6IHNpeWVjYW9kanh4QHNpbmEuY29tLiYjeEQ7RGVwYXJ0bWVudCBvZiBOdXJzaW5nLCBT
aGVuZ2ppbmcgSG9zcGl0YWwgb2YgQ2hpbmEgTWVkaWNhbCBVbml2ZXJzaXR5LCBTaGVueWFuZywg
TGlhb25pbmcsIENoaW5hOyBEZXBhcnRtZW50IG9mIE51cnNpbmcsIENoaW5hIE1lZGljYWwgVW5p
dmVyc2l0eSwgU2hlbnlhbmcsIExpYW9uaW5nLCBDaGluYS4gRWxlY3Ryb25pYyBhZGRyZXNzOiBm
YW5sQHNqLWhvc3BpdGFsLm9yZy48L2F1dGgtYWRkcmVzcz48dGl0bGVzPjx0aXRsZT5EZXZlbG9w
bWVudCBhbmQgZXZhbHVhdGlvbiBvZiBhIFBJQ0MgdmlydHVhbCBzaW11bGF0b3IgaW4gbmVvbmF0
YWwgbnVyc2luZzogQSByYW5kb21pemVkIGNvbnRyb2xsZWQgdHJpYWw8L3RpdGxlPjxzZWNvbmRh
cnktdGl0bGU+TnVyc2UgRWR1YyBUb2RheTwvc2Vjb25kYXJ5LXRpdGxlPjwvdGl0bGVzPjxwZXJp
b2RpY2FsPjxmdWxsLXRpdGxlPk51cnNlIEVkdWMgVG9kYXk8L2Z1bGwtdGl0bGU+PC9wZXJpb2Rp
Y2FsPjxwYWdlcz4xMDYzMDY8L3BhZ2VzPjx2b2x1bWU+MTQxPC92b2x1bWU+PGVkaXRpb24+MjAy
NDA3MDk8L2VkaXRpb24+PGtleXdvcmRzPjxrZXl3b3JkPkh1bWFuczwva2V5d29yZD48a2V5d29y
ZD4qTmVvbmF0YWwgTnVyc2luZy9lZHVjYXRpb24vbWV0aG9kcy9zdGFuZGFyZHM8L2tleXdvcmQ+
PGtleXdvcmQ+KlN0dWRlbnRzLCBOdXJzaW5nL3N0YXRpc3RpY3MgJmFtcDsgbnVtZXJpY2FsIGRh
dGEvcHN5Y2hvbG9neTwva2V5d29yZD48a2V5d29yZD4qQ2F0aGV0ZXJpemF0aW9uLCBQZXJpcGhl
cmFsL21ldGhvZHMvbnVyc2luZzwva2V5d29yZD48a2V5d29yZD5GZW1hbGU8L2tleXdvcmQ+PGtl
eXdvcmQ+KkNsaW5pY2FsIENvbXBldGVuY2Uvc3RhbmRhcmRzL3N0YXRpc3RpY3MgJmFtcDsgbnVt
ZXJpY2FsIGRhdGE8L2tleXdvcmQ+PGtleXdvcmQ+TWFsZTwva2V5d29yZD48a2V5d29yZD5DaGlu
YTwva2V5d29yZD48a2V5d29yZD5JbmZhbnQsIE5ld2Jvcm48L2tleXdvcmQ+PGtleXdvcmQ+U3Vy
dmV5cyBhbmQgUXVlc3Rpb25uYWlyZXM8L2tleXdvcmQ+PGtleXdvcmQ+U2ltdWxhdGlvbiBUcmFp
bmluZy9tZXRob2RzPC9rZXl3b3JkPjxrZXl3b3JkPkFkdWx0PC9rZXl3b3JkPjxrZXl3b3JkPkVk
dWNhdGlvbiwgTnVyc2luZywgR3JhZHVhdGUvbWV0aG9kczwva2V5d29yZD48a2V5d29yZD5FZHVj
YXRpb25hbCBNZWFzdXJlbWVudC9tZXRob2RzPC9rZXl3b3JkPjxrZXl3b3JkPk5lb25hdGFsIFBJ
Q0MgdHJhaW5pbmc8L2tleXdvcmQ+PGtleXdvcmQ+TnVyc2luZyBlZHVjYXRpb25hbCB0ZWNobm9s
b2d5PC9rZXl3b3JkPjxrZXl3b3JkPlBlZGlhdHJpYyBudXJzaW5nIHNraWxsIGRldmVsb3BtZW50
PC9rZXl3b3JkPjxrZXl3b3JkPlZpcnR1YWwgc2ltdWxhdGlvbiBpbiBudXJzaW5nIGVkdWNhdGlv
bjwva2V5d29yZD48L2tleXdvcmRzPjxkYXRlcz48eWVhcj4yMDI0PC95ZWFyPjxwdWItZGF0ZXM+
PGRhdGU+T2N0PC9kYXRlPjwvcHViLWRhdGVzPjwvZGF0ZXM+PGlzYm4+MTUzMi0yNzkzIChFbGVj
dHJvbmljKSYjeEQ7MDI2MC02OTE3IChMaW5raW5nKTwvaXNibj48YWNjZXNzaW9uLW51bT4zOTAx
MzI5MDwvYWNjZXNzaW9uLW51bT48dXJscz48cmVsYXRlZC11cmxzPjx1cmw+aHR0cHM6Ly93d3cu
bmNiaS5ubG0ubmloLmdvdi9wdWJtZWQvMzkwMTMyOTA8L3VybD48L3JlbGF0ZWQtdXJscz48L3Vy
bHM+PGN1c3RvbTE+RGVjbGFyYXRpb24gb2YgY29tcGV0aW5nIGludGVyZXN0IFRoZSBhdXRob3Jz
IGRlY2xhcmUgdGhhdCB0aGV5IGhhdmUgbm8gY29uZmxpY3Qgb2YgaW50ZXJlc3QuPC9jdXN0b20x
PjxlbGVjdHJvbmljLXJlc291cmNlLW51bT4xMC4xMDE2L2oubmVkdC4yMDI0LjEwNjMwNjwvZWxl
Y3Ryb25pYy1yZXNvdXJjZS1udW0+PHJlbW90ZS1kYXRhYmFzZS1uYW1lPk1lZGxpbmU8L3JlbW90
ZS1kYXRhYmFzZS1uYW1lPjxyZW1vdGUtZGF0YWJhc2UtcHJvdmlkZXI+TkxNPC9yZW1vdGUtZGF0
YWJhc2UtcHJvdmlkZXI+PC9yZWNvcmQ+PC9DaXRlPjwvRW5kTm90ZT4A
</w:fldData>
        </w:fldChar>
      </w:r>
      <w:r w:rsidR="00266EDB">
        <w:instrText xml:space="preserve"> ADDIN EN.CITE.DATA </w:instrText>
      </w:r>
      <w:r w:rsidR="00266EDB">
        <w:fldChar w:fldCharType="end"/>
      </w:r>
      <w:r w:rsidR="00CC0035">
        <w:fldChar w:fldCharType="separate"/>
      </w:r>
      <w:r w:rsidR="002A1D99">
        <w:rPr>
          <w:noProof/>
        </w:rPr>
        <w:t>(9)</w:t>
      </w:r>
      <w:r w:rsidR="00CC0035">
        <w:fldChar w:fldCharType="end"/>
      </w:r>
      <w:r w:rsidR="007A442D">
        <w:t xml:space="preserve"> </w:t>
      </w:r>
    </w:p>
    <w:p w14:paraId="2E80221A" w14:textId="679D4E9A" w:rsidR="00C17D84" w:rsidRDefault="002D65CB" w:rsidP="004836AD">
      <w:r>
        <w:t xml:space="preserve">Unplanned AVAD insertion was associated with younger age </w:t>
      </w:r>
      <w:r w:rsidR="009F3FB7">
        <w:t>with</w:t>
      </w:r>
      <w:r>
        <w:t xml:space="preserve"> </w:t>
      </w:r>
      <w:r w:rsidR="00AB05DD">
        <w:t>75% of unplanned AVAD</w:t>
      </w:r>
      <w:r w:rsidR="00E73A0D">
        <w:t>s</w:t>
      </w:r>
      <w:r w:rsidR="00AB05DD">
        <w:t xml:space="preserve"> </w:t>
      </w:r>
      <w:r w:rsidR="009F3FB7">
        <w:t xml:space="preserve">being placed </w:t>
      </w:r>
      <w:r w:rsidR="00AB05DD">
        <w:t xml:space="preserve">in children aged </w:t>
      </w:r>
      <w:r w:rsidR="00BF1C7D">
        <w:t>less than 8 years</w:t>
      </w:r>
      <w:r w:rsidR="00EC0892">
        <w:t xml:space="preserve">. </w:t>
      </w:r>
      <w:r w:rsidR="005E615E">
        <w:t xml:space="preserve">This study </w:t>
      </w:r>
      <w:r w:rsidR="00EB2C61">
        <w:t>found that m</w:t>
      </w:r>
      <w:r w:rsidR="00786FE5">
        <w:t xml:space="preserve">any </w:t>
      </w:r>
      <w:r w:rsidR="00FA2749">
        <w:t xml:space="preserve">surgeons </w:t>
      </w:r>
      <w:r w:rsidR="00EB2C61">
        <w:t>already consider patient</w:t>
      </w:r>
      <w:r w:rsidR="00786FE5">
        <w:t xml:space="preserve"> age when considering AVAD use</w:t>
      </w:r>
      <w:r w:rsidR="00ED130C">
        <w:t xml:space="preserve"> – over 50% of children under 8 years had an AVAD inserted at the time of appendicectomy</w:t>
      </w:r>
      <w:r w:rsidR="000E34C0">
        <w:t>.</w:t>
      </w:r>
      <w:r w:rsidR="00786FE5">
        <w:t xml:space="preserve"> </w:t>
      </w:r>
      <w:r w:rsidR="00ED130C">
        <w:t>T</w:t>
      </w:r>
      <w:r w:rsidR="00FA2749">
        <w:t>ogether t</w:t>
      </w:r>
      <w:r w:rsidR="00ED130C">
        <w:t xml:space="preserve">hese data </w:t>
      </w:r>
      <w:r w:rsidR="00ED2FDB">
        <w:t xml:space="preserve">provide evidence to </w:t>
      </w:r>
      <w:r w:rsidR="00786FE5">
        <w:t xml:space="preserve">support </w:t>
      </w:r>
      <w:r w:rsidR="00051035">
        <w:t>the addition of age to GIRFT recommendations</w:t>
      </w:r>
      <w:r w:rsidR="00FA2749">
        <w:t>.</w:t>
      </w:r>
      <w:r w:rsidR="000F6776">
        <w:t xml:space="preserve"> </w:t>
      </w:r>
      <w:r w:rsidR="00C17D84">
        <w:t xml:space="preserve">Our data also suggest surgeons currently place </w:t>
      </w:r>
      <w:r w:rsidR="000F6776">
        <w:t xml:space="preserve">less </w:t>
      </w:r>
      <w:r w:rsidR="00ED2FDB">
        <w:t>emphasis</w:t>
      </w:r>
      <w:r w:rsidR="000F6776">
        <w:t xml:space="preserve"> on other factors such as bowel </w:t>
      </w:r>
      <w:r w:rsidR="000F6776" w:rsidRPr="000F6776">
        <w:t>dilatation</w:t>
      </w:r>
      <w:r w:rsidR="000F6776">
        <w:t>.</w:t>
      </w:r>
      <w:r w:rsidR="00AB38D4">
        <w:t xml:space="preserve"> </w:t>
      </w:r>
      <w:r w:rsidR="001D4DE9">
        <w:t xml:space="preserve">We also found that AVAD insertion at appendicectomy was </w:t>
      </w:r>
      <w:r w:rsidR="00230826">
        <w:t xml:space="preserve">associated with female sex, even after adjusting for </w:t>
      </w:r>
      <w:r w:rsidR="00BE0C93">
        <w:t>measured confounders</w:t>
      </w:r>
      <w:r w:rsidR="002A105B">
        <w:t>, and t</w:t>
      </w:r>
      <w:r w:rsidR="00B076B6">
        <w:t>he reason for this is unclear</w:t>
      </w:r>
      <w:r w:rsidR="002A105B">
        <w:t>.</w:t>
      </w:r>
      <w:r w:rsidR="00F605A3">
        <w:t xml:space="preserve"> </w:t>
      </w:r>
      <w:r w:rsidR="00CB3B07">
        <w:t>C</w:t>
      </w:r>
      <w:r w:rsidR="002A105B">
        <w:t>lini</w:t>
      </w:r>
      <w:r w:rsidR="00A439E5">
        <w:t xml:space="preserve">cians </w:t>
      </w:r>
      <w:r w:rsidR="00CB3B07">
        <w:t xml:space="preserve">possible </w:t>
      </w:r>
      <w:r w:rsidR="00B03E19">
        <w:t>consider</w:t>
      </w:r>
      <w:r w:rsidR="00A439E5">
        <w:t xml:space="preserve"> sex</w:t>
      </w:r>
      <w:r w:rsidR="00B03E19">
        <w:t>,</w:t>
      </w:r>
      <w:r w:rsidR="00A439E5">
        <w:t xml:space="preserve"> </w:t>
      </w:r>
      <w:r w:rsidR="00CB3B07">
        <w:t>either consciously or unconsciously</w:t>
      </w:r>
      <w:r w:rsidR="00B03E19">
        <w:t>,</w:t>
      </w:r>
      <w:r w:rsidR="00CB3B07">
        <w:t xml:space="preserve"> </w:t>
      </w:r>
      <w:r w:rsidR="00B03E19">
        <w:t>during their decision-making process when deciding on AVAD insertion, or this finding might be due to chance alone.</w:t>
      </w:r>
      <w:r w:rsidR="009826F5">
        <w:t xml:space="preserve"> </w:t>
      </w:r>
      <w:r w:rsidR="00360540">
        <w:t>Unsurprisingly, t</w:t>
      </w:r>
      <w:r w:rsidR="005A7E45">
        <w:t>he actual nil-by-mouth duration in those that underwent unplanned AVAD insertion was greater than those who didn’t</w:t>
      </w:r>
      <w:r w:rsidR="00182C71">
        <w:t xml:space="preserve"> </w:t>
      </w:r>
      <w:r w:rsidR="003373E4">
        <w:t xml:space="preserve">and was generally greater than predicted at </w:t>
      </w:r>
      <w:r w:rsidR="00316601">
        <w:t xml:space="preserve">time of </w:t>
      </w:r>
      <w:r w:rsidR="003373E4">
        <w:t>appendicectomy.</w:t>
      </w:r>
      <w:r w:rsidR="00316601">
        <w:t xml:space="preserve"> Therefore,</w:t>
      </w:r>
      <w:r w:rsidR="00662024">
        <w:t xml:space="preserve"> </w:t>
      </w:r>
      <w:r w:rsidR="00356BE7">
        <w:t xml:space="preserve">clinicians may be misguided by their prediction </w:t>
      </w:r>
      <w:r w:rsidR="001C48F7">
        <w:t xml:space="preserve">which currently features in the GIRFT guidance </w:t>
      </w:r>
      <w:r w:rsidR="00750676">
        <w:t>on AVAD</w:t>
      </w:r>
      <w:r w:rsidR="001062F1">
        <w:t xml:space="preserve"> use</w:t>
      </w:r>
      <w:r w:rsidR="00750676">
        <w:t xml:space="preserve"> in </w:t>
      </w:r>
      <w:proofErr w:type="gramStart"/>
      <w:r w:rsidR="00750676">
        <w:t>appendicitis.(</w:t>
      </w:r>
      <w:proofErr w:type="gramEnd"/>
      <w:r w:rsidR="00750676">
        <w:t>5)</w:t>
      </w:r>
      <w:r w:rsidR="003373E4">
        <w:t xml:space="preserve"> </w:t>
      </w:r>
    </w:p>
    <w:p w14:paraId="3EBB1CC8" w14:textId="49C58E3A" w:rsidR="005B3B27" w:rsidRDefault="005B3B27" w:rsidP="004836AD">
      <w:r>
        <w:t xml:space="preserve">Choice of AVAD is important </w:t>
      </w:r>
      <w:r w:rsidR="00E666CF">
        <w:t>and use of PICC carries greater r</w:t>
      </w:r>
      <w:r w:rsidR="00A069A4">
        <w:t>isk than midline of serious complications.</w:t>
      </w:r>
      <w:r w:rsidR="00AF5EA0">
        <w:fldChar w:fldCharType="begin">
          <w:fldData xml:space="preserve">PEVuZE5vdGU+PENpdGUgRXhjbHVkZVllYXI9IjEiPjxBdXRob3I+VXJ0ZWNobzwvQXV0aG9yPjxS
ZWNOdW0+MjY4NzwvUmVjTnVtPjxEaXNwbGF5VGV4dD4oMTApPC9EaXNwbGF5VGV4dD48cmVjb3Jk
PjxyZWMtbnVtYmVyPjI2ODc8L3JlYy1udW1iZXI+PGZvcmVpZ24ta2V5cz48a2V5IGFwcD0iRU4i
IGRiLWlkPSIwMHQ1MmV0ZTRyOWZyM2Vkc2ZweDVhdnJyd2ZmcmVzZGE5djAiIHRpbWVzdGFtcD0i
MTcyOTE2MDM2OSIgZ3VpZD0iYmVlMDVkYzctNmNiZi00ZjQ4LWI2NDEtZDFiMDUzYmZjZjQ1Ij4y
Njg3PC9rZXk+PC9mb3JlaWduLWtleXM+PHJlZi10eXBlIG5hbWU9IkpvdXJuYWwgQXJ0aWNsZSI+
MTc8L3JlZi10eXBlPjxjb250cmlidXRvcnM+PGF1dGhvcnM+PGF1dGhvcj5VcnRlY2hvLCBNLiBB
dWlkLU9yY2lkPC9hdXRob3I+PGF1dGhvcj5Ub3JyZXMgUm9sZGFuLCBWZCBBdWlkLU9yY2lkPC9h
dXRob3I+PGF1dGhvcj5OYXlmZWgsIFQuIEF1aWQtT3JjaWQ8L2F1dGhvcj48YXV0aG9yPkVzcGlu
b3phIFN1YXJleiwgTi4gUi48L2F1dGhvcj48YXV0aG9yPlJhbmdhbmF0aCwgTi4gQXVpZC1PcmNp
ZDwvYXV0aG9yPjxhdXRob3I+U2FtcGF0aGt1bWFyLCBQLjwvYXV0aG9yPjxhdXRob3I+Q2hvcHJh
LCBWLjwvYXV0aG9yPjxhdXRob3I+U2FmZGFyLCBOLjwvYXV0aG9yPjxhdXRob3I+UHJva29wLCBM
LiBKLjwvYXV0aG9yPjxhdXRob3I+TyZhcG9zO0hvcm8sIEouIEMuPC9hdXRob3I+PC9hdXRob3Jz
Pjx0cmFuc2xhdGVkLWF1dGhvcnM+PGF1dGhvcj5PcGVuIEZvcnVtIEluZmVjdCwgRGlzPC9hdXRo
b3I+PC90cmFuc2xhdGVkLWF1dGhvcnM+PC9jb250cmlidXRvcnM+PGF1dGgtYWRkcmVzcz5NYXlv
IENsaW5pYyBFdmlkZW5jZS1iYXNlZCBQcmFjdGljZSBDZW50ZXIsIFJvY2hlc3RlciwgTWlubmVz
b3RhLCBVU0EuJiN4RDtSb2JlcnQgRC4gYW5kIFBhdHJpY2lhIEUuIEtlcm4gQ2VudGVyIGZvciB0
aGUgU2NpZW5jZSBvZiBIZWFsdGggQ2FyZSBEZWxpdmVyeSwgTWF5byBDbGluaWMsIFJvY2hlc3Rl
ciwgTWlubmVzb3RhLCBVU0EuIEZBVSAtIFRvcnJlcyBSb2xkYW4sIFZpY3RvciBEJiN4RDtSb2Jl
cnQgRC4gYW5kIFBhdHJpY2lhIEUuIEtlcm4gQ2VudGVyIGZvciB0aGUgU2NpZW5jZSBvZiBIZWFs
dGggQ2FyZSBEZWxpdmVyeSwgTWF5byBDbGluaWMsIFJvY2hlc3RlciwgTWlubmVzb3RhLCBVU0Eu
IEZBVSAtIE5heWZlaCwgVGFyZWsmI3hEO1JvYmVydCBELiBhbmQgUGF0cmljaWEgRS4gS2VybiBD
ZW50ZXIgZm9yIHRoZSBTY2llbmNlIG9mIEhlYWx0aCBDYXJlIERlbGl2ZXJ5LCBNYXlvIENsaW5p
YywgUm9jaGVzdGVyLCBNaW5uZXNvdGEsIFVTQS4gRkFVIC0gRXNwaW5vemEgU3VhcmV6LCBOYXRh
bHkgUiYjeEQ7S25vd2xlZGdlIGFuZCBFdmFsdWF0aW9uIFJlc2VhcmNoIFVuaXQgKEtFUiksIE1h
eW8gQ2xpbmljLCBSb2NoZXN0ZXIsIE1pbm5lc290YSwgVVNBLiBGQVUgLSBSYW5nYW5hdGgsIE5p
c2NoYWwmI3hEO0RpdmlzaW9uIG9mIFB1YmxpYyBIZWFsdGgsIEluZmVjdGlvdXMgRGlzZWFzZXMg
YW5kIE9jY3VwYXRpb25hbCBNZWRpY2luZSwgTWF5byBDbGluaWMsIFJvY2hlc3RlciwgTWlubmVz
b3RhLCBVU0EuIEZBVSAtIFNhbXBhdGhrdW1hciwgUHJpeWEmI3hEO0RpdmlzaW9uIG9mIFB1Ymxp
YyBIZWFsdGgsIEluZmVjdGlvdXMgRGlzZWFzZXMgYW5kIE9jY3VwYXRpb25hbCBNZWRpY2luZSwg
TWF5byBDbGluaWMsIFJvY2hlc3RlciwgTWlubmVzb3RhLCBVU0EuIEZBVSAtIENob3ByYSwgVmlu
ZWV0JiN4RDtEaXZpc2lvbiBvZiBIb3NwaXRhbCBNZWRpY2luZSwgVW5pdmVyc2l0eSBvZiBNaWNo
aWdhbiwgQW5uIEFyYm9yLCBNaWNoaWdhbiwgVVNBLiBGQVUgLSBTYWZkYXIsIE5hc2lhJiN4RDtE
aXZpc2lvbiBvZiBJbmZlY3Rpb3VzIERpc2Vhc2VzLCBVbml2ZXJzaXR5IG9mIFdpc2NvbnNpbiwg
TWFkaXNvbiwgV2lzY29uc2luLCBVU0EuIEZBVSAtIFByb2tvcCwgTGFycnkgSiYjeEQ7RGVwYXJ0
bWVudCBvZiBMaWJyYXJ5LVB1YmxpYyBTZXJ2aWNlcywgTWF5byBDbGluaWMsIFJvY2hlc3Rlciwg
TWlubmVzb3RhLCBVU0EuIEZBVSAtIE8mYXBvcztIb3JvLCBKb2huIEMmI3hEO0RpdmlzaW9uIG9m
IFB1YmxpYyBIZWFsdGgsIEluZmVjdGlvdXMgRGlzZWFzZXMgYW5kIE9jY3VwYXRpb25hbCBNZWRp
Y2luZSwgTWF5byBDbGluaWMsIFJvY2hlc3RlciwgTWlubmVzb3RhLCBVU0EuJiN4RDtEaXZpc2lv
biBvZiBQdWxtb25hcnkgYW5kIENyaXRpY2FsIENhcmUgTWVkaWNpbmUsIE1heW8gQ2xpbmljLCBS
b2NoZXN0ZXIsIE1pbm5lc290YSwgVVNBLjwvYXV0aC1hZGRyZXNzPjx0aXRsZXM+PHRpdGxlPkNv
bXBhcmluZyBDb21wbGljYXRpb24gUmF0ZXMgb2YgTWlkbGluZSBDYXRoZXRlciB2cyBQZXJpcGhl
cmFsbHkgSW5zZXJ0ZWQgQ2VudHJhbCBDYXRoZXRlci4gQSBTeXN0ZW1hdGljIFJldmlldyBhbmQg
TWV0YS1hbmFseXNpczwvdGl0bGU+PC90aXRsZXM+PG51bWJlcj4yMzI4LTg5NTcgKFByaW50KTwv
bnVtYmVyPjxkYXRlcz48L2RhdGVzPjx1cmxzPjwvdXJscz48cmVtb3RlLWRhdGFiYXNlLXByb3Zp
ZGVyPjIwMjMgRmViPC9yZW1vdGUtZGF0YWJhc2UtcHJvdmlkZXI+PGxhbmd1YWdlPmVuZzwvbGFu
Z3VhZ2U+PC9yZWNvcmQ+PC9DaXRlPjwvRW5kTm90ZT5=
</w:fldData>
        </w:fldChar>
      </w:r>
      <w:r w:rsidR="00266EDB">
        <w:instrText xml:space="preserve"> ADDIN EN.CITE </w:instrText>
      </w:r>
      <w:r w:rsidR="00266EDB">
        <w:fldChar w:fldCharType="begin">
          <w:fldData xml:space="preserve">PEVuZE5vdGU+PENpdGUgRXhjbHVkZVllYXI9IjEiPjxBdXRob3I+VXJ0ZWNobzwvQXV0aG9yPjxS
ZWNOdW0+MjY4NzwvUmVjTnVtPjxEaXNwbGF5VGV4dD4oMTApPC9EaXNwbGF5VGV4dD48cmVjb3Jk
PjxyZWMtbnVtYmVyPjI2ODc8L3JlYy1udW1iZXI+PGZvcmVpZ24ta2V5cz48a2V5IGFwcD0iRU4i
IGRiLWlkPSIwMHQ1MmV0ZTRyOWZyM2Vkc2ZweDVhdnJyd2ZmcmVzZGE5djAiIHRpbWVzdGFtcD0i
MTcyOTE2MDM2OSIgZ3VpZD0iYmVlMDVkYzctNmNiZi00ZjQ4LWI2NDEtZDFiMDUzYmZjZjQ1Ij4y
Njg3PC9rZXk+PC9mb3JlaWduLWtleXM+PHJlZi10eXBlIG5hbWU9IkpvdXJuYWwgQXJ0aWNsZSI+
MTc8L3JlZi10eXBlPjxjb250cmlidXRvcnM+PGF1dGhvcnM+PGF1dGhvcj5VcnRlY2hvLCBNLiBB
dWlkLU9yY2lkPC9hdXRob3I+PGF1dGhvcj5Ub3JyZXMgUm9sZGFuLCBWZCBBdWlkLU9yY2lkPC9h
dXRob3I+PGF1dGhvcj5OYXlmZWgsIFQuIEF1aWQtT3JjaWQ8L2F1dGhvcj48YXV0aG9yPkVzcGlu
b3phIFN1YXJleiwgTi4gUi48L2F1dGhvcj48YXV0aG9yPlJhbmdhbmF0aCwgTi4gQXVpZC1PcmNp
ZDwvYXV0aG9yPjxhdXRob3I+U2FtcGF0aGt1bWFyLCBQLjwvYXV0aG9yPjxhdXRob3I+Q2hvcHJh
LCBWLjwvYXV0aG9yPjxhdXRob3I+U2FmZGFyLCBOLjwvYXV0aG9yPjxhdXRob3I+UHJva29wLCBM
LiBKLjwvYXV0aG9yPjxhdXRob3I+TyZhcG9zO0hvcm8sIEouIEMuPC9hdXRob3I+PC9hdXRob3Jz
Pjx0cmFuc2xhdGVkLWF1dGhvcnM+PGF1dGhvcj5PcGVuIEZvcnVtIEluZmVjdCwgRGlzPC9hdXRo
b3I+PC90cmFuc2xhdGVkLWF1dGhvcnM+PC9jb250cmlidXRvcnM+PGF1dGgtYWRkcmVzcz5NYXlv
IENsaW5pYyBFdmlkZW5jZS1iYXNlZCBQcmFjdGljZSBDZW50ZXIsIFJvY2hlc3RlciwgTWlubmVz
b3RhLCBVU0EuJiN4RDtSb2JlcnQgRC4gYW5kIFBhdHJpY2lhIEUuIEtlcm4gQ2VudGVyIGZvciB0
aGUgU2NpZW5jZSBvZiBIZWFsdGggQ2FyZSBEZWxpdmVyeSwgTWF5byBDbGluaWMsIFJvY2hlc3Rl
ciwgTWlubmVzb3RhLCBVU0EuIEZBVSAtIFRvcnJlcyBSb2xkYW4sIFZpY3RvciBEJiN4RDtSb2Jl
cnQgRC4gYW5kIFBhdHJpY2lhIEUuIEtlcm4gQ2VudGVyIGZvciB0aGUgU2NpZW5jZSBvZiBIZWFs
dGggQ2FyZSBEZWxpdmVyeSwgTWF5byBDbGluaWMsIFJvY2hlc3RlciwgTWlubmVzb3RhLCBVU0Eu
IEZBVSAtIE5heWZlaCwgVGFyZWsmI3hEO1JvYmVydCBELiBhbmQgUGF0cmljaWEgRS4gS2VybiBD
ZW50ZXIgZm9yIHRoZSBTY2llbmNlIG9mIEhlYWx0aCBDYXJlIERlbGl2ZXJ5LCBNYXlvIENsaW5p
YywgUm9jaGVzdGVyLCBNaW5uZXNvdGEsIFVTQS4gRkFVIC0gRXNwaW5vemEgU3VhcmV6LCBOYXRh
bHkgUiYjeEQ7S25vd2xlZGdlIGFuZCBFdmFsdWF0aW9uIFJlc2VhcmNoIFVuaXQgKEtFUiksIE1h
eW8gQ2xpbmljLCBSb2NoZXN0ZXIsIE1pbm5lc290YSwgVVNBLiBGQVUgLSBSYW5nYW5hdGgsIE5p
c2NoYWwmI3hEO0RpdmlzaW9uIG9mIFB1YmxpYyBIZWFsdGgsIEluZmVjdGlvdXMgRGlzZWFzZXMg
YW5kIE9jY3VwYXRpb25hbCBNZWRpY2luZSwgTWF5byBDbGluaWMsIFJvY2hlc3RlciwgTWlubmVz
b3RhLCBVU0EuIEZBVSAtIFNhbXBhdGhrdW1hciwgUHJpeWEmI3hEO0RpdmlzaW9uIG9mIFB1Ymxp
YyBIZWFsdGgsIEluZmVjdGlvdXMgRGlzZWFzZXMgYW5kIE9jY3VwYXRpb25hbCBNZWRpY2luZSwg
TWF5byBDbGluaWMsIFJvY2hlc3RlciwgTWlubmVzb3RhLCBVU0EuIEZBVSAtIENob3ByYSwgVmlu
ZWV0JiN4RDtEaXZpc2lvbiBvZiBIb3NwaXRhbCBNZWRpY2luZSwgVW5pdmVyc2l0eSBvZiBNaWNo
aWdhbiwgQW5uIEFyYm9yLCBNaWNoaWdhbiwgVVNBLiBGQVUgLSBTYWZkYXIsIE5hc2lhJiN4RDtE
aXZpc2lvbiBvZiBJbmZlY3Rpb3VzIERpc2Vhc2VzLCBVbml2ZXJzaXR5IG9mIFdpc2NvbnNpbiwg
TWFkaXNvbiwgV2lzY29uc2luLCBVU0EuIEZBVSAtIFByb2tvcCwgTGFycnkgSiYjeEQ7RGVwYXJ0
bWVudCBvZiBMaWJyYXJ5LVB1YmxpYyBTZXJ2aWNlcywgTWF5byBDbGluaWMsIFJvY2hlc3Rlciwg
TWlubmVzb3RhLCBVU0EuIEZBVSAtIE8mYXBvcztIb3JvLCBKb2huIEMmI3hEO0RpdmlzaW9uIG9m
IFB1YmxpYyBIZWFsdGgsIEluZmVjdGlvdXMgRGlzZWFzZXMgYW5kIE9jY3VwYXRpb25hbCBNZWRp
Y2luZSwgTWF5byBDbGluaWMsIFJvY2hlc3RlciwgTWlubmVzb3RhLCBVU0EuJiN4RDtEaXZpc2lv
biBvZiBQdWxtb25hcnkgYW5kIENyaXRpY2FsIENhcmUgTWVkaWNpbmUsIE1heW8gQ2xpbmljLCBS
b2NoZXN0ZXIsIE1pbm5lc290YSwgVVNBLjwvYXV0aC1hZGRyZXNzPjx0aXRsZXM+PHRpdGxlPkNv
bXBhcmluZyBDb21wbGljYXRpb24gUmF0ZXMgb2YgTWlkbGluZSBDYXRoZXRlciB2cyBQZXJpcGhl
cmFsbHkgSW5zZXJ0ZWQgQ2VudHJhbCBDYXRoZXRlci4gQSBTeXN0ZW1hdGljIFJldmlldyBhbmQg
TWV0YS1hbmFseXNpczwvdGl0bGU+PC90aXRsZXM+PG51bWJlcj4yMzI4LTg5NTcgKFByaW50KTwv
bnVtYmVyPjxkYXRlcz48L2RhdGVzPjx1cmxzPjwvdXJscz48cmVtb3RlLWRhdGFiYXNlLXByb3Zp
ZGVyPjIwMjMgRmViPC9yZW1vdGUtZGF0YWJhc2UtcHJvdmlkZXI+PGxhbmd1YWdlPmVuZzwvbGFu
Z3VhZ2U+PC9yZWNvcmQ+PC9DaXRlPjwvRW5kTm90ZT5=
</w:fldData>
        </w:fldChar>
      </w:r>
      <w:r w:rsidR="00266EDB">
        <w:instrText xml:space="preserve"> ADDIN EN.CITE.DATA </w:instrText>
      </w:r>
      <w:r w:rsidR="00266EDB">
        <w:fldChar w:fldCharType="end"/>
      </w:r>
      <w:r w:rsidR="00AF5EA0">
        <w:fldChar w:fldCharType="separate"/>
      </w:r>
      <w:r w:rsidR="00AF5EA0">
        <w:rPr>
          <w:noProof/>
        </w:rPr>
        <w:t>(10)</w:t>
      </w:r>
      <w:r w:rsidR="00AF5EA0">
        <w:fldChar w:fldCharType="end"/>
      </w:r>
      <w:r w:rsidR="00642CCA">
        <w:t xml:space="preserve"> The advantages of a PICC </w:t>
      </w:r>
      <w:r w:rsidR="003D0E18">
        <w:t>are</w:t>
      </w:r>
      <w:r w:rsidR="0031737C">
        <w:t xml:space="preserve"> </w:t>
      </w:r>
      <w:r w:rsidR="0080163C">
        <w:t xml:space="preserve">ability to administer </w:t>
      </w:r>
      <w:r w:rsidR="00E711DA">
        <w:t xml:space="preserve">central PN and </w:t>
      </w:r>
      <w:r w:rsidR="00D93F13">
        <w:t xml:space="preserve">greater reliability </w:t>
      </w:r>
      <w:r w:rsidR="00E711DA">
        <w:t>for venous blood sampling</w:t>
      </w:r>
      <w:r w:rsidR="00610384">
        <w:t>.</w:t>
      </w:r>
      <w:r w:rsidR="00E711DA">
        <w:t xml:space="preserve"> </w:t>
      </w:r>
      <w:r w:rsidR="00DB619A">
        <w:t>Use of PN was low in this study a</w:t>
      </w:r>
      <w:r w:rsidR="00E05BF7">
        <w:t xml:space="preserve">nd </w:t>
      </w:r>
      <w:proofErr w:type="gramStart"/>
      <w:r w:rsidR="00E05BF7">
        <w:t>a number of</w:t>
      </w:r>
      <w:proofErr w:type="gramEnd"/>
      <w:r w:rsidR="00E05BF7">
        <w:t xml:space="preserve"> children received a PICC in whom GIRFT recommended a midline.</w:t>
      </w:r>
      <w:r w:rsidR="00ED2C4B">
        <w:t xml:space="preserve"> This may represent an opportunity to use fewer PICCs </w:t>
      </w:r>
      <w:r w:rsidR="00A50CE1">
        <w:t xml:space="preserve">and instead use midlines in </w:t>
      </w:r>
      <w:proofErr w:type="gramStart"/>
      <w:r w:rsidR="00A50CE1">
        <w:t>the majority of</w:t>
      </w:r>
      <w:proofErr w:type="gramEnd"/>
      <w:r w:rsidR="00A50CE1">
        <w:t xml:space="preserve"> children with complicated appendicitis.</w:t>
      </w:r>
      <w:r w:rsidR="00AF4827">
        <w:t xml:space="preserve"> </w:t>
      </w:r>
    </w:p>
    <w:p w14:paraId="11487975" w14:textId="0D15BF0F" w:rsidR="003F40C2" w:rsidRDefault="003F40C2" w:rsidP="003F40C2">
      <w:r>
        <w:t>Indeed</w:t>
      </w:r>
      <w:r w:rsidR="00E73A0D">
        <w:t>,</w:t>
      </w:r>
      <w:r>
        <w:t xml:space="preserve"> use of any AVAD carries additional resource use and risk.</w:t>
      </w:r>
      <w:r>
        <w:fldChar w:fldCharType="begin">
          <w:fldData xml:space="preserve">PEVuZE5vdGU+PENpdGU+PEF1dGhvcj5NZXRvPC9BdXRob3I+PFllYXI+MjAyNDwvWWVhcj48UmVj
TnVtPjI2NjY8L1JlY051bT48RGlzcGxheVRleHQ+KDExLCAxMik8L0Rpc3BsYXlUZXh0PjxyZWNv
cmQ+PHJlYy1udW1iZXI+MjY2NjwvcmVjLW51bWJlcj48Zm9yZWlnbi1rZXlzPjxrZXkgYXBwPSJF
TiIgZGItaWQ9IjAwdDUyZXRlNHI5ZnIzZWRzZnB4NWF2cnJ3ZmZyZXNkYTl2MCIgdGltZXN0YW1w
PSIxNzI3NDM2NzY3IiBndWlkPSI0MDg1OTBiMy05OTUxLTQ1NWQtYjM0My1jOGQ5YWMxMjRhMjIi
PjI2NjY8L2tleT48L2ZvcmVpZ24ta2V5cz48cmVmLXR5cGUgbmFtZT0iSm91cm5hbCBBcnRpY2xl
Ij4xNzwvcmVmLXR5cGU+PGNvbnRyaWJ1dG9ycz48YXV0aG9ycz48YXV0aG9yPk1ldG8sIEUuPC9h
dXRob3I+PGF1dGhvcj5DYWJvdXQsIEUuPC9hdXRob3I+PGF1dGhvcj5Sb3NheSwgSC48L2F1dGhv
cj48YXV0aG9yPkVzcGluYXNzZSwgRi48L2F1dGhvcj48YXV0aG9yPkxvdCwgQS4gUy48L2F1dGhv
cj48YXV0aG9yPkhhamphbSwgTS4gRS48L2F1dGhvcj48YXV0aG9yPkduYW1pZW4gQ2xlcm1vbnQs
IFMuPC9hdXRob3I+PGF1dGhvcj5MYXVub2lzLCBSLjwvYXV0aG9yPjwvYXV0aG9ycz48L2NvbnRy
aWJ1dG9ycz48YXV0aC1hZGRyZXNzPlJlc2VhdSBkJmFwb3M7RXZhbHVhdGlvbiBlbiBFY29ub21p
ZSBkZSBsYSBTYW50ZSAoUkVFUyBGcmFuY2UpLCBQYXJpcywgRnJhbmNlLiYjeEQ7Q2VudHJlIExl
b24gQmVyYXJkLCBDZW50cmUgZGUgbHV0dGUgY29udHJlIGxlIGNhbmNlciwgTHlvbiwgRnJhbmNl
LiYjeEQ7SG9waXRhbCBBbWJyb2lzZSBQYXJlIChBUC1IUCksIEJvdWxvZ25lLUJpbGxhbmNvdXJ0
LCBGcmFuY2UuPC9hdXRoLWFkZHJlc3M+PHRpdGxlcz48dGl0bGU+Q29zdCBjb21wYXJpc29uIG9m
IGZvdXIgdmVub3VzIGNhdGhldGVyczogU2hvcnQgcGVyaXBoZXJhbCBjYXRoZXRlciwgTG9uZyBw
ZXJpcGhlcmFsIGxpbmUsIE1pZGxpbmUsIGFuZCBQSUNDIGZvciBwZXJpcGhlcmFsIGluZnVzaW9u
PC90aXRsZT48c2Vjb25kYXJ5LXRpdGxlPkogVmFzYyBBY2Nlc3M8L3NlY29uZGFyeS10aXRsZT48
L3RpdGxlcz48cGVyaW9kaWNhbD48ZnVsbC10aXRsZT5KIFZhc2MgQWNjZXNzPC9mdWxsLXRpdGxl
PjwvcGVyaW9kaWNhbD48cGFnZXM+MTEyOTcyOTgyNDEyNTgyNTc8L3BhZ2VzPjxlZGl0aW9uPjIw
MjQwNjEwPC9lZGl0aW9uPjxrZXl3b3Jkcz48a2V5d29yZD5DYXRoZXRlcnM8L2tleXdvcmQ+PGtl
eXdvcmQ+UElDQ2xpbmU8L2tleXdvcmQ+PGtleXdvcmQ+YnVkZ2V0YXJ5IGltcGFjdDwva2V5d29y
ZD48a2V5d29yZD5jb21wbGljYXRpb25zPC9rZXl3b3JkPjxrZXl3b3JkPmVjb25vbWljIGV2YWx1
YXRpb248L2tleXdvcmQ+PGtleXdvcmQ+bG9uZyBwZXJpcGhlcmFsIGNhbm51bGFzPC9rZXl3b3Jk
PjxrZXl3b3JkPm1pZGxpbmU8L2tleXdvcmQ+PGtleXdvcmQ+cGVyaXBoZXJhbCBJVjwva2V5d29y
ZD48a2V5d29yZD5zaG9ydCBwZXJpcGhlcmFsIGNhbm51bGFzPC9rZXl3b3JkPjwva2V5d29yZHM+
PGRhdGVzPjx5ZWFyPjIwMjQ8L3llYXI+PHB1Yi1kYXRlcz48ZGF0ZT5KdW4gMTA8L2RhdGU+PC9w
dWItZGF0ZXM+PC9kYXRlcz48aXNibj4xNzI0LTYwMzIgKEVsZWN0cm9uaWMpJiN4RDsxMTI5LTcy
OTggKExpbmtpbmcpPC9pc2JuPjxhY2Nlc3Npb24tbnVtPjM4ODU1OTc0PC9hY2Nlc3Npb24tbnVt
Pjx1cmxzPjxyZWxhdGVkLXVybHM+PHVybD5odHRwczovL3d3dy5uY2JpLm5sbS5uaWguZ292L3B1
Ym1lZC8zODg1NTk3NDwvdXJsPjwvcmVsYXRlZC11cmxzPjwvdXJscz48Y3VzdG9tMT5EZWNsYXJh
dGlvbiBvZiBjb25mbGljdGluZyBpbnRlcmVzdHNUaGUgYXV0aG9yKHMpIGRlY2xhcmVkIG5vIHBv
dGVudGlhbCBjb25mbGljdHMgb2YgaW50ZXJlc3Qgd2l0aCByZXNwZWN0IHRvIHRoZSByZXNlYXJj
aCwgYXV0aG9yc2hpcCwgYW5kL29yIHB1YmxpY2F0aW9uIG9mIHRoaXMgYXJ0aWNsZS48L2N1c3Rv
bTE+PGVsZWN0cm9uaWMtcmVzb3VyY2UtbnVtPjEwLjExNzcvMTEyOTcyOTgyNDEyNTgyNTc8L2Vs
ZWN0cm9uaWMtcmVzb3VyY2UtbnVtPjxyZW1vdGUtZGF0YWJhc2UtbmFtZT5QdWJsaXNoZXI8L3Jl
bW90ZS1kYXRhYmFzZS1uYW1lPjxyZW1vdGUtZGF0YWJhc2UtcHJvdmlkZXI+TkxNPC9yZW1vdGUt
ZGF0YWJhc2UtcHJvdmlkZXI+PC9yZWNvcmQ+PC9DaXRlPjxDaXRlPjxBdXRob3I+QmFob3VzaDwv
QXV0aG9yPjxZZWFyPjIwMjE8L1llYXI+PFJlY051bT4yNjY4PC9SZWNOdW0+PHJlY29yZD48cmVj
LW51bWJlcj4yNjY4PC9yZWMtbnVtYmVyPjxmb3JlaWduLWtleXM+PGtleSBhcHA9IkVOIiBkYi1p
ZD0iMDB0NTJldGU0cjlmcjNlZHNmcHg1YXZycndmZnJlc2RhOXYwIiB0aW1lc3RhbXA9IjE3Mjc0
NDE0MDciIGd1aWQ9IjBjMGZlYWQ4LTIyYjMtNGFhNC05MjI0LWIxOTA5NzI3MjFkYyI+MjY2ODwv
a2V5PjwvZm9yZWlnbi1rZXlzPjxyZWYtdHlwZSBuYW1lPSJKb3VybmFsIEFydGljbGUiPjE3PC9y
ZWYtdHlwZT48Y29udHJpYnV0b3JzPjxhdXRob3JzPjxhdXRob3I+QmFob3VzaCwgRy48L2F1dGhv
cj48YXV0aG9yPlNhbGFqZWdoZWgsIFAuPC9hdXRob3I+PGF1dGhvcj5BbmFyaSwgQS4gTS48L2F1
dGhvcj48YXV0aG9yPkVzaGdoaSwgQS48L2F1dGhvcj48YXV0aG9yPkFza2ksIEIuIEguPC9hdXRo
b3I+PC9hdXRob3JzPjwvY29udHJpYnV0b3JzPjxhdXRoLWFkZHJlc3M+RGVwYXJ0bWVudCBvZiBQ
ZWRpYXRyaWNzLCBBbGkgQXNnaGFyIENoaWxkcmVuIEhvc3BpdGFsLCBUZWhyYW4sIElyYW4gKHRo
ZSBJc2xhbWljIFJlcHVibGljIG9mKS4mI3hEO0ZhY3VsdHkgb2YgTWVkaWNpbmUsIElyYW4gVW5p
dmVyc2l0eSBvZiBNZWRpY2FsIFNjaWVuY2VzLCBUZWhyYW4sIElyYW4gKHRoZSBJc2xhbWljIFJl
cHVibGljIG9mKS4mI3hEO05ldXJvc2NpZW5jZSBSZXNlYXJjaCBDZW50ZXIsIEluc3RpdHV0ZSBv
ZiBOZXVyb3BoYXJtYWNvbG9neSwgS2VybWFuIFVuaXZlcnNpdHkgb2YgTWVkaWNhbCBTY2llbmNl
cywgS2VybWFuLCBJcmFuLjwvYXV0aC1hZGRyZXNzPjx0aXRsZXM+PHRpdGxlPkEgcmV2aWV3IG9m
IHBlcmlwaGVyYWxseSBpbnNlcnRlZCBjZW50cmFsIGNhdGhldGVycyBhbmQgdmFyaW91cyB0eXBl
cyBvZiB2YXNjdWxhciBhY2Nlc3MgaW4gdmVyeSBzbWFsbCBjaGlsZHJlbiBhbmQgcGVkaWF0cmlj
IHBhdGllbnRzIGFuZCB0aGVpciBwb3RlbnRpYWwgY29tcGxpY2F0aW9uczwvdGl0bGU+PHNlY29u
ZGFyeS10aXRsZT5KIE1lZCBMaWZlPC9zZWNvbmRhcnktdGl0bGU+PC90aXRsZXM+PHBlcmlvZGlj
YWw+PGZ1bGwtdGl0bGU+SiBNZWQgTGlmZTwvZnVsbC10aXRsZT48L3BlcmlvZGljYWw+PHBhZ2Vz
PjI5OC0zMDk8L3BhZ2VzPjx2b2x1bWU+MTQ8L3ZvbHVtZT48bnVtYmVyPjM8L251bWJlcj48a2V5
d29yZHM+PGtleXdvcmQ+QWR1bHQ8L2tleXdvcmQ+PGtleXdvcmQ+KkNhdGhldGVyaXphdGlvbiwg
Q2VudHJhbCBWZW5vdXMvYWR2ZXJzZSBlZmZlY3RzPC9rZXl3b3JkPjxrZXl3b3JkPipDYXRoZXRl
cml6YXRpb24sIFBlcmlwaGVyYWwvYWR2ZXJzZSBlZmZlY3RzPC9rZXl3b3JkPjxrZXl3b3JkPipD
ZW50cmFsIFZlbm91cyBDYXRoZXRlcnMvYWR2ZXJzZSBlZmZlY3RzPC9rZXl3b3JkPjxrZXl3b3Jk
PkNoaWxkPC9rZXl3b3JkPjxrZXl3b3JkPkNyaXRpY2FsIElsbG5lc3M8L2tleXdvcmQ+PGtleXdv
cmQ+SHVtYW5zPC9rZXl3b3JkPjxrZXl3b3JkPkluZmFudDwva2V5d29yZD48a2V5d29yZD5JbmZh
bnQsIE5ld2Jvcm48L2tleXdvcmQ+PGtleXdvcmQ+UmV0cm9zcGVjdGl2ZSBTdHVkaWVzPC9rZXl3
b3JkPjxrZXl3b3JkPlBJQ0MgaW5zZXJ0aW9uPC9rZXl3b3JkPjxrZXl3b3JkPmNvbXBsaWNhdGlv
bnM8L2tleXdvcmQ+PGtleXdvcmQ+cGVkaWF0cmljIHBhdGllbnRzPC9rZXl3b3JkPjxrZXl3b3Jk
PnBlcmlwaGVyYWxseSBpbnNlcnRlZCBjZW50cmFsIGNhdGhldGVyPC9rZXl3b3JkPjwva2V5d29y
ZHM+PGRhdGVzPjx5ZWFyPjIwMjE8L3llYXI+PHB1Yi1kYXRlcz48ZGF0ZT5NYXktSnVuPC9kYXRl
PjwvcHViLWRhdGVzPjwvZGF0ZXM+PGlzYm4+MTg0NC0zMTE3IChFbGVjdHJvbmljKSYjeEQ7MTg0
NC0xMjJYIChQcmludCkmI3hEOzE4NDQtMTIyWCAoTGlua2luZyk8L2lzYm4+PGFjY2Vzc2lvbi1u
dW0+MzQzNzcxOTQ8L2FjY2Vzc2lvbi1udW0+PHVybHM+PHJlbGF0ZWQtdXJscz48dXJsPmh0dHBz
Oi8vd3d3Lm5jYmkubmxtLm5paC5nb3YvcHVibWVkLzM0Mzc3MTk0PC91cmw+PC9yZWxhdGVkLXVy
bHM+PC91cmxzPjxjdXN0b20xPlRoZSBhdXRob3JzIGRlY2xhcmUgdGhhdCB0aGVyZSBpcyBubyBj
b25mbGljdCBvZiBpbnRlcmVzdC48L2N1c3RvbTE+PGN1c3RvbTI+UE1DODMyMTYwODwvY3VzdG9t
Mj48ZWxlY3Ryb25pYy1yZXNvdXJjZS1udW0+MTAuMjUxMjIvam1sLTIwMjAtMDAxMTwvZWxlY3Ry
b25pYy1yZXNvdXJjZS1udW0+PHJlbW90ZS1kYXRhYmFzZS1uYW1lPk1lZGxpbmU8L3JlbW90ZS1k
YXRhYmFzZS1uYW1lPjxyZW1vdGUtZGF0YWJhc2UtcHJvdmlkZXI+TkxNPC9yZW1vdGUtZGF0YWJh
c2UtcHJvdmlkZXI+PC9yZWNvcmQ+PC9DaXRlPjwvRW5kTm90ZT5=
</w:fldData>
        </w:fldChar>
      </w:r>
      <w:r w:rsidR="00266EDB">
        <w:instrText xml:space="preserve"> ADDIN EN.CITE </w:instrText>
      </w:r>
      <w:r w:rsidR="00266EDB">
        <w:fldChar w:fldCharType="begin">
          <w:fldData xml:space="preserve">PEVuZE5vdGU+PENpdGU+PEF1dGhvcj5NZXRvPC9BdXRob3I+PFllYXI+MjAyNDwvWWVhcj48UmVj
TnVtPjI2NjY8L1JlY051bT48RGlzcGxheVRleHQ+KDExLCAxMik8L0Rpc3BsYXlUZXh0PjxyZWNv
cmQ+PHJlYy1udW1iZXI+MjY2NjwvcmVjLW51bWJlcj48Zm9yZWlnbi1rZXlzPjxrZXkgYXBwPSJF
TiIgZGItaWQ9IjAwdDUyZXRlNHI5ZnIzZWRzZnB4NWF2cnJ3ZmZyZXNkYTl2MCIgdGltZXN0YW1w
PSIxNzI3NDM2NzY3IiBndWlkPSI0MDg1OTBiMy05OTUxLTQ1NWQtYjM0My1jOGQ5YWMxMjRhMjIi
PjI2NjY8L2tleT48L2ZvcmVpZ24ta2V5cz48cmVmLXR5cGUgbmFtZT0iSm91cm5hbCBBcnRpY2xl
Ij4xNzwvcmVmLXR5cGU+PGNvbnRyaWJ1dG9ycz48YXV0aG9ycz48YXV0aG9yPk1ldG8sIEUuPC9h
dXRob3I+PGF1dGhvcj5DYWJvdXQsIEUuPC9hdXRob3I+PGF1dGhvcj5Sb3NheSwgSC48L2F1dGhv
cj48YXV0aG9yPkVzcGluYXNzZSwgRi48L2F1dGhvcj48YXV0aG9yPkxvdCwgQS4gUy48L2F1dGhv
cj48YXV0aG9yPkhhamphbSwgTS4gRS48L2F1dGhvcj48YXV0aG9yPkduYW1pZW4gQ2xlcm1vbnQs
IFMuPC9hdXRob3I+PGF1dGhvcj5MYXVub2lzLCBSLjwvYXV0aG9yPjwvYXV0aG9ycz48L2NvbnRy
aWJ1dG9ycz48YXV0aC1hZGRyZXNzPlJlc2VhdSBkJmFwb3M7RXZhbHVhdGlvbiBlbiBFY29ub21p
ZSBkZSBsYSBTYW50ZSAoUkVFUyBGcmFuY2UpLCBQYXJpcywgRnJhbmNlLiYjeEQ7Q2VudHJlIExl
b24gQmVyYXJkLCBDZW50cmUgZGUgbHV0dGUgY29udHJlIGxlIGNhbmNlciwgTHlvbiwgRnJhbmNl
LiYjeEQ7SG9waXRhbCBBbWJyb2lzZSBQYXJlIChBUC1IUCksIEJvdWxvZ25lLUJpbGxhbmNvdXJ0
LCBGcmFuY2UuPC9hdXRoLWFkZHJlc3M+PHRpdGxlcz48dGl0bGU+Q29zdCBjb21wYXJpc29uIG9m
IGZvdXIgdmVub3VzIGNhdGhldGVyczogU2hvcnQgcGVyaXBoZXJhbCBjYXRoZXRlciwgTG9uZyBw
ZXJpcGhlcmFsIGxpbmUsIE1pZGxpbmUsIGFuZCBQSUNDIGZvciBwZXJpcGhlcmFsIGluZnVzaW9u
PC90aXRsZT48c2Vjb25kYXJ5LXRpdGxlPkogVmFzYyBBY2Nlc3M8L3NlY29uZGFyeS10aXRsZT48
L3RpdGxlcz48cGVyaW9kaWNhbD48ZnVsbC10aXRsZT5KIFZhc2MgQWNjZXNzPC9mdWxsLXRpdGxl
PjwvcGVyaW9kaWNhbD48cGFnZXM+MTEyOTcyOTgyNDEyNTgyNTc8L3BhZ2VzPjxlZGl0aW9uPjIw
MjQwNjEwPC9lZGl0aW9uPjxrZXl3b3Jkcz48a2V5d29yZD5DYXRoZXRlcnM8L2tleXdvcmQ+PGtl
eXdvcmQ+UElDQ2xpbmU8L2tleXdvcmQ+PGtleXdvcmQ+YnVkZ2V0YXJ5IGltcGFjdDwva2V5d29y
ZD48a2V5d29yZD5jb21wbGljYXRpb25zPC9rZXl3b3JkPjxrZXl3b3JkPmVjb25vbWljIGV2YWx1
YXRpb248L2tleXdvcmQ+PGtleXdvcmQ+bG9uZyBwZXJpcGhlcmFsIGNhbm51bGFzPC9rZXl3b3Jk
PjxrZXl3b3JkPm1pZGxpbmU8L2tleXdvcmQ+PGtleXdvcmQ+cGVyaXBoZXJhbCBJVjwva2V5d29y
ZD48a2V5d29yZD5zaG9ydCBwZXJpcGhlcmFsIGNhbm51bGFzPC9rZXl3b3JkPjwva2V5d29yZHM+
PGRhdGVzPjx5ZWFyPjIwMjQ8L3llYXI+PHB1Yi1kYXRlcz48ZGF0ZT5KdW4gMTA8L2RhdGU+PC9w
dWItZGF0ZXM+PC9kYXRlcz48aXNibj4xNzI0LTYwMzIgKEVsZWN0cm9uaWMpJiN4RDsxMTI5LTcy
OTggKExpbmtpbmcpPC9pc2JuPjxhY2Nlc3Npb24tbnVtPjM4ODU1OTc0PC9hY2Nlc3Npb24tbnVt
Pjx1cmxzPjxyZWxhdGVkLXVybHM+PHVybD5odHRwczovL3d3dy5uY2JpLm5sbS5uaWguZ292L3B1
Ym1lZC8zODg1NTk3NDwvdXJsPjwvcmVsYXRlZC11cmxzPjwvdXJscz48Y3VzdG9tMT5EZWNsYXJh
dGlvbiBvZiBjb25mbGljdGluZyBpbnRlcmVzdHNUaGUgYXV0aG9yKHMpIGRlY2xhcmVkIG5vIHBv
dGVudGlhbCBjb25mbGljdHMgb2YgaW50ZXJlc3Qgd2l0aCByZXNwZWN0IHRvIHRoZSByZXNlYXJj
aCwgYXV0aG9yc2hpcCwgYW5kL29yIHB1YmxpY2F0aW9uIG9mIHRoaXMgYXJ0aWNsZS48L2N1c3Rv
bTE+PGVsZWN0cm9uaWMtcmVzb3VyY2UtbnVtPjEwLjExNzcvMTEyOTcyOTgyNDEyNTgyNTc8L2Vs
ZWN0cm9uaWMtcmVzb3VyY2UtbnVtPjxyZW1vdGUtZGF0YWJhc2UtbmFtZT5QdWJsaXNoZXI8L3Jl
bW90ZS1kYXRhYmFzZS1uYW1lPjxyZW1vdGUtZGF0YWJhc2UtcHJvdmlkZXI+TkxNPC9yZW1vdGUt
ZGF0YWJhc2UtcHJvdmlkZXI+PC9yZWNvcmQ+PC9DaXRlPjxDaXRlPjxBdXRob3I+QmFob3VzaDwv
QXV0aG9yPjxZZWFyPjIwMjE8L1llYXI+PFJlY051bT4yNjY4PC9SZWNOdW0+PHJlY29yZD48cmVj
LW51bWJlcj4yNjY4PC9yZWMtbnVtYmVyPjxmb3JlaWduLWtleXM+PGtleSBhcHA9IkVOIiBkYi1p
ZD0iMDB0NTJldGU0cjlmcjNlZHNmcHg1YXZycndmZnJlc2RhOXYwIiB0aW1lc3RhbXA9IjE3Mjc0
NDE0MDciIGd1aWQ9IjBjMGZlYWQ4LTIyYjMtNGFhNC05MjI0LWIxOTA5NzI3MjFkYyI+MjY2ODwv
a2V5PjwvZm9yZWlnbi1rZXlzPjxyZWYtdHlwZSBuYW1lPSJKb3VybmFsIEFydGljbGUiPjE3PC9y
ZWYtdHlwZT48Y29udHJpYnV0b3JzPjxhdXRob3JzPjxhdXRob3I+QmFob3VzaCwgRy48L2F1dGhv
cj48YXV0aG9yPlNhbGFqZWdoZWgsIFAuPC9hdXRob3I+PGF1dGhvcj5BbmFyaSwgQS4gTS48L2F1
dGhvcj48YXV0aG9yPkVzaGdoaSwgQS48L2F1dGhvcj48YXV0aG9yPkFza2ksIEIuIEguPC9hdXRo
b3I+PC9hdXRob3JzPjwvY29udHJpYnV0b3JzPjxhdXRoLWFkZHJlc3M+RGVwYXJ0bWVudCBvZiBQ
ZWRpYXRyaWNzLCBBbGkgQXNnaGFyIENoaWxkcmVuIEhvc3BpdGFsLCBUZWhyYW4sIElyYW4gKHRo
ZSBJc2xhbWljIFJlcHVibGljIG9mKS4mI3hEO0ZhY3VsdHkgb2YgTWVkaWNpbmUsIElyYW4gVW5p
dmVyc2l0eSBvZiBNZWRpY2FsIFNjaWVuY2VzLCBUZWhyYW4sIElyYW4gKHRoZSBJc2xhbWljIFJl
cHVibGljIG9mKS4mI3hEO05ldXJvc2NpZW5jZSBSZXNlYXJjaCBDZW50ZXIsIEluc3RpdHV0ZSBv
ZiBOZXVyb3BoYXJtYWNvbG9neSwgS2VybWFuIFVuaXZlcnNpdHkgb2YgTWVkaWNhbCBTY2llbmNl
cywgS2VybWFuLCBJcmFuLjwvYXV0aC1hZGRyZXNzPjx0aXRsZXM+PHRpdGxlPkEgcmV2aWV3IG9m
IHBlcmlwaGVyYWxseSBpbnNlcnRlZCBjZW50cmFsIGNhdGhldGVycyBhbmQgdmFyaW91cyB0eXBl
cyBvZiB2YXNjdWxhciBhY2Nlc3MgaW4gdmVyeSBzbWFsbCBjaGlsZHJlbiBhbmQgcGVkaWF0cmlj
IHBhdGllbnRzIGFuZCB0aGVpciBwb3RlbnRpYWwgY29tcGxpY2F0aW9uczwvdGl0bGU+PHNlY29u
ZGFyeS10aXRsZT5KIE1lZCBMaWZlPC9zZWNvbmRhcnktdGl0bGU+PC90aXRsZXM+PHBlcmlvZGlj
YWw+PGZ1bGwtdGl0bGU+SiBNZWQgTGlmZTwvZnVsbC10aXRsZT48L3BlcmlvZGljYWw+PHBhZ2Vz
PjI5OC0zMDk8L3BhZ2VzPjx2b2x1bWU+MTQ8L3ZvbHVtZT48bnVtYmVyPjM8L251bWJlcj48a2V5
d29yZHM+PGtleXdvcmQ+QWR1bHQ8L2tleXdvcmQ+PGtleXdvcmQ+KkNhdGhldGVyaXphdGlvbiwg
Q2VudHJhbCBWZW5vdXMvYWR2ZXJzZSBlZmZlY3RzPC9rZXl3b3JkPjxrZXl3b3JkPipDYXRoZXRl
cml6YXRpb24sIFBlcmlwaGVyYWwvYWR2ZXJzZSBlZmZlY3RzPC9rZXl3b3JkPjxrZXl3b3JkPipD
ZW50cmFsIFZlbm91cyBDYXRoZXRlcnMvYWR2ZXJzZSBlZmZlY3RzPC9rZXl3b3JkPjxrZXl3b3Jk
PkNoaWxkPC9rZXl3b3JkPjxrZXl3b3JkPkNyaXRpY2FsIElsbG5lc3M8L2tleXdvcmQ+PGtleXdv
cmQ+SHVtYW5zPC9rZXl3b3JkPjxrZXl3b3JkPkluZmFudDwva2V5d29yZD48a2V5d29yZD5JbmZh
bnQsIE5ld2Jvcm48L2tleXdvcmQ+PGtleXdvcmQ+UmV0cm9zcGVjdGl2ZSBTdHVkaWVzPC9rZXl3
b3JkPjxrZXl3b3JkPlBJQ0MgaW5zZXJ0aW9uPC9rZXl3b3JkPjxrZXl3b3JkPmNvbXBsaWNhdGlv
bnM8L2tleXdvcmQ+PGtleXdvcmQ+cGVkaWF0cmljIHBhdGllbnRzPC9rZXl3b3JkPjxrZXl3b3Jk
PnBlcmlwaGVyYWxseSBpbnNlcnRlZCBjZW50cmFsIGNhdGhldGVyPC9rZXl3b3JkPjwva2V5d29y
ZHM+PGRhdGVzPjx5ZWFyPjIwMjE8L3llYXI+PHB1Yi1kYXRlcz48ZGF0ZT5NYXktSnVuPC9kYXRl
PjwvcHViLWRhdGVzPjwvZGF0ZXM+PGlzYm4+MTg0NC0zMTE3IChFbGVjdHJvbmljKSYjeEQ7MTg0
NC0xMjJYIChQcmludCkmI3hEOzE4NDQtMTIyWCAoTGlua2luZyk8L2lzYm4+PGFjY2Vzc2lvbi1u
dW0+MzQzNzcxOTQ8L2FjY2Vzc2lvbi1udW0+PHVybHM+PHJlbGF0ZWQtdXJscz48dXJsPmh0dHBz
Oi8vd3d3Lm5jYmkubmxtLm5paC5nb3YvcHVibWVkLzM0Mzc3MTk0PC91cmw+PC9yZWxhdGVkLXVy
bHM+PC91cmxzPjxjdXN0b20xPlRoZSBhdXRob3JzIGRlY2xhcmUgdGhhdCB0aGVyZSBpcyBubyBj
b25mbGljdCBvZiBpbnRlcmVzdC48L2N1c3RvbTE+PGN1c3RvbTI+UE1DODMyMTYwODwvY3VzdG9t
Mj48ZWxlY3Ryb25pYy1yZXNvdXJjZS1udW0+MTAuMjUxMjIvam1sLTIwMjAtMDAxMTwvZWxlY3Ry
b25pYy1yZXNvdXJjZS1udW0+PHJlbW90ZS1kYXRhYmFzZS1uYW1lPk1lZGxpbmU8L3JlbW90ZS1k
YXRhYmFzZS1uYW1lPjxyZW1vdGUtZGF0YWJhc2UtcHJvdmlkZXI+TkxNPC9yZW1vdGUtZGF0YWJh
c2UtcHJvdmlkZXI+PC9yZWNvcmQ+PC9DaXRlPjwvRW5kTm90ZT5=
</w:fldData>
        </w:fldChar>
      </w:r>
      <w:r w:rsidR="00266EDB">
        <w:instrText xml:space="preserve"> ADDIN EN.CITE.DATA </w:instrText>
      </w:r>
      <w:r w:rsidR="00266EDB">
        <w:fldChar w:fldCharType="end"/>
      </w:r>
      <w:r>
        <w:fldChar w:fldCharType="separate"/>
      </w:r>
      <w:r w:rsidR="00AF5EA0">
        <w:rPr>
          <w:noProof/>
        </w:rPr>
        <w:t>(11, 12)</w:t>
      </w:r>
      <w:r>
        <w:fldChar w:fldCharType="end"/>
      </w:r>
      <w:r>
        <w:t xml:space="preserve"> Some studies have reported PICC related complications to be as high as 30% with longer term use.</w:t>
      </w:r>
      <w:r>
        <w:fldChar w:fldCharType="begin">
          <w:fldData xml:space="preserve">PEVuZE5vdGU+PENpdGU+PEF1dGhvcj5CYXJyaWVyPC9BdXRob3I+PFllYXI+MjAxMjwvWWVhcj48
UmVjTnVtPjI2NjI8L1JlY051bT48RGlzcGxheVRleHQ+KDMpPC9EaXNwbGF5VGV4dD48cmVjb3Jk
PjxyZWMtbnVtYmVyPjI2NjI8L3JlYy1udW1iZXI+PGZvcmVpZ24ta2V5cz48a2V5IGFwcD0iRU4i
IGRiLWlkPSIwMHQ1MmV0ZTRyOWZyM2Vkc2ZweDVhdnJyd2ZmcmVzZGE5djAiIHRpbWVzdGFtcD0i
MTcyNzQzNDA3OCIgZ3VpZD0iODY3ODNhZDUtOWM4Ni00YTc3LTgxMjEtMGI5OGFjYWYyMmQ3Ij4y
NjYyPC9rZXk+PC9mb3JlaWduLWtleXM+PHJlZi10eXBlIG5hbWU9IkpvdXJuYWwgQXJ0aWNsZSI+
MTc8L3JlZi10eXBlPjxjb250cmlidXRvcnM+PGF1dGhvcnM+PGF1dGhvcj5CYXJyaWVyLCBBLjwv
YXV0aG9yPjxhdXRob3I+V2lsbGlhbXMsIEQuIEouPC9hdXRob3I+PGF1dGhvcj5Db25uZWxseSwg
TS48L2F1dGhvcj48YXV0aG9yPkNyZWVjaCwgQy4gQi48L2F1dGhvcj48L2F1dGhvcnM+PC9jb250
cmlidXRvcnM+PGF1dGgtYWRkcmVzcz5EaXZpc2lvbiBvZiBIb3NwaXRhbCBNZWRpY2luZSwgRGVw
YXJ0bWVudCBvZiBQZWRpYXRyaWNzLCBWYW5kZXJiaWx0IFVuaXZlcnNpdHkgU2Nob29sIG9mIE1l
ZGljaW5lIGFuZCB0aGUgTW9ucm9lIENhcmVsbCBKciBDaGlsZHJlbiZhcG9zO3MgSG9zcGl0YWwg
YXQgVmFuZGVyYmlsdCwgTmFzaHZpbGxlLCBUTiAzNzIzMiwgVVNBLjwvYXV0aC1hZGRyZXNzPjx0
aXRsZXM+PHRpdGxlPkZyZXF1ZW5jeSBvZiBwZXJpcGhlcmFsbHkgaW5zZXJ0ZWQgY2VudHJhbCBj
YXRoZXRlciBjb21wbGljYXRpb25zIGluIGNoaWxkcmVuPC90aXRsZT48c2Vjb25kYXJ5LXRpdGxl
PlBlZGlhdHIgSW5mZWN0IERpcyBKPC9zZWNvbmRhcnktdGl0bGU+PC90aXRsZXM+PHBlcmlvZGlj
YWw+PGZ1bGwtdGl0bGU+UGVkaWF0ciBJbmZlY3QgRGlzIEo8L2Z1bGwtdGl0bGU+PC9wZXJpb2Rp
Y2FsPjxwYWdlcz41MTktMjE8L3BhZ2VzPjx2b2x1bWU+MzE8L3ZvbHVtZT48bnVtYmVyPjU8L251
bWJlcj48a2V5d29yZHM+PGtleXdvcmQ+QW50aS1CYWN0ZXJpYWwgQWdlbnRzL2FkbWluaXN0cmF0
aW9uICZhbXA7IGRvc2FnZTwva2V5d29yZD48a2V5d29yZD5DYXRoZXRlci1SZWxhdGVkIEluZmVj
dGlvbnMvKmVwaWRlbWlvbG9neS9taWNyb2Jpb2xvZ3k8L2tleXdvcmQ+PGtleXdvcmQ+Q2F0aGV0
ZXJpemF0aW9uLCBDZW50cmFsIFZlbm91cy8qYWR2ZXJzZSBlZmZlY3RzPC9rZXl3b3JkPjxrZXl3
b3JkPkNhdGhldGVyaXphdGlvbiwgUGVyaXBoZXJhbC8qYWR2ZXJzZSBlZmZlY3RzPC9rZXl3b3Jk
PjxrZXl3b3JkPkNoaWxkPC9rZXl3b3JkPjxrZXl3b3JkPkNoaWxkLCBQcmVzY2hvb2w8L2tleXdv
cmQ+PGtleXdvcmQ+RmVtYWxlPC9rZXl3b3JkPjxrZXl3b3JkPkh1bWFuczwva2V5d29yZD48a2V5
d29yZD5JbW11bm9jb21wZXRlbmNlPC9rZXl3b3JkPjxrZXl3b3JkPkluZmFudDwva2V5d29yZD48
a2V5d29yZD5JbmZ1c2lvbnMsIFBhcmVudGVyYWw8L2tleXdvcmQ+PGtleXdvcmQ+TWFsZTwva2V5
d29yZD48a2V5d29yZD5SaXNrIEZhY3RvcnM8L2tleXdvcmQ+PGtleXdvcmQ+VGhyb21ib3Npcy8q
ZXBpZGVtaW9sb2d5PC9rZXl3b3JkPjwva2V5d29yZHM+PGRhdGVzPjx5ZWFyPjIwMTI8L3llYXI+
PHB1Yi1kYXRlcz48ZGF0ZT5NYXk8L2RhdGU+PC9wdWItZGF0ZXM+PC9kYXRlcz48aXNibj4xNTMy
LTA5ODcgKEVsZWN0cm9uaWMpJiN4RDswODkxLTM2NjggKFByaW50KSYjeEQ7MDg5MS0zNjY4IChM
aW5raW5nKTwvaXNibj48YWNjZXNzaW9uLW51bT4yMjE4OTUzMzwvYWNjZXNzaW9uLW51bT48dXJs
cz48cmVsYXRlZC11cmxzPjx1cmw+aHR0cHM6Ly93d3cubmNiaS5ubG0ubmloLmdvdi9wdWJtZWQv
MjIxODk1MzM8L3VybD48L3JlbGF0ZWQtdXJscz48L3VybHM+PGN1c3RvbTI+UE1DMzMyOTU2Nzwv
Y3VzdG9tMj48ZWxlY3Ryb25pYy1yZXNvdXJjZS1udW0+MTAuMTA5Ny9JTkYuMGIwMTNlMzE4MjQ1
NzFiMDwvZWxlY3Ryb25pYy1yZXNvdXJjZS1udW0+PHJlbW90ZS1kYXRhYmFzZS1uYW1lPk1lZGxp
bmU8L3JlbW90ZS1kYXRhYmFzZS1uYW1lPjxyZW1vdGUtZGF0YWJhc2UtcHJvdmlkZXI+TkxNPC9y
ZW1vdGUtZGF0YWJhc2UtcHJvdmlkZXI+PC9yZWNvcmQ+PC9DaXRlPjwvRW5kTm90ZT4A
</w:fldData>
        </w:fldChar>
      </w:r>
      <w:r w:rsidR="00266EDB">
        <w:instrText xml:space="preserve"> ADDIN EN.CITE </w:instrText>
      </w:r>
      <w:r w:rsidR="00266EDB">
        <w:fldChar w:fldCharType="begin">
          <w:fldData xml:space="preserve">PEVuZE5vdGU+PENpdGU+PEF1dGhvcj5CYXJyaWVyPC9BdXRob3I+PFllYXI+MjAxMjwvWWVhcj48
UmVjTnVtPjI2NjI8L1JlY051bT48RGlzcGxheVRleHQ+KDMpPC9EaXNwbGF5VGV4dD48cmVjb3Jk
PjxyZWMtbnVtYmVyPjI2NjI8L3JlYy1udW1iZXI+PGZvcmVpZ24ta2V5cz48a2V5IGFwcD0iRU4i
IGRiLWlkPSIwMHQ1MmV0ZTRyOWZyM2Vkc2ZweDVhdnJyd2ZmcmVzZGE5djAiIHRpbWVzdGFtcD0i
MTcyNzQzNDA3OCIgZ3VpZD0iODY3ODNhZDUtOWM4Ni00YTc3LTgxMjEtMGI5OGFjYWYyMmQ3Ij4y
NjYyPC9rZXk+PC9mb3JlaWduLWtleXM+PHJlZi10eXBlIG5hbWU9IkpvdXJuYWwgQXJ0aWNsZSI+
MTc8L3JlZi10eXBlPjxjb250cmlidXRvcnM+PGF1dGhvcnM+PGF1dGhvcj5CYXJyaWVyLCBBLjwv
YXV0aG9yPjxhdXRob3I+V2lsbGlhbXMsIEQuIEouPC9hdXRob3I+PGF1dGhvcj5Db25uZWxseSwg
TS48L2F1dGhvcj48YXV0aG9yPkNyZWVjaCwgQy4gQi48L2F1dGhvcj48L2F1dGhvcnM+PC9jb250
cmlidXRvcnM+PGF1dGgtYWRkcmVzcz5EaXZpc2lvbiBvZiBIb3NwaXRhbCBNZWRpY2luZSwgRGVw
YXJ0bWVudCBvZiBQZWRpYXRyaWNzLCBWYW5kZXJiaWx0IFVuaXZlcnNpdHkgU2Nob29sIG9mIE1l
ZGljaW5lIGFuZCB0aGUgTW9ucm9lIENhcmVsbCBKciBDaGlsZHJlbiZhcG9zO3MgSG9zcGl0YWwg
YXQgVmFuZGVyYmlsdCwgTmFzaHZpbGxlLCBUTiAzNzIzMiwgVVNBLjwvYXV0aC1hZGRyZXNzPjx0
aXRsZXM+PHRpdGxlPkZyZXF1ZW5jeSBvZiBwZXJpcGhlcmFsbHkgaW5zZXJ0ZWQgY2VudHJhbCBj
YXRoZXRlciBjb21wbGljYXRpb25zIGluIGNoaWxkcmVuPC90aXRsZT48c2Vjb25kYXJ5LXRpdGxl
PlBlZGlhdHIgSW5mZWN0IERpcyBKPC9zZWNvbmRhcnktdGl0bGU+PC90aXRsZXM+PHBlcmlvZGlj
YWw+PGZ1bGwtdGl0bGU+UGVkaWF0ciBJbmZlY3QgRGlzIEo8L2Z1bGwtdGl0bGU+PC9wZXJpb2Rp
Y2FsPjxwYWdlcz41MTktMjE8L3BhZ2VzPjx2b2x1bWU+MzE8L3ZvbHVtZT48bnVtYmVyPjU8L251
bWJlcj48a2V5d29yZHM+PGtleXdvcmQ+QW50aS1CYWN0ZXJpYWwgQWdlbnRzL2FkbWluaXN0cmF0
aW9uICZhbXA7IGRvc2FnZTwva2V5d29yZD48a2V5d29yZD5DYXRoZXRlci1SZWxhdGVkIEluZmVj
dGlvbnMvKmVwaWRlbWlvbG9neS9taWNyb2Jpb2xvZ3k8L2tleXdvcmQ+PGtleXdvcmQ+Q2F0aGV0
ZXJpemF0aW9uLCBDZW50cmFsIFZlbm91cy8qYWR2ZXJzZSBlZmZlY3RzPC9rZXl3b3JkPjxrZXl3
b3JkPkNhdGhldGVyaXphdGlvbiwgUGVyaXBoZXJhbC8qYWR2ZXJzZSBlZmZlY3RzPC9rZXl3b3Jk
PjxrZXl3b3JkPkNoaWxkPC9rZXl3b3JkPjxrZXl3b3JkPkNoaWxkLCBQcmVzY2hvb2w8L2tleXdv
cmQ+PGtleXdvcmQ+RmVtYWxlPC9rZXl3b3JkPjxrZXl3b3JkPkh1bWFuczwva2V5d29yZD48a2V5
d29yZD5JbW11bm9jb21wZXRlbmNlPC9rZXl3b3JkPjxrZXl3b3JkPkluZmFudDwva2V5d29yZD48
a2V5d29yZD5JbmZ1c2lvbnMsIFBhcmVudGVyYWw8L2tleXdvcmQ+PGtleXdvcmQ+TWFsZTwva2V5
d29yZD48a2V5d29yZD5SaXNrIEZhY3RvcnM8L2tleXdvcmQ+PGtleXdvcmQ+VGhyb21ib3Npcy8q
ZXBpZGVtaW9sb2d5PC9rZXl3b3JkPjwva2V5d29yZHM+PGRhdGVzPjx5ZWFyPjIwMTI8L3llYXI+
PHB1Yi1kYXRlcz48ZGF0ZT5NYXk8L2RhdGU+PC9wdWItZGF0ZXM+PC9kYXRlcz48aXNibj4xNTMy
LTA5ODcgKEVsZWN0cm9uaWMpJiN4RDswODkxLTM2NjggKFByaW50KSYjeEQ7MDg5MS0zNjY4IChM
aW5raW5nKTwvaXNibj48YWNjZXNzaW9uLW51bT4yMjE4OTUzMzwvYWNjZXNzaW9uLW51bT48dXJs
cz48cmVsYXRlZC11cmxzPjx1cmw+aHR0cHM6Ly93d3cubmNiaS5ubG0ubmloLmdvdi9wdWJtZWQv
MjIxODk1MzM8L3VybD48L3JlbGF0ZWQtdXJscz48L3VybHM+PGN1c3RvbTI+UE1DMzMyOTU2Nzwv
Y3VzdG9tMj48ZWxlY3Ryb25pYy1yZXNvdXJjZS1udW0+MTAuMTA5Ny9JTkYuMGIwMTNlMzE4MjQ1
NzFiMDwvZWxlY3Ryb25pYy1yZXNvdXJjZS1udW0+PHJlbW90ZS1kYXRhYmFzZS1uYW1lPk1lZGxp
bmU8L3JlbW90ZS1kYXRhYmFzZS1uYW1lPjxyZW1vdGUtZGF0YWJhc2UtcHJvdmlkZXI+TkxNPC9y
ZW1vdGUtZGF0YWJhc2UtcHJvdmlkZXI+PC9yZWNvcmQ+PC9DaXRlPjwvRW5kTm90ZT4A
</w:fldData>
        </w:fldChar>
      </w:r>
      <w:r w:rsidR="00266EDB">
        <w:instrText xml:space="preserve"> ADDIN EN.CITE.DATA </w:instrText>
      </w:r>
      <w:r w:rsidR="00266EDB">
        <w:fldChar w:fldCharType="end"/>
      </w:r>
      <w:r>
        <w:fldChar w:fldCharType="separate"/>
      </w:r>
      <w:r>
        <w:rPr>
          <w:noProof/>
        </w:rPr>
        <w:t>(3)</w:t>
      </w:r>
      <w:r>
        <w:fldChar w:fldCharType="end"/>
      </w:r>
      <w:r>
        <w:t xml:space="preserve"> In this study AVADs were only used for a median of 5 days with a significantly lower complication rate (12%), of which most had minimal clinical impact.</w:t>
      </w:r>
    </w:p>
    <w:p w14:paraId="1A791002" w14:textId="42925EC2" w:rsidR="00E666CF" w:rsidRDefault="000A43E4" w:rsidP="004836AD">
      <w:r>
        <w:t>Vascular access in paediatric appendicitis is an under researched are</w:t>
      </w:r>
      <w:r w:rsidR="00923A87">
        <w:t>a</w:t>
      </w:r>
      <w:r>
        <w:t xml:space="preserve"> and </w:t>
      </w:r>
      <w:r w:rsidR="00602FE8">
        <w:t xml:space="preserve">more robust study is required to ensure that </w:t>
      </w:r>
      <w:r w:rsidR="00D210FD">
        <w:t xml:space="preserve">children with complicated appendicitis receive the </w:t>
      </w:r>
      <w:r w:rsidR="00F33D35">
        <w:t xml:space="preserve">optimal </w:t>
      </w:r>
      <w:r w:rsidR="00D210FD">
        <w:t xml:space="preserve">device at time of </w:t>
      </w:r>
      <w:r w:rsidR="00D210FD">
        <w:lastRenderedPageBreak/>
        <w:t xml:space="preserve">appendicectomy. </w:t>
      </w:r>
      <w:r w:rsidR="00765A21">
        <w:t>I</w:t>
      </w:r>
      <w:r w:rsidR="00D210FD">
        <w:t>mportant outcome</w:t>
      </w:r>
      <w:r w:rsidR="00765A21">
        <w:t>s</w:t>
      </w:r>
      <w:r w:rsidR="00D210FD">
        <w:t xml:space="preserve"> not considered in this current study </w:t>
      </w:r>
      <w:r w:rsidR="00765A21">
        <w:t xml:space="preserve">are </w:t>
      </w:r>
      <w:r w:rsidR="005702EA">
        <w:t>healthcare costs and</w:t>
      </w:r>
      <w:r w:rsidR="00D210FD">
        <w:t xml:space="preserve"> patient experience.</w:t>
      </w:r>
      <w:r w:rsidR="00C8184B">
        <w:t xml:space="preserve"> Venepuncture including peripheral cannula insertion is know</w:t>
      </w:r>
      <w:r w:rsidR="00923A87">
        <w:t>n</w:t>
      </w:r>
      <w:r w:rsidR="00C8184B">
        <w:t xml:space="preserve"> to be distressing for children and caregivers </w:t>
      </w:r>
      <w:r w:rsidR="005D1797">
        <w:t xml:space="preserve">and further work should robustly capture data regarding this </w:t>
      </w:r>
      <w:r w:rsidR="00365084">
        <w:t xml:space="preserve">to better understand the impact </w:t>
      </w:r>
      <w:r w:rsidR="00923A87">
        <w:t>o</w:t>
      </w:r>
      <w:r w:rsidR="00365084">
        <w:t>f AVAD use in appendicitis.</w:t>
      </w:r>
      <w:r w:rsidR="00137C71">
        <w:fldChar w:fldCharType="begin">
          <w:fldData xml:space="preserve">PEVuZE5vdGU+PENpdGU+PEF1dGhvcj5TaGFycDwvQXV0aG9yPjxZZWFyPjIwMjM8L1llYXI+PFJl
Y051bT4yNjYxPC9SZWNOdW0+PERpc3BsYXlUZXh0PigxKTwvRGlzcGxheVRleHQ+PHJlY29yZD48
cmVjLW51bWJlcj4yNjYxPC9yZWMtbnVtYmVyPjxmb3JlaWduLWtleXM+PGtleSBhcHA9IkVOIiBk
Yi1pZD0iMDB0NTJldGU0cjlmcjNlZHNmcHg1YXZycndmZnJlc2RhOXYwIiB0aW1lc3RhbXA9IjE3
MjcyNzU3NjQiIGd1aWQ9IjkzYWJlZDUxLTkzZTctNDQ2NC04MTA1LWU2YjRkZGQwNTgzNSI+MjY2
MTwva2V5PjwvZm9yZWlnbi1rZXlzPjxyZWYtdHlwZSBuYW1lPSJKb3VybmFsIEFydGljbGUiPjE3
PC9yZWYtdHlwZT48Y29udHJpYnV0b3JzPjxhdXRob3JzPjxhdXRob3I+U2hhcnAsIFIuPC9hdXRo
b3I+PGF1dGhvcj5NdW5jYXN0ZXIsIE0uPC9hdXRob3I+PGF1dGhvcj5CYXJpbmcsIEMuIEwuPC9h
dXRob3I+PGF1dGhvcj5NYW5vcywgSi48L2F1dGhvcj48YXV0aG9yPktsZWlkb24sIFQuIE0uPC9h
dXRob3I+PGF1dGhvcj5VbGxtYW4sIEEuIEouPC9hdXRob3I+PC9hdXRob3JzPjwvY29udHJpYnV0
b3JzPjxhdXRoLWFkZHJlc3M+Q2xpbmljYWwgJmFtcDsgSGVhbHRoIFNjaWVuY2VzLCBVbml2ZXJz
aXR5IG9mIFNvdXRoIEF1c3RyYWxpYSwgQWRlbGFpZGUsIFNvdXRoIEF1c3RyYWxpYSwgQXVzdHJh
bGlhLiYjeEQ7Um9zZW1hcnkgQnJ5YW50IEFPIFJlc2VhcmNoIENlbnRyZSwgVW5pdmVyc2l0eSBv
ZiBTb3V0aCBBdXN0cmFsaWEsIEFkZWxhaWRlLCBTb3V0aCBBdXN0cmFsaWEsIEF1c3RyYWxpYS4m
I3hEO1NvdXRoIEF1c3RyYWxpYW4gTWVkaWNhbCBJbWFnaW5nLCBBZGVsYWlkZSwgU291dGggQXVz
dHJhbGlhLCBBdXN0cmFsaWEuJiN4RDtXb21lbnMmYXBvczsgYW5kIENoaWxkcmVuJmFwb3M7cyBI
b3NwaXRhbCBOZXR3b3JrLCBBZGVsYWlkZSwgU291dGggQXVzdHJhbGlhLCBBdXN0cmFsaWEuJiN4
RDtDaGlsZHJlbiZhcG9zO3MgSGVhbHRoIFF1ZWVuc2xhbmQgSG9zcGl0YWwgYW5kIEhlYWx0aCBT
ZXJ2aWNlLCBCcmlzYmFuZSwgUXVlZW5zbGFuZCwgQXVzdHJhbGlhLiYjeEQ7U2Nob29sIG9mIE51
cnNpbmcsIE1pZHdpZmVyeSBhbmQgU29jaWFsIFdvcmssIFRoZSBVbml2ZXJzaXR5IG9mIFF1ZWVu
c2xhbmQsIEJyaXNiYW5lLCBRdWVlbnNsYW5kLCBBdXN0cmFsaWEuPC9hdXRoLWFkZHJlc3M+PHRp
dGxlcz48dGl0bGU+VGhlIHBhcmVudCwgY2hpbGQgYW5kIHlvdW5nIHBlcnNvbiBleHBlcmllbmNl
IG9mIGRpZmZpY3VsdCB2ZW5vdXMgYWNjZXNzIGFuZCByZWNvbW1lbmRhdGlvbnMgZm9yIGNsaW5p
Y2FsIHByYWN0aWNlOiBBIHF1YWxpdGF0aXZlIGRlc2NyaXB0aXZlIHN0dWR5PC90aXRsZT48c2Vj
b25kYXJ5LXRpdGxlPkogQ2xpbiBOdXJzPC9zZWNvbmRhcnktdGl0bGU+PC90aXRsZXM+PHBlcmlv
ZGljYWw+PGZ1bGwtdGl0bGU+SiBDbGluIE51cnM8L2Z1bGwtdGl0bGU+PC9wZXJpb2RpY2FsPjxw
YWdlcz42NjkwLTY3MDU8L3BhZ2VzPjx2b2x1bWU+MzI8L3ZvbHVtZT48bnVtYmVyPjE3LTE4PC9u
dW1iZXI+PGVkaXRpb24+MjAyMzA1MTk8L2VkaXRpb24+PGtleXdvcmRzPjxrZXl3b3JkPkNoaWxk
PC9rZXl3b3JkPjxrZXl3b3JkPkh1bWFuczwva2V5d29yZD48a2V5d29yZD5BZG9sZXNjZW50PC9r
ZXl3b3JkPjxrZXl3b3JkPipQYXJlbnRzL3BzeWNob2xvZ3k8L2tleXdvcmQ+PGtleXdvcmQ+UXVh
bGl0YXRpdmUgUmVzZWFyY2g8L2tleXdvcmQ+PGtleXdvcmQ+KlBhaW48L2tleXdvcmQ+PGtleXdv
cmQ+RmVhcjwva2V5d29yZD48L2tleXdvcmRzPjxkYXRlcz48eWVhcj4yMDIzPC95ZWFyPjxwdWIt
ZGF0ZXM+PGRhdGU+U2VwPC9kYXRlPjwvcHViLWRhdGVzPjwvZGF0ZXM+PGlzYm4+MTM2NS0yNzAy
IChFbGVjdHJvbmljKSYjeEQ7MDk2Mi0xMDY3IChMaW5raW5nKTwvaXNibj48YWNjZXNzaW9uLW51
bT4zNzIwNDAwNjwvYWNjZXNzaW9uLW51bT48dXJscz48cmVsYXRlZC11cmxzPjx1cmw+aHR0cHM6
Ly93d3cubmNiaS5ubG0ubmloLmdvdi9wdWJtZWQvMzcyMDQwMDY8L3VybD48L3JlbGF0ZWQtdXJs
cz48L3VybHM+PGVsZWN0cm9uaWMtcmVzb3VyY2UtbnVtPjEwLjExMTEvam9jbi4xNjc1OTwvZWxl
Y3Ryb25pYy1yZXNvdXJjZS1udW0+PHJlbW90ZS1kYXRhYmFzZS1uYW1lPk1lZGxpbmU8L3JlbW90
ZS1kYXRhYmFzZS1uYW1lPjxyZW1vdGUtZGF0YWJhc2UtcHJvdmlkZXI+TkxNPC9yZW1vdGUtZGF0
YWJhc2UtcHJvdmlkZXI+PC9yZWNvcmQ+PC9DaXRlPjwvRW5kTm90ZT5=
</w:fldData>
        </w:fldChar>
      </w:r>
      <w:r w:rsidR="00266EDB">
        <w:instrText xml:space="preserve"> ADDIN EN.CITE </w:instrText>
      </w:r>
      <w:r w:rsidR="00266EDB">
        <w:fldChar w:fldCharType="begin">
          <w:fldData xml:space="preserve">PEVuZE5vdGU+PENpdGU+PEF1dGhvcj5TaGFycDwvQXV0aG9yPjxZZWFyPjIwMjM8L1llYXI+PFJl
Y051bT4yNjYxPC9SZWNOdW0+PERpc3BsYXlUZXh0PigxKTwvRGlzcGxheVRleHQ+PHJlY29yZD48
cmVjLW51bWJlcj4yNjYxPC9yZWMtbnVtYmVyPjxmb3JlaWduLWtleXM+PGtleSBhcHA9IkVOIiBk
Yi1pZD0iMDB0NTJldGU0cjlmcjNlZHNmcHg1YXZycndmZnJlc2RhOXYwIiB0aW1lc3RhbXA9IjE3
MjcyNzU3NjQiIGd1aWQ9IjkzYWJlZDUxLTkzZTctNDQ2NC04MTA1LWU2YjRkZGQwNTgzNSI+MjY2
MTwva2V5PjwvZm9yZWlnbi1rZXlzPjxyZWYtdHlwZSBuYW1lPSJKb3VybmFsIEFydGljbGUiPjE3
PC9yZWYtdHlwZT48Y29udHJpYnV0b3JzPjxhdXRob3JzPjxhdXRob3I+U2hhcnAsIFIuPC9hdXRo
b3I+PGF1dGhvcj5NdW5jYXN0ZXIsIE0uPC9hdXRob3I+PGF1dGhvcj5CYXJpbmcsIEMuIEwuPC9h
dXRob3I+PGF1dGhvcj5NYW5vcywgSi48L2F1dGhvcj48YXV0aG9yPktsZWlkb24sIFQuIE0uPC9h
dXRob3I+PGF1dGhvcj5VbGxtYW4sIEEuIEouPC9hdXRob3I+PC9hdXRob3JzPjwvY29udHJpYnV0
b3JzPjxhdXRoLWFkZHJlc3M+Q2xpbmljYWwgJmFtcDsgSGVhbHRoIFNjaWVuY2VzLCBVbml2ZXJz
aXR5IG9mIFNvdXRoIEF1c3RyYWxpYSwgQWRlbGFpZGUsIFNvdXRoIEF1c3RyYWxpYSwgQXVzdHJh
bGlhLiYjeEQ7Um9zZW1hcnkgQnJ5YW50IEFPIFJlc2VhcmNoIENlbnRyZSwgVW5pdmVyc2l0eSBv
ZiBTb3V0aCBBdXN0cmFsaWEsIEFkZWxhaWRlLCBTb3V0aCBBdXN0cmFsaWEsIEF1c3RyYWxpYS4m
I3hEO1NvdXRoIEF1c3RyYWxpYW4gTWVkaWNhbCBJbWFnaW5nLCBBZGVsYWlkZSwgU291dGggQXVz
dHJhbGlhLCBBdXN0cmFsaWEuJiN4RDtXb21lbnMmYXBvczsgYW5kIENoaWxkcmVuJmFwb3M7cyBI
b3NwaXRhbCBOZXR3b3JrLCBBZGVsYWlkZSwgU291dGggQXVzdHJhbGlhLCBBdXN0cmFsaWEuJiN4
RDtDaGlsZHJlbiZhcG9zO3MgSGVhbHRoIFF1ZWVuc2xhbmQgSG9zcGl0YWwgYW5kIEhlYWx0aCBT
ZXJ2aWNlLCBCcmlzYmFuZSwgUXVlZW5zbGFuZCwgQXVzdHJhbGlhLiYjeEQ7U2Nob29sIG9mIE51
cnNpbmcsIE1pZHdpZmVyeSBhbmQgU29jaWFsIFdvcmssIFRoZSBVbml2ZXJzaXR5IG9mIFF1ZWVu
c2xhbmQsIEJyaXNiYW5lLCBRdWVlbnNsYW5kLCBBdXN0cmFsaWEuPC9hdXRoLWFkZHJlc3M+PHRp
dGxlcz48dGl0bGU+VGhlIHBhcmVudCwgY2hpbGQgYW5kIHlvdW5nIHBlcnNvbiBleHBlcmllbmNl
IG9mIGRpZmZpY3VsdCB2ZW5vdXMgYWNjZXNzIGFuZCByZWNvbW1lbmRhdGlvbnMgZm9yIGNsaW5p
Y2FsIHByYWN0aWNlOiBBIHF1YWxpdGF0aXZlIGRlc2NyaXB0aXZlIHN0dWR5PC90aXRsZT48c2Vj
b25kYXJ5LXRpdGxlPkogQ2xpbiBOdXJzPC9zZWNvbmRhcnktdGl0bGU+PC90aXRsZXM+PHBlcmlv
ZGljYWw+PGZ1bGwtdGl0bGU+SiBDbGluIE51cnM8L2Z1bGwtdGl0bGU+PC9wZXJpb2RpY2FsPjxw
YWdlcz42NjkwLTY3MDU8L3BhZ2VzPjx2b2x1bWU+MzI8L3ZvbHVtZT48bnVtYmVyPjE3LTE4PC9u
dW1iZXI+PGVkaXRpb24+MjAyMzA1MTk8L2VkaXRpb24+PGtleXdvcmRzPjxrZXl3b3JkPkNoaWxk
PC9rZXl3b3JkPjxrZXl3b3JkPkh1bWFuczwva2V5d29yZD48a2V5d29yZD5BZG9sZXNjZW50PC9r
ZXl3b3JkPjxrZXl3b3JkPipQYXJlbnRzL3BzeWNob2xvZ3k8L2tleXdvcmQ+PGtleXdvcmQ+UXVh
bGl0YXRpdmUgUmVzZWFyY2g8L2tleXdvcmQ+PGtleXdvcmQ+KlBhaW48L2tleXdvcmQ+PGtleXdv
cmQ+RmVhcjwva2V5d29yZD48L2tleXdvcmRzPjxkYXRlcz48eWVhcj4yMDIzPC95ZWFyPjxwdWIt
ZGF0ZXM+PGRhdGU+U2VwPC9kYXRlPjwvcHViLWRhdGVzPjwvZGF0ZXM+PGlzYm4+MTM2NS0yNzAy
IChFbGVjdHJvbmljKSYjeEQ7MDk2Mi0xMDY3IChMaW5raW5nKTwvaXNibj48YWNjZXNzaW9uLW51
bT4zNzIwNDAwNjwvYWNjZXNzaW9uLW51bT48dXJscz48cmVsYXRlZC11cmxzPjx1cmw+aHR0cHM6
Ly93d3cubmNiaS5ubG0ubmloLmdvdi9wdWJtZWQvMzcyMDQwMDY8L3VybD48L3JlbGF0ZWQtdXJs
cz48L3VybHM+PGVsZWN0cm9uaWMtcmVzb3VyY2UtbnVtPjEwLjExMTEvam9jbi4xNjc1OTwvZWxl
Y3Ryb25pYy1yZXNvdXJjZS1udW0+PHJlbW90ZS1kYXRhYmFzZS1uYW1lPk1lZGxpbmU8L3JlbW90
ZS1kYXRhYmFzZS1uYW1lPjxyZW1vdGUtZGF0YWJhc2UtcHJvdmlkZXI+TkxNPC9yZW1vdGUtZGF0
YWJhc2UtcHJvdmlkZXI+PC9yZWNvcmQ+PC9DaXRlPjwvRW5kTm90ZT5=
</w:fldData>
        </w:fldChar>
      </w:r>
      <w:r w:rsidR="00266EDB">
        <w:instrText xml:space="preserve"> ADDIN EN.CITE.DATA </w:instrText>
      </w:r>
      <w:r w:rsidR="00266EDB">
        <w:fldChar w:fldCharType="end"/>
      </w:r>
      <w:r w:rsidR="00137C71">
        <w:fldChar w:fldCharType="separate"/>
      </w:r>
      <w:r w:rsidR="00137C71">
        <w:rPr>
          <w:noProof/>
        </w:rPr>
        <w:t>(1)</w:t>
      </w:r>
      <w:r w:rsidR="00137C71">
        <w:fldChar w:fldCharType="end"/>
      </w:r>
      <w:r w:rsidR="00365084">
        <w:t xml:space="preserve"> </w:t>
      </w:r>
      <w:r w:rsidR="00000805">
        <w:t xml:space="preserve">Many methods of measuring patient experience exist </w:t>
      </w:r>
      <w:r w:rsidR="001B5895">
        <w:t>and are available for future work.</w:t>
      </w:r>
      <w:r w:rsidR="005E7FA7">
        <w:fldChar w:fldCharType="begin">
          <w:fldData xml:space="preserve">PEVuZE5vdGU+PENpdGU+PEF1dGhvcj5CZWxlPC9BdXRob3I+PFllYXI+MjAyMTwvWWVhcj48UmVj
TnVtPjI2NjQ8L1JlY051bT48RGlzcGxheVRleHQ+KDEzKTwvRGlzcGxheVRleHQ+PHJlY29yZD48
cmVjLW51bWJlcj4yNjY0PC9yZWMtbnVtYmVyPjxmb3JlaWduLWtleXM+PGtleSBhcHA9IkVOIiBk
Yi1pZD0iMDB0NTJldGU0cjlmcjNlZHNmcHg1YXZycndmZnJlc2RhOXYwIiB0aW1lc3RhbXA9IjE3
Mjc0MzUwNjciIGd1aWQ9IjRhYmVkYThiLTkxODQtNGY1OS1hOWMzLTJhMTgxZDJmMzI2NiI+MjY2
NDwva2V5PjwvZm9yZWlnbi1rZXlzPjxyZWYtdHlwZSBuYW1lPSJKb3VybmFsIEFydGljbGUiPjE3
PC9yZWYtdHlwZT48Y29udHJpYnV0b3JzPjxhdXRob3JzPjxhdXRob3I+QmVsZSwgUy48L2F1dGhv
cj48YXV0aG9yPlRlZWxhLCBMLjwvYXV0aG9yPjxhdXRob3I+WmhhbmcsIE0uPC9hdXRob3I+PGF1
dGhvcj5SYWJpLCBTLjwvYXV0aG9yPjxhdXRob3I+QWhtZWQsIFMuPC9hdXRob3I+PGF1dGhvcj52
YW4gT2VycywgSC4gQS48L2F1dGhvcj48YXV0aG9yPkdpYmJvbnMsIEUuPC9hdXRob3I+PGF1dGhv
cj5EdW5uZXdvbGQsIE4uPC9hdXRob3I+PGF1dGhvcj5IYXZlcm1hbiwgTC48L2F1dGhvcj48YXV0
aG9yPlNhbnRhbmEsIE0uIEouPC9hdXRob3I+PC9hdXRob3JzPjwvY29udHJpYnV0b3JzPjxhdXRo
LWFkZHJlc3M+RGVwYXJ0bWVudCBvZiBQZWRpYXRyaWNzLCBDdW1taW5nIFNjaG9vbCBvZiBNZWRp
Y2luZSwgVW5pdmVyc2l0eSBvZiBDYWxnYXJ5LCBDYWxnYXJ5LCBBQiwgQ2FuYWRhLiYjeEQ7RGVw
YXJ0bWVudCBvZiBDb21tdW5pdHkgSGVhbHRoIFNjaWVuY2VzLCBDdW1taW5nIFNjaG9vbCBvZiBN
ZWRpY2luZSwgVW5pdmVyc2l0eSBvZiBDYWxnYXJ5LCBDYWxnYXJ5LCBBQiwgQ2FuYWRhLiYjeEQ7
UGF0aWVudCBFbmdhZ2VtZW50IFBsYXRmb3JtLCBBbGJlcnRhIFN0cmF0ZWd5IGZvciBQYXRpZW50
LU9yaWVudGVkIFJlc2VhcmNoIFN1cHBvcnQgVW5pdCwgQ2FsZ2FyeSwgQUIsIENhbmFkYS4mI3hE
O1BzeWNob3NvY2lhbCBEZXBhcnRtZW50LCBFbW1hIENoaWxkcmVuJmFwb3M7cyBIb3NwaXRhbCBB
bXN0ZXJkYW0gVU1DLCBVbml2ZXJzaXR5IG9mIEFtc3RlcmRhbSwgQW1zdGVyZGFtLCBOZXRoZXJs
YW5kcy4mI3hEO0JhY2hlbG9yIG9mIEhlYWx0aCBTY2llbmNlcyBQcm9ncmFtLCBDdW1taW5nIFNj
aG9vbCBvZiBNZWRpY2luZSwgVW5pdmVyc2l0eSBvZiBDYWxnYXJ5LCBDYWxnYXJ5LCBBQiwgQ2Fu
YWRhLiYjeEQ7QmFjaGVsb3Igb2YgU2NpZW5jZXMgUHJvZ3JhbSwgUXVlZW4mYXBvcztzIFVuaXZl
cnNpdHksIEtpbmdzdG9uLCBPTiwgQ2FuYWRhLiYjeEQ7RXZpZGVyYSwgT3hmb3JkLCBVbml0ZWQg
S2luZ2RvbS4mI3hEO0hlYWx0aCBTY2llbmNlcyBMaWJyYXJ5LCBVbml2ZXJzaXR5IG9mIENhbGdh
cnksIENhbGdhcnksIEFCLCBDYW5hZGEuPC9hdXRoLWFkZHJlc3M+PHRpdGxlcz48dGl0bGU+VXNl
IG9mIFBhdGllbnQtUmVwb3J0ZWQgRXhwZXJpZW5jZSBNZWFzdXJlcyBpbiBQZWRpYXRyaWMgQ2Fy
ZTogQSBTeXN0ZW1hdGljIFJldmlldzwvdGl0bGU+PHNlY29uZGFyeS10aXRsZT5Gcm9udCBQZWRp
YXRyPC9zZWNvbmRhcnktdGl0bGU+PC90aXRsZXM+PHBlcmlvZGljYWw+PGZ1bGwtdGl0bGU+RnJv
bnQgUGVkaWF0cjwvZnVsbC10aXRsZT48L3BlcmlvZGljYWw+PHBhZ2VzPjc1MzUzNjwvcGFnZXM+
PHZvbHVtZT45PC92b2x1bWU+PGVkaXRpb24+MjAyMTEyMjA8L2VkaXRpb24+PGtleXdvcmRzPjxr
ZXl3b3JkPnBhdGllbnQtY2VudGVyZWQgY2FyZTwva2V5d29yZD48a2V5d29yZD5wYXRpZW50LXJl
cG9ydGVkIGV4cGVyaWVuY2UgbWVhc3VyZXMgKFBSRU1zKTwva2V5d29yZD48a2V5d29yZD5wZWRp
YXRyaWNzPC9rZXl3b3JkPjxrZXl3b3JkPnJvdXRpbmUgY2xpbmljYWwgY2FyZTwva2V5d29yZD48
a2V5d29yZD5zeXN0ZW1hdGljIHJldmlldzwva2V5d29yZD48L2tleXdvcmRzPjxkYXRlcz48eWVh
cj4yMDIxPC95ZWFyPjwvZGF0ZXM+PGlzYm4+MjI5Ni0yMzYwIChQcmludCkmI3hEOzIyOTYtMjM2
MCAoRWxlY3Ryb25pYykmI3hEOzIyOTYtMjM2MCAoTGlua2luZyk8L2lzYm4+PGFjY2Vzc2lvbi1u
dW0+MzQ5ODgwMzU8L2FjY2Vzc2lvbi1udW0+PHVybHM+PHJlbGF0ZWQtdXJscz48dXJsPmh0dHBz
Oi8vd3d3Lm5jYmkubmxtLm5paC5nb3YvcHVibWVkLzM0OTg4MDM1PC91cmw+PC9yZWxhdGVkLXVy
bHM+PC91cmxzPjxjdXN0b20xPkVHIHdhcyBlbXBsb3llZCBieSBFdmlkZXJhLiBUaGUgcmVtYWlu
aW5nIGF1dGhvcnMgZGVjbGFyZSB0aGF0IHRoZSByZXNlYXJjaCB3YXMgY29uZHVjdGVkIGluIHRo
ZSBhYnNlbmNlIG9mIGFueSBjb21tZXJjaWFsIG9yIGZpbmFuY2lhbCByZWxhdGlvbnNoaXBzIHRo
YXQgY291bGQgYmUgY29uc3RydWVkIGFzIGEgcG90ZW50aWFsIGNvbmZsaWN0IG9mIGludGVyZXN0
LjwvY3VzdG9tMT48Y3VzdG9tMj5QTUM4NzIxNTY3PC9jdXN0b20yPjxlbGVjdHJvbmljLXJlc291
cmNlLW51bT4xMC4zMzg5L2ZwZWQuMjAyMS43NTM1MzY8L2VsZWN0cm9uaWMtcmVzb3VyY2UtbnVt
PjxyZW1vdGUtZGF0YWJhc2UtbmFtZT5QdWJNZWQtbm90LU1FRExJTkU8L3JlbW90ZS1kYXRhYmFz
ZS1uYW1lPjxyZW1vdGUtZGF0YWJhc2UtcHJvdmlkZXI+TkxNPC9yZW1vdGUtZGF0YWJhc2UtcHJv
dmlkZXI+PC9yZWNvcmQ+PC9DaXRlPjwvRW5kTm90ZT4A
</w:fldData>
        </w:fldChar>
      </w:r>
      <w:r w:rsidR="00266EDB">
        <w:instrText xml:space="preserve"> ADDIN EN.CITE </w:instrText>
      </w:r>
      <w:r w:rsidR="00266EDB">
        <w:fldChar w:fldCharType="begin">
          <w:fldData xml:space="preserve">PEVuZE5vdGU+PENpdGU+PEF1dGhvcj5CZWxlPC9BdXRob3I+PFllYXI+MjAyMTwvWWVhcj48UmVj
TnVtPjI2NjQ8L1JlY051bT48RGlzcGxheVRleHQ+KDEzKTwvRGlzcGxheVRleHQ+PHJlY29yZD48
cmVjLW51bWJlcj4yNjY0PC9yZWMtbnVtYmVyPjxmb3JlaWduLWtleXM+PGtleSBhcHA9IkVOIiBk
Yi1pZD0iMDB0NTJldGU0cjlmcjNlZHNmcHg1YXZycndmZnJlc2RhOXYwIiB0aW1lc3RhbXA9IjE3
Mjc0MzUwNjciIGd1aWQ9IjRhYmVkYThiLTkxODQtNGY1OS1hOWMzLTJhMTgxZDJmMzI2NiI+MjY2
NDwva2V5PjwvZm9yZWlnbi1rZXlzPjxyZWYtdHlwZSBuYW1lPSJKb3VybmFsIEFydGljbGUiPjE3
PC9yZWYtdHlwZT48Y29udHJpYnV0b3JzPjxhdXRob3JzPjxhdXRob3I+QmVsZSwgUy48L2F1dGhv
cj48YXV0aG9yPlRlZWxhLCBMLjwvYXV0aG9yPjxhdXRob3I+WmhhbmcsIE0uPC9hdXRob3I+PGF1
dGhvcj5SYWJpLCBTLjwvYXV0aG9yPjxhdXRob3I+QWhtZWQsIFMuPC9hdXRob3I+PGF1dGhvcj52
YW4gT2VycywgSC4gQS48L2F1dGhvcj48YXV0aG9yPkdpYmJvbnMsIEUuPC9hdXRob3I+PGF1dGhv
cj5EdW5uZXdvbGQsIE4uPC9hdXRob3I+PGF1dGhvcj5IYXZlcm1hbiwgTC48L2F1dGhvcj48YXV0
aG9yPlNhbnRhbmEsIE0uIEouPC9hdXRob3I+PC9hdXRob3JzPjwvY29udHJpYnV0b3JzPjxhdXRo
LWFkZHJlc3M+RGVwYXJ0bWVudCBvZiBQZWRpYXRyaWNzLCBDdW1taW5nIFNjaG9vbCBvZiBNZWRp
Y2luZSwgVW5pdmVyc2l0eSBvZiBDYWxnYXJ5LCBDYWxnYXJ5LCBBQiwgQ2FuYWRhLiYjeEQ7RGVw
YXJ0bWVudCBvZiBDb21tdW5pdHkgSGVhbHRoIFNjaWVuY2VzLCBDdW1taW5nIFNjaG9vbCBvZiBN
ZWRpY2luZSwgVW5pdmVyc2l0eSBvZiBDYWxnYXJ5LCBDYWxnYXJ5LCBBQiwgQ2FuYWRhLiYjeEQ7
UGF0aWVudCBFbmdhZ2VtZW50IFBsYXRmb3JtLCBBbGJlcnRhIFN0cmF0ZWd5IGZvciBQYXRpZW50
LU9yaWVudGVkIFJlc2VhcmNoIFN1cHBvcnQgVW5pdCwgQ2FsZ2FyeSwgQUIsIENhbmFkYS4mI3hE
O1BzeWNob3NvY2lhbCBEZXBhcnRtZW50LCBFbW1hIENoaWxkcmVuJmFwb3M7cyBIb3NwaXRhbCBB
bXN0ZXJkYW0gVU1DLCBVbml2ZXJzaXR5IG9mIEFtc3RlcmRhbSwgQW1zdGVyZGFtLCBOZXRoZXJs
YW5kcy4mI3hEO0JhY2hlbG9yIG9mIEhlYWx0aCBTY2llbmNlcyBQcm9ncmFtLCBDdW1taW5nIFNj
aG9vbCBvZiBNZWRpY2luZSwgVW5pdmVyc2l0eSBvZiBDYWxnYXJ5LCBDYWxnYXJ5LCBBQiwgQ2Fu
YWRhLiYjeEQ7QmFjaGVsb3Igb2YgU2NpZW5jZXMgUHJvZ3JhbSwgUXVlZW4mYXBvcztzIFVuaXZl
cnNpdHksIEtpbmdzdG9uLCBPTiwgQ2FuYWRhLiYjeEQ7RXZpZGVyYSwgT3hmb3JkLCBVbml0ZWQg
S2luZ2RvbS4mI3hEO0hlYWx0aCBTY2llbmNlcyBMaWJyYXJ5LCBVbml2ZXJzaXR5IG9mIENhbGdh
cnksIENhbGdhcnksIEFCLCBDYW5hZGEuPC9hdXRoLWFkZHJlc3M+PHRpdGxlcz48dGl0bGU+VXNl
IG9mIFBhdGllbnQtUmVwb3J0ZWQgRXhwZXJpZW5jZSBNZWFzdXJlcyBpbiBQZWRpYXRyaWMgQ2Fy
ZTogQSBTeXN0ZW1hdGljIFJldmlldzwvdGl0bGU+PHNlY29uZGFyeS10aXRsZT5Gcm9udCBQZWRp
YXRyPC9zZWNvbmRhcnktdGl0bGU+PC90aXRsZXM+PHBlcmlvZGljYWw+PGZ1bGwtdGl0bGU+RnJv
bnQgUGVkaWF0cjwvZnVsbC10aXRsZT48L3BlcmlvZGljYWw+PHBhZ2VzPjc1MzUzNjwvcGFnZXM+
PHZvbHVtZT45PC92b2x1bWU+PGVkaXRpb24+MjAyMTEyMjA8L2VkaXRpb24+PGtleXdvcmRzPjxr
ZXl3b3JkPnBhdGllbnQtY2VudGVyZWQgY2FyZTwva2V5d29yZD48a2V5d29yZD5wYXRpZW50LXJl
cG9ydGVkIGV4cGVyaWVuY2UgbWVhc3VyZXMgKFBSRU1zKTwva2V5d29yZD48a2V5d29yZD5wZWRp
YXRyaWNzPC9rZXl3b3JkPjxrZXl3b3JkPnJvdXRpbmUgY2xpbmljYWwgY2FyZTwva2V5d29yZD48
a2V5d29yZD5zeXN0ZW1hdGljIHJldmlldzwva2V5d29yZD48L2tleXdvcmRzPjxkYXRlcz48eWVh
cj4yMDIxPC95ZWFyPjwvZGF0ZXM+PGlzYm4+MjI5Ni0yMzYwIChQcmludCkmI3hEOzIyOTYtMjM2
MCAoRWxlY3Ryb25pYykmI3hEOzIyOTYtMjM2MCAoTGlua2luZyk8L2lzYm4+PGFjY2Vzc2lvbi1u
dW0+MzQ5ODgwMzU8L2FjY2Vzc2lvbi1udW0+PHVybHM+PHJlbGF0ZWQtdXJscz48dXJsPmh0dHBz
Oi8vd3d3Lm5jYmkubmxtLm5paC5nb3YvcHVibWVkLzM0OTg4MDM1PC91cmw+PC9yZWxhdGVkLXVy
bHM+PC91cmxzPjxjdXN0b20xPkVHIHdhcyBlbXBsb3llZCBieSBFdmlkZXJhLiBUaGUgcmVtYWlu
aW5nIGF1dGhvcnMgZGVjbGFyZSB0aGF0IHRoZSByZXNlYXJjaCB3YXMgY29uZHVjdGVkIGluIHRo
ZSBhYnNlbmNlIG9mIGFueSBjb21tZXJjaWFsIG9yIGZpbmFuY2lhbCByZWxhdGlvbnNoaXBzIHRo
YXQgY291bGQgYmUgY29uc3RydWVkIGFzIGEgcG90ZW50aWFsIGNvbmZsaWN0IG9mIGludGVyZXN0
LjwvY3VzdG9tMT48Y3VzdG9tMj5QTUM4NzIxNTY3PC9jdXN0b20yPjxlbGVjdHJvbmljLXJlc291
cmNlLW51bT4xMC4zMzg5L2ZwZWQuMjAyMS43NTM1MzY8L2VsZWN0cm9uaWMtcmVzb3VyY2UtbnVt
PjxyZW1vdGUtZGF0YWJhc2UtbmFtZT5QdWJNZWQtbm90LU1FRExJTkU8L3JlbW90ZS1kYXRhYmFz
ZS1uYW1lPjxyZW1vdGUtZGF0YWJhc2UtcHJvdmlkZXI+TkxNPC9yZW1vdGUtZGF0YWJhc2UtcHJv
dmlkZXI+PC9yZWNvcmQ+PC9DaXRlPjwvRW5kTm90ZT4A
</w:fldData>
        </w:fldChar>
      </w:r>
      <w:r w:rsidR="00266EDB">
        <w:instrText xml:space="preserve"> ADDIN EN.CITE.DATA </w:instrText>
      </w:r>
      <w:r w:rsidR="00266EDB">
        <w:fldChar w:fldCharType="end"/>
      </w:r>
      <w:r w:rsidR="005E7FA7">
        <w:fldChar w:fldCharType="separate"/>
      </w:r>
      <w:r w:rsidR="00AF5EA0">
        <w:rPr>
          <w:noProof/>
        </w:rPr>
        <w:t>(13)</w:t>
      </w:r>
      <w:r w:rsidR="005E7FA7">
        <w:fldChar w:fldCharType="end"/>
      </w:r>
      <w:r w:rsidR="001B5895">
        <w:t xml:space="preserve"> </w:t>
      </w:r>
      <w:r w:rsidR="007371A2">
        <w:t xml:space="preserve">The closest this current study comes to measuring this is </w:t>
      </w:r>
      <w:r w:rsidR="007A02B8">
        <w:t xml:space="preserve">peripheral cannulation attempts in which the number of these was greater in those </w:t>
      </w:r>
      <w:r w:rsidR="00137C71">
        <w:t>who required</w:t>
      </w:r>
      <w:r w:rsidR="007A02B8">
        <w:t xml:space="preserve"> unplanned AVAD</w:t>
      </w:r>
      <w:r w:rsidR="00137C71">
        <w:t xml:space="preserve"> insertion</w:t>
      </w:r>
      <w:r w:rsidR="00663B0D">
        <w:t xml:space="preserve"> and the maximum number of attempts recorded was 14 during the index admission.</w:t>
      </w:r>
      <w:r w:rsidR="008D04D6">
        <w:t xml:space="preserve"> </w:t>
      </w:r>
      <w:r w:rsidR="004E3AD5">
        <w:t>Repeated cannulation attempts could be</w:t>
      </w:r>
      <w:r w:rsidR="008D04D6">
        <w:t xml:space="preserve"> avoided with</w:t>
      </w:r>
      <w:r w:rsidR="00E73A0D">
        <w:t xml:space="preserve"> appropriate</w:t>
      </w:r>
      <w:r w:rsidR="008D04D6">
        <w:t xml:space="preserve"> AVAD insertion at appendicectomy.</w:t>
      </w:r>
    </w:p>
    <w:p w14:paraId="1681F2A7" w14:textId="77777777" w:rsidR="00733940" w:rsidRPr="00042384" w:rsidRDefault="00733940" w:rsidP="00733940">
      <w:pPr>
        <w:rPr>
          <w:b/>
          <w:bCs/>
        </w:rPr>
      </w:pPr>
      <w:r>
        <w:rPr>
          <w:b/>
          <w:bCs/>
        </w:rPr>
        <w:t>Limitations</w:t>
      </w:r>
    </w:p>
    <w:p w14:paraId="67DD1214" w14:textId="743FCD58" w:rsidR="007A1A14" w:rsidRDefault="00BF4140" w:rsidP="007A1A14">
      <w:r>
        <w:t xml:space="preserve">This study is the first of its kind to report use and outcomes </w:t>
      </w:r>
      <w:r w:rsidR="00DE0F31">
        <w:t xml:space="preserve">of vascular access in paediatric appendicitis </w:t>
      </w:r>
      <w:r>
        <w:t xml:space="preserve">prospectively </w:t>
      </w:r>
      <w:r w:rsidR="00765CDD">
        <w:t xml:space="preserve">and benefits from a multicentre approach. </w:t>
      </w:r>
      <w:r w:rsidR="000B742F">
        <w:t xml:space="preserve">It is however limited </w:t>
      </w:r>
      <w:r w:rsidR="004E3AD5">
        <w:t>by</w:t>
      </w:r>
      <w:r w:rsidR="000B742F">
        <w:t xml:space="preserve"> its observational nature </w:t>
      </w:r>
      <w:r w:rsidR="006B4D67">
        <w:t xml:space="preserve">meaning decision-making around AVAD use was </w:t>
      </w:r>
      <w:r w:rsidR="00FA3CE8">
        <w:t>non-standardised</w:t>
      </w:r>
      <w:r w:rsidR="00A142AB">
        <w:t xml:space="preserve"> and outcomes are association </w:t>
      </w:r>
      <w:r w:rsidR="00AE7856">
        <w:t>rather than causation</w:t>
      </w:r>
      <w:r w:rsidR="00D25D52">
        <w:t xml:space="preserve">. </w:t>
      </w:r>
      <w:r w:rsidR="00F66F10">
        <w:t>Additionally</w:t>
      </w:r>
      <w:r w:rsidR="00D25D52">
        <w:t xml:space="preserve">, we </w:t>
      </w:r>
      <w:r w:rsidR="00F66F10">
        <w:t>report</w:t>
      </w:r>
      <w:r w:rsidR="000B742F">
        <w:t xml:space="preserve"> limited measures </w:t>
      </w:r>
      <w:r w:rsidR="009C6896">
        <w:t xml:space="preserve">of patient experience. </w:t>
      </w:r>
      <w:r w:rsidR="00400B68">
        <w:t xml:space="preserve">Follow-up </w:t>
      </w:r>
      <w:r w:rsidR="00893C63">
        <w:t xml:space="preserve">was limited to 28 days post index </w:t>
      </w:r>
      <w:proofErr w:type="gramStart"/>
      <w:r w:rsidR="00893C63">
        <w:t>admission</w:t>
      </w:r>
      <w:proofErr w:type="gramEnd"/>
      <w:r w:rsidR="00893C63">
        <w:t xml:space="preserve"> </w:t>
      </w:r>
      <w:r w:rsidR="00156C3B">
        <w:t xml:space="preserve">but </w:t>
      </w:r>
      <w:r w:rsidR="00893C63">
        <w:t xml:space="preserve">it is unlikely that </w:t>
      </w:r>
      <w:r w:rsidR="006953D5">
        <w:t xml:space="preserve">any events relevant to vascular access occurred after this time point. </w:t>
      </w:r>
      <w:r w:rsidR="00AE654E">
        <w:t xml:space="preserve">This study includes almost all specialist paediatric centres </w:t>
      </w:r>
      <w:r w:rsidR="00FF6FEF">
        <w:t xml:space="preserve">in the UK </w:t>
      </w:r>
      <w:r w:rsidR="00AE654E">
        <w:t xml:space="preserve">however </w:t>
      </w:r>
      <w:r w:rsidR="007A1A14">
        <w:t>only a handful of general surgical centres which may limit the generalisability of these results outside of specialist centres</w:t>
      </w:r>
      <w:r w:rsidR="00E369E9">
        <w:t xml:space="preserve"> and outside of the UK</w:t>
      </w:r>
      <w:r w:rsidR="007A1A14">
        <w:t>.</w:t>
      </w:r>
    </w:p>
    <w:p w14:paraId="03B50E88" w14:textId="31320561" w:rsidR="00587845" w:rsidRDefault="00537681" w:rsidP="005D493F">
      <w:r>
        <w:t>To conclude</w:t>
      </w:r>
      <w:r w:rsidR="002A450C">
        <w:t>,</w:t>
      </w:r>
      <w:r>
        <w:t xml:space="preserve"> </w:t>
      </w:r>
      <w:r w:rsidR="00056780">
        <w:t xml:space="preserve">AVADs are used in 40% of children with </w:t>
      </w:r>
      <w:r w:rsidR="00B106D2">
        <w:t xml:space="preserve">complicated </w:t>
      </w:r>
      <w:r w:rsidR="00056780">
        <w:t>appendicitis and consideration of age</w:t>
      </w:r>
      <w:r w:rsidR="00A3751D">
        <w:t>, along with surgical findings related to disease severity</w:t>
      </w:r>
      <w:r w:rsidR="00BB1473">
        <w:t>,</w:t>
      </w:r>
      <w:r w:rsidR="00B225E4">
        <w:t xml:space="preserve"> may allow better patient selection to ensure that each child receives the correct device at appendicectomy.</w:t>
      </w:r>
      <w:r w:rsidR="007D6CD3">
        <w:t xml:space="preserve"> </w:t>
      </w:r>
      <w:r w:rsidR="00DD03F4">
        <w:t>Specifically, t</w:t>
      </w:r>
      <w:r w:rsidR="007D6CD3">
        <w:t xml:space="preserve">hese data support the addition of age to the GIRFT </w:t>
      </w:r>
      <w:r w:rsidR="00DD03F4">
        <w:t>recommendations,</w:t>
      </w:r>
      <w:r w:rsidR="007D6CD3">
        <w:t xml:space="preserve"> and we suggest that those with an age of less than 8 years should have a</w:t>
      </w:r>
      <w:r w:rsidR="00DD03F4">
        <w:t>n</w:t>
      </w:r>
      <w:r w:rsidR="007D6CD3">
        <w:t xml:space="preserve"> AVAD inserted at appendicectomy. </w:t>
      </w:r>
      <w:r w:rsidR="00B225E4">
        <w:t xml:space="preserve"> Reassuringly, </w:t>
      </w:r>
      <w:r w:rsidR="00A33136">
        <w:t xml:space="preserve">AVAD insertion at time of appendicectomy </w:t>
      </w:r>
      <w:r w:rsidR="00A5126A">
        <w:t xml:space="preserve">appears safe with few reported </w:t>
      </w:r>
      <w:r w:rsidR="008E3195">
        <w:t>complications</w:t>
      </w:r>
      <w:r w:rsidR="00F34212">
        <w:t>, the majority of which had negligible clinical impact.</w:t>
      </w:r>
    </w:p>
    <w:p w14:paraId="4E563B11" w14:textId="77777777" w:rsidR="00A56588" w:rsidRDefault="00A56588" w:rsidP="005D493F"/>
    <w:p w14:paraId="68017826" w14:textId="77777777" w:rsidR="00A56588" w:rsidRDefault="00A56588" w:rsidP="005D493F"/>
    <w:p w14:paraId="7DE361D1" w14:textId="77777777" w:rsidR="00A56588" w:rsidRDefault="00A56588" w:rsidP="005D493F"/>
    <w:p w14:paraId="2475CB90" w14:textId="77777777" w:rsidR="00A56588" w:rsidRDefault="00A56588" w:rsidP="005D493F"/>
    <w:p w14:paraId="608C0257" w14:textId="72A539C9" w:rsidR="006A0A59" w:rsidRDefault="00A56588" w:rsidP="006A0A59">
      <w:pPr>
        <w:pStyle w:val="Heading1"/>
      </w:pPr>
      <w:r>
        <w:lastRenderedPageBreak/>
        <w:t>T</w:t>
      </w:r>
      <w:r w:rsidR="00266EDB">
        <w:t>able</w:t>
      </w:r>
      <w:r>
        <w:t>s and figures</w:t>
      </w:r>
    </w:p>
    <w:tbl>
      <w:tblPr>
        <w:tblStyle w:val="ListTable3-Accent5"/>
        <w:tblW w:w="8784" w:type="dxa"/>
        <w:tblLook w:val="04A0" w:firstRow="1" w:lastRow="0" w:firstColumn="1" w:lastColumn="0" w:noHBand="0" w:noVBand="1"/>
      </w:tblPr>
      <w:tblGrid>
        <w:gridCol w:w="3256"/>
        <w:gridCol w:w="2835"/>
        <w:gridCol w:w="2693"/>
      </w:tblGrid>
      <w:tr w:rsidR="00A17455" w14:paraId="4957E8FE" w14:textId="77777777" w:rsidTr="000A51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6" w:type="dxa"/>
          </w:tcPr>
          <w:p w14:paraId="387985C6" w14:textId="77777777" w:rsidR="00A17455" w:rsidRPr="00155F26" w:rsidRDefault="00A17455" w:rsidP="000A5103">
            <w:pPr>
              <w:rPr>
                <w:b w:val="0"/>
                <w:bCs w:val="0"/>
              </w:rPr>
            </w:pPr>
            <w:r w:rsidRPr="00155F26">
              <w:t>Operative findings</w:t>
            </w:r>
          </w:p>
        </w:tc>
        <w:tc>
          <w:tcPr>
            <w:tcW w:w="2835" w:type="dxa"/>
          </w:tcPr>
          <w:p w14:paraId="290DE010" w14:textId="77777777" w:rsidR="00A17455" w:rsidRPr="00155F26" w:rsidRDefault="00A17455" w:rsidP="000A5103">
            <w:pPr>
              <w:cnfStyle w:val="100000000000" w:firstRow="1" w:lastRow="0" w:firstColumn="0" w:lastColumn="0" w:oddVBand="0" w:evenVBand="0" w:oddHBand="0" w:evenHBand="0" w:firstRowFirstColumn="0" w:firstRowLastColumn="0" w:lastRowFirstColumn="0" w:lastRowLastColumn="0"/>
              <w:rPr>
                <w:b w:val="0"/>
                <w:bCs w:val="0"/>
              </w:rPr>
            </w:pPr>
            <w:r w:rsidRPr="00155F26">
              <w:t>Expectations post operation</w:t>
            </w:r>
          </w:p>
        </w:tc>
        <w:tc>
          <w:tcPr>
            <w:tcW w:w="2693" w:type="dxa"/>
          </w:tcPr>
          <w:p w14:paraId="14598534" w14:textId="77777777" w:rsidR="00A17455" w:rsidRPr="00155F26" w:rsidRDefault="00A17455" w:rsidP="000A5103">
            <w:pPr>
              <w:cnfStyle w:val="100000000000" w:firstRow="1" w:lastRow="0" w:firstColumn="0" w:lastColumn="0" w:oddVBand="0" w:evenVBand="0" w:oddHBand="0" w:evenHBand="0" w:firstRowFirstColumn="0" w:firstRowLastColumn="0" w:lastRowFirstColumn="0" w:lastRowLastColumn="0"/>
              <w:rPr>
                <w:b w:val="0"/>
                <w:bCs w:val="0"/>
              </w:rPr>
            </w:pPr>
            <w:r>
              <w:t>Recommended d</w:t>
            </w:r>
            <w:r w:rsidRPr="00155F26">
              <w:t>evice</w:t>
            </w:r>
          </w:p>
        </w:tc>
      </w:tr>
      <w:tr w:rsidR="00A17455" w14:paraId="3F715D40"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4C922E97" w14:textId="77777777" w:rsidR="00A17455" w:rsidRPr="000344FF" w:rsidRDefault="00A17455" w:rsidP="000A5103">
            <w:pPr>
              <w:rPr>
                <w:b w:val="0"/>
                <w:bCs w:val="0"/>
              </w:rPr>
            </w:pPr>
            <w:r w:rsidRPr="000344FF">
              <w:rPr>
                <w:b w:val="0"/>
                <w:bCs w:val="0"/>
              </w:rPr>
              <w:t>Complicated appendicitis without significant peritoneal contamination</w:t>
            </w:r>
          </w:p>
        </w:tc>
        <w:tc>
          <w:tcPr>
            <w:tcW w:w="2835" w:type="dxa"/>
          </w:tcPr>
          <w:p w14:paraId="1F123A4A" w14:textId="77777777" w:rsidR="00A17455" w:rsidRDefault="00A17455" w:rsidP="000A5103">
            <w:pPr>
              <w:cnfStyle w:val="000000100000" w:firstRow="0" w:lastRow="0" w:firstColumn="0" w:lastColumn="0" w:oddVBand="0" w:evenVBand="0" w:oddHBand="1" w:evenHBand="0" w:firstRowFirstColumn="0" w:firstRowLastColumn="0" w:lastRowFirstColumn="0" w:lastRowLastColumn="0"/>
            </w:pPr>
            <w:r>
              <w:t xml:space="preserve">No further antibiotics </w:t>
            </w:r>
          </w:p>
          <w:p w14:paraId="1952DDC9" w14:textId="77777777" w:rsidR="00A17455" w:rsidRDefault="00A17455" w:rsidP="000A5103">
            <w:pPr>
              <w:cnfStyle w:val="000000100000" w:firstRow="0" w:lastRow="0" w:firstColumn="0" w:lastColumn="0" w:oddVBand="0" w:evenVBand="0" w:oddHBand="1" w:evenHBand="0" w:firstRowFirstColumn="0" w:firstRowLastColumn="0" w:lastRowFirstColumn="0" w:lastRowLastColumn="0"/>
            </w:pPr>
            <w:r>
              <w:t>Minimal ileus</w:t>
            </w:r>
          </w:p>
          <w:p w14:paraId="1B1324A4" w14:textId="77777777" w:rsidR="00A17455" w:rsidRDefault="00A17455" w:rsidP="000A5103">
            <w:pPr>
              <w:cnfStyle w:val="000000100000" w:firstRow="0" w:lastRow="0" w:firstColumn="0" w:lastColumn="0" w:oddVBand="0" w:evenVBand="0" w:oddHBand="1" w:evenHBand="0" w:firstRowFirstColumn="0" w:firstRowLastColumn="0" w:lastRowFirstColumn="0" w:lastRowLastColumn="0"/>
            </w:pPr>
            <w:r>
              <w:t xml:space="preserve">&lt;12 hours ‘Nil by mouth’ post-op </w:t>
            </w:r>
          </w:p>
        </w:tc>
        <w:tc>
          <w:tcPr>
            <w:tcW w:w="2693" w:type="dxa"/>
          </w:tcPr>
          <w:p w14:paraId="48715908" w14:textId="77777777" w:rsidR="00A17455" w:rsidRPr="00D14198" w:rsidRDefault="00A17455" w:rsidP="000A5103">
            <w:pPr>
              <w:cnfStyle w:val="000000100000" w:firstRow="0" w:lastRow="0" w:firstColumn="0" w:lastColumn="0" w:oddVBand="0" w:evenVBand="0" w:oddHBand="1" w:evenHBand="0" w:firstRowFirstColumn="0" w:firstRowLastColumn="0" w:lastRowFirstColumn="0" w:lastRowLastColumn="0"/>
            </w:pPr>
            <w:r>
              <w:t>Peripheral c</w:t>
            </w:r>
            <w:r w:rsidRPr="00D14198">
              <w:t>annula</w:t>
            </w:r>
          </w:p>
        </w:tc>
      </w:tr>
      <w:tr w:rsidR="00A17455" w14:paraId="70DE52ED" w14:textId="77777777" w:rsidTr="000A5103">
        <w:tc>
          <w:tcPr>
            <w:cnfStyle w:val="001000000000" w:firstRow="0" w:lastRow="0" w:firstColumn="1" w:lastColumn="0" w:oddVBand="0" w:evenVBand="0" w:oddHBand="0" w:evenHBand="0" w:firstRowFirstColumn="0" w:firstRowLastColumn="0" w:lastRowFirstColumn="0" w:lastRowLastColumn="0"/>
            <w:tcW w:w="3256" w:type="dxa"/>
          </w:tcPr>
          <w:p w14:paraId="7B1335D1" w14:textId="77777777" w:rsidR="00A17455" w:rsidRPr="000344FF" w:rsidRDefault="00A17455" w:rsidP="000A5103">
            <w:pPr>
              <w:rPr>
                <w:b w:val="0"/>
                <w:bCs w:val="0"/>
              </w:rPr>
            </w:pPr>
            <w:r w:rsidRPr="000344FF">
              <w:rPr>
                <w:b w:val="0"/>
                <w:bCs w:val="0"/>
              </w:rPr>
              <w:t>Complicated appendicitis with peritoneal contamination</w:t>
            </w:r>
          </w:p>
          <w:p w14:paraId="2B047D67" w14:textId="77777777" w:rsidR="00A17455" w:rsidRPr="000344FF" w:rsidRDefault="00A17455" w:rsidP="000A5103">
            <w:pPr>
              <w:rPr>
                <w:b w:val="0"/>
                <w:bCs w:val="0"/>
              </w:rPr>
            </w:pPr>
            <w:r w:rsidRPr="000344FF">
              <w:rPr>
                <w:b w:val="0"/>
                <w:bCs w:val="0"/>
              </w:rPr>
              <w:t>No significant bowel dilatation</w:t>
            </w:r>
          </w:p>
        </w:tc>
        <w:tc>
          <w:tcPr>
            <w:tcW w:w="2835" w:type="dxa"/>
          </w:tcPr>
          <w:p w14:paraId="664B903D" w14:textId="77777777" w:rsidR="00A17455" w:rsidRDefault="00A17455" w:rsidP="000A5103">
            <w:pPr>
              <w:cnfStyle w:val="000000000000" w:firstRow="0" w:lastRow="0" w:firstColumn="0" w:lastColumn="0" w:oddVBand="0" w:evenVBand="0" w:oddHBand="0" w:evenHBand="0" w:firstRowFirstColumn="0" w:firstRowLastColumn="0" w:lastRowFirstColumn="0" w:lastRowLastColumn="0"/>
            </w:pPr>
            <w:r>
              <w:t xml:space="preserve">&lt;10 days of antibiotics </w:t>
            </w:r>
          </w:p>
          <w:p w14:paraId="7BE95A5C" w14:textId="77777777" w:rsidR="00A17455" w:rsidRDefault="00A17455" w:rsidP="000A5103">
            <w:pPr>
              <w:cnfStyle w:val="000000000000" w:firstRow="0" w:lastRow="0" w:firstColumn="0" w:lastColumn="0" w:oddVBand="0" w:evenVBand="0" w:oddHBand="0" w:evenHBand="0" w:firstRowFirstColumn="0" w:firstRowLastColumn="0" w:lastRowFirstColumn="0" w:lastRowLastColumn="0"/>
            </w:pPr>
            <w:r>
              <w:t>Minimal ileus</w:t>
            </w:r>
          </w:p>
          <w:p w14:paraId="423C7255" w14:textId="77777777" w:rsidR="00A17455" w:rsidRDefault="00A17455" w:rsidP="000A5103">
            <w:pPr>
              <w:cnfStyle w:val="000000000000" w:firstRow="0" w:lastRow="0" w:firstColumn="0" w:lastColumn="0" w:oddVBand="0" w:evenVBand="0" w:oddHBand="0" w:evenHBand="0" w:firstRowFirstColumn="0" w:firstRowLastColumn="0" w:lastRowFirstColumn="0" w:lastRowLastColumn="0"/>
            </w:pPr>
            <w:r>
              <w:t xml:space="preserve">&lt;48 hours ‘Nil by mouth’ post-op </w:t>
            </w:r>
          </w:p>
        </w:tc>
        <w:tc>
          <w:tcPr>
            <w:tcW w:w="2693" w:type="dxa"/>
          </w:tcPr>
          <w:p w14:paraId="23FB0AE9" w14:textId="77777777" w:rsidR="00A17455" w:rsidRPr="00D14198" w:rsidRDefault="00A17455" w:rsidP="000A5103">
            <w:pPr>
              <w:cnfStyle w:val="000000000000" w:firstRow="0" w:lastRow="0" w:firstColumn="0" w:lastColumn="0" w:oddVBand="0" w:evenVBand="0" w:oddHBand="0" w:evenHBand="0" w:firstRowFirstColumn="0" w:firstRowLastColumn="0" w:lastRowFirstColumn="0" w:lastRowLastColumn="0"/>
            </w:pPr>
            <w:r w:rsidRPr="00D14198">
              <w:t>Midline / non-central long line</w:t>
            </w:r>
          </w:p>
        </w:tc>
      </w:tr>
      <w:tr w:rsidR="00A17455" w14:paraId="7DB4B968"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C20367A" w14:textId="77777777" w:rsidR="00A17455" w:rsidRPr="000344FF" w:rsidRDefault="00A17455" w:rsidP="000A5103">
            <w:pPr>
              <w:rPr>
                <w:b w:val="0"/>
                <w:bCs w:val="0"/>
              </w:rPr>
            </w:pPr>
            <w:r w:rsidRPr="000344FF">
              <w:rPr>
                <w:b w:val="0"/>
                <w:bCs w:val="0"/>
              </w:rPr>
              <w:t>Gross peritoneal contamination</w:t>
            </w:r>
          </w:p>
          <w:p w14:paraId="1AD69AD9" w14:textId="77777777" w:rsidR="00A17455" w:rsidRPr="000344FF" w:rsidRDefault="00A17455" w:rsidP="000A5103">
            <w:pPr>
              <w:rPr>
                <w:b w:val="0"/>
                <w:bCs w:val="0"/>
              </w:rPr>
            </w:pPr>
            <w:r w:rsidRPr="000344FF">
              <w:rPr>
                <w:b w:val="0"/>
                <w:bCs w:val="0"/>
              </w:rPr>
              <w:t>Significant bowel dilatation</w:t>
            </w:r>
          </w:p>
        </w:tc>
        <w:tc>
          <w:tcPr>
            <w:tcW w:w="2835" w:type="dxa"/>
          </w:tcPr>
          <w:p w14:paraId="35FF36F9" w14:textId="77777777" w:rsidR="00A17455" w:rsidRDefault="00A17455" w:rsidP="000A5103">
            <w:pPr>
              <w:cnfStyle w:val="000000100000" w:firstRow="0" w:lastRow="0" w:firstColumn="0" w:lastColumn="0" w:oddVBand="0" w:evenVBand="0" w:oddHBand="1" w:evenHBand="0" w:firstRowFirstColumn="0" w:firstRowLastColumn="0" w:lastRowFirstColumn="0" w:lastRowLastColumn="0"/>
            </w:pPr>
            <w:r>
              <w:t>Prolonged ileus</w:t>
            </w:r>
          </w:p>
          <w:p w14:paraId="1AECB484" w14:textId="77777777" w:rsidR="00A17455" w:rsidRPr="00F37221" w:rsidRDefault="00A17455" w:rsidP="000A5103">
            <w:pPr>
              <w:cnfStyle w:val="000000100000" w:firstRow="0" w:lastRow="0" w:firstColumn="0" w:lastColumn="0" w:oddVBand="0" w:evenVBand="0" w:oddHBand="1" w:evenHBand="0" w:firstRowFirstColumn="0" w:firstRowLastColumn="0" w:lastRowFirstColumn="0" w:lastRowLastColumn="0"/>
            </w:pPr>
            <w:r>
              <w:rPr>
                <w:rFonts w:ascii="Cambria Math" w:hAnsi="Cambria Math" w:cs="Cambria Math"/>
              </w:rPr>
              <w:t>≥</w:t>
            </w:r>
            <w:r>
              <w:t xml:space="preserve">72 hours ‘Nil by mouth’ post-op </w:t>
            </w:r>
          </w:p>
        </w:tc>
        <w:tc>
          <w:tcPr>
            <w:tcW w:w="2693" w:type="dxa"/>
          </w:tcPr>
          <w:p w14:paraId="05D5FF6D" w14:textId="77777777" w:rsidR="00A17455" w:rsidRPr="00D14198" w:rsidRDefault="00A17455" w:rsidP="000A5103">
            <w:pPr>
              <w:cnfStyle w:val="000000100000" w:firstRow="0" w:lastRow="0" w:firstColumn="0" w:lastColumn="0" w:oddVBand="0" w:evenVBand="0" w:oddHBand="1" w:evenHBand="0" w:firstRowFirstColumn="0" w:firstRowLastColumn="0" w:lastRowFirstColumn="0" w:lastRowLastColumn="0"/>
            </w:pPr>
            <w:r w:rsidRPr="00D14198">
              <w:t>Peripherally inserted central catheter</w:t>
            </w:r>
            <w:r>
              <w:t xml:space="preserve"> (PICC)</w:t>
            </w:r>
          </w:p>
        </w:tc>
      </w:tr>
      <w:tr w:rsidR="00A17455" w14:paraId="61C62EE4" w14:textId="77777777" w:rsidTr="000A5103">
        <w:tc>
          <w:tcPr>
            <w:cnfStyle w:val="001000000000" w:firstRow="0" w:lastRow="0" w:firstColumn="1" w:lastColumn="0" w:oddVBand="0" w:evenVBand="0" w:oddHBand="0" w:evenHBand="0" w:firstRowFirstColumn="0" w:firstRowLastColumn="0" w:lastRowFirstColumn="0" w:lastRowLastColumn="0"/>
            <w:tcW w:w="3256" w:type="dxa"/>
          </w:tcPr>
          <w:p w14:paraId="1939CF8F" w14:textId="77777777" w:rsidR="00A17455" w:rsidRPr="000344FF" w:rsidRDefault="00A17455" w:rsidP="000A5103">
            <w:pPr>
              <w:rPr>
                <w:b w:val="0"/>
                <w:bCs w:val="0"/>
              </w:rPr>
            </w:pPr>
            <w:r w:rsidRPr="000344FF">
              <w:rPr>
                <w:b w:val="0"/>
                <w:bCs w:val="0"/>
              </w:rPr>
              <w:t>Physiologically unstable child who requires secure IV access when a PICC cannot be placed</w:t>
            </w:r>
          </w:p>
        </w:tc>
        <w:tc>
          <w:tcPr>
            <w:tcW w:w="2835" w:type="dxa"/>
          </w:tcPr>
          <w:p w14:paraId="59DC4F54" w14:textId="77777777" w:rsidR="00A17455" w:rsidRDefault="00A17455" w:rsidP="000A5103">
            <w:pPr>
              <w:cnfStyle w:val="000000000000" w:firstRow="0" w:lastRow="0" w:firstColumn="0" w:lastColumn="0" w:oddVBand="0" w:evenVBand="0" w:oddHBand="0" w:evenHBand="0" w:firstRowFirstColumn="0" w:firstRowLastColumn="0" w:lastRowFirstColumn="0" w:lastRowLastColumn="0"/>
            </w:pPr>
          </w:p>
        </w:tc>
        <w:tc>
          <w:tcPr>
            <w:tcW w:w="2693" w:type="dxa"/>
          </w:tcPr>
          <w:p w14:paraId="73DC3410" w14:textId="77777777" w:rsidR="00A17455" w:rsidRPr="00D14198" w:rsidRDefault="00A17455" w:rsidP="000A5103">
            <w:pPr>
              <w:cnfStyle w:val="000000000000" w:firstRow="0" w:lastRow="0" w:firstColumn="0" w:lastColumn="0" w:oddVBand="0" w:evenVBand="0" w:oddHBand="0" w:evenHBand="0" w:firstRowFirstColumn="0" w:firstRowLastColumn="0" w:lastRowFirstColumn="0" w:lastRowLastColumn="0"/>
            </w:pPr>
            <w:r w:rsidRPr="00D14198">
              <w:t>Non-tunnelled internal jugular or subclavian lines</w:t>
            </w:r>
          </w:p>
        </w:tc>
      </w:tr>
    </w:tbl>
    <w:p w14:paraId="1F008058" w14:textId="7619FDFD" w:rsidR="00266EDB" w:rsidRDefault="00266EDB" w:rsidP="00266EDB">
      <w:pPr>
        <w:rPr>
          <w:b/>
          <w:bCs/>
        </w:rPr>
      </w:pPr>
      <w:r w:rsidRPr="00820D5D">
        <w:rPr>
          <w:b/>
          <w:bCs/>
        </w:rPr>
        <w:t xml:space="preserve">Table 1 – </w:t>
      </w:r>
      <w:r>
        <w:rPr>
          <w:b/>
          <w:bCs/>
        </w:rPr>
        <w:t>S</w:t>
      </w:r>
      <w:r w:rsidRPr="00820D5D">
        <w:rPr>
          <w:b/>
          <w:bCs/>
        </w:rPr>
        <w:t xml:space="preserve">ummary of GIRFT abdominal pain pathway recommendations specific to vascular access device </w:t>
      </w:r>
      <w:r>
        <w:rPr>
          <w:b/>
          <w:bCs/>
        </w:rPr>
        <w:t>selection</w:t>
      </w:r>
      <w:r w:rsidRPr="00820D5D">
        <w:rPr>
          <w:b/>
          <w:bCs/>
        </w:rPr>
        <w:t xml:space="preserve"> in complicated appendicitis.</w:t>
      </w:r>
      <w:r>
        <w:rPr>
          <w:b/>
          <w:bCs/>
        </w:rPr>
        <w:fldChar w:fldCharType="begin"/>
      </w:r>
      <w:r>
        <w:rPr>
          <w:b/>
          <w:bCs/>
        </w:rPr>
        <w:instrText xml:space="preserve"> ADDIN EN.CITE &lt;EndNote&gt;&lt;Cite&gt;&lt;Author&gt;Time.&lt;/Author&gt;&lt;Year&gt;2022&lt;/Year&gt;&lt;RecNum&gt;376&lt;/RecNum&gt;&lt;DisplayText&gt;(5)&lt;/DisplayText&gt;&lt;record&gt;&lt;rec-number&gt;376&lt;/rec-number&gt;&lt;foreign-keys&gt;&lt;key app="EN" db-id="00t52ete4r9fr3edsfpx5avrrwffresda9v0" timestamp="1682611756" guid="6ba82a20-6c8b-486f-9501-e2b5d761c2dc"&gt;376&lt;/key&gt;&lt;/foreign-keys&gt;&lt;ref-type name="Generic"&gt;13&lt;/ref-type&gt;&lt;contributors&gt;&lt;authors&gt;&lt;author&gt;Time., Getting It Right First&lt;/author&gt;&lt;/authors&gt;&lt;/contributors&gt;&lt;titles&gt;&lt;title&gt;Acute paediatric abdominal pain pathway&lt;/title&gt;&lt;short-title&gt;Acute paediatric abdominal pain pathway&lt;/short-title&gt;&lt;/titles&gt;&lt;dates&gt;&lt;year&gt;2022&lt;/year&gt;&lt;/dates&gt;&lt;publisher&gt;Royal National Orthopaedic Hospital NHS Trust, NHS England and NHS Improvement.&lt;/publisher&gt;&lt;urls&gt;&lt;/urls&gt;&lt;/record&gt;&lt;/Cite&gt;&lt;/EndNote&gt;</w:instrText>
      </w:r>
      <w:r>
        <w:rPr>
          <w:b/>
          <w:bCs/>
        </w:rPr>
        <w:fldChar w:fldCharType="separate"/>
      </w:r>
      <w:r>
        <w:rPr>
          <w:b/>
          <w:bCs/>
          <w:noProof/>
        </w:rPr>
        <w:t>(5)</w:t>
      </w:r>
      <w:r>
        <w:rPr>
          <w:b/>
          <w:bCs/>
        </w:rPr>
        <w:fldChar w:fldCharType="end"/>
      </w:r>
    </w:p>
    <w:p w14:paraId="6582D5B1" w14:textId="77777777" w:rsidR="00BF1F69" w:rsidRDefault="00BF1F69" w:rsidP="00266EDB">
      <w:pPr>
        <w:rPr>
          <w:b/>
          <w:bCs/>
        </w:rPr>
      </w:pPr>
    </w:p>
    <w:p w14:paraId="660BA1BF" w14:textId="77777777" w:rsidR="00A56588" w:rsidRDefault="00A56588" w:rsidP="00266EDB">
      <w:pPr>
        <w:rPr>
          <w:b/>
          <w:bCs/>
        </w:rPr>
      </w:pPr>
    </w:p>
    <w:p w14:paraId="76823093" w14:textId="77777777" w:rsidR="00A56588" w:rsidRDefault="00A56588" w:rsidP="00266EDB">
      <w:pPr>
        <w:rPr>
          <w:b/>
          <w:bCs/>
        </w:rPr>
      </w:pPr>
    </w:p>
    <w:p w14:paraId="2108843B" w14:textId="77777777" w:rsidR="00A56588" w:rsidRDefault="00A56588" w:rsidP="00266EDB">
      <w:pPr>
        <w:rPr>
          <w:b/>
          <w:bCs/>
        </w:rPr>
      </w:pPr>
    </w:p>
    <w:p w14:paraId="5CA4DFA8" w14:textId="77777777" w:rsidR="00A56588" w:rsidRDefault="00A56588" w:rsidP="00266EDB">
      <w:pPr>
        <w:rPr>
          <w:b/>
          <w:bCs/>
        </w:rPr>
      </w:pPr>
    </w:p>
    <w:p w14:paraId="751DB47D" w14:textId="77777777" w:rsidR="00A56588" w:rsidRDefault="00A56588" w:rsidP="00266EDB">
      <w:pPr>
        <w:rPr>
          <w:b/>
          <w:bCs/>
        </w:rPr>
      </w:pPr>
    </w:p>
    <w:p w14:paraId="59D199B6" w14:textId="77777777" w:rsidR="00A56588" w:rsidRDefault="00A56588" w:rsidP="00266EDB">
      <w:pPr>
        <w:rPr>
          <w:b/>
          <w:bCs/>
        </w:rPr>
      </w:pPr>
    </w:p>
    <w:p w14:paraId="5A7CEECD" w14:textId="77777777" w:rsidR="00A56588" w:rsidRDefault="00A56588" w:rsidP="00266EDB">
      <w:pPr>
        <w:rPr>
          <w:b/>
          <w:bCs/>
        </w:rPr>
      </w:pPr>
    </w:p>
    <w:p w14:paraId="4C658B39" w14:textId="77777777" w:rsidR="00A56588" w:rsidRDefault="00A56588" w:rsidP="00266EDB">
      <w:pPr>
        <w:rPr>
          <w:b/>
          <w:bCs/>
        </w:rPr>
      </w:pPr>
    </w:p>
    <w:p w14:paraId="498DC735" w14:textId="77777777" w:rsidR="00A56588" w:rsidRDefault="00A56588" w:rsidP="00266EDB">
      <w:pPr>
        <w:rPr>
          <w:b/>
          <w:bCs/>
        </w:rPr>
      </w:pPr>
    </w:p>
    <w:p w14:paraId="6FA8899C" w14:textId="77777777" w:rsidR="00A56588" w:rsidRDefault="00A56588" w:rsidP="00266EDB">
      <w:pPr>
        <w:rPr>
          <w:b/>
          <w:bCs/>
        </w:rPr>
      </w:pPr>
    </w:p>
    <w:tbl>
      <w:tblPr>
        <w:tblStyle w:val="GridTable3-Accent5"/>
        <w:tblW w:w="0" w:type="auto"/>
        <w:tblInd w:w="25" w:type="dxa"/>
        <w:tblLook w:val="04A0" w:firstRow="1" w:lastRow="0" w:firstColumn="1" w:lastColumn="0" w:noHBand="0" w:noVBand="1"/>
      </w:tblPr>
      <w:tblGrid>
        <w:gridCol w:w="1578"/>
        <w:gridCol w:w="1274"/>
        <w:gridCol w:w="1114"/>
        <w:gridCol w:w="1070"/>
        <w:gridCol w:w="830"/>
        <w:gridCol w:w="1180"/>
        <w:gridCol w:w="1123"/>
        <w:gridCol w:w="809"/>
      </w:tblGrid>
      <w:tr w:rsidR="00BF1F69" w:rsidRPr="00BD46BD" w14:paraId="2972220A" w14:textId="77777777" w:rsidTr="000A5103">
        <w:trPr>
          <w:cnfStyle w:val="100000000000" w:firstRow="1" w:lastRow="0" w:firstColumn="0" w:lastColumn="0" w:oddVBand="0" w:evenVBand="0" w:oddHBand="0" w:evenHBand="0" w:firstRowFirstColumn="0" w:firstRowLastColumn="0" w:lastRowFirstColumn="0" w:lastRowLastColumn="0"/>
          <w:trHeight w:val="310"/>
        </w:trPr>
        <w:tc>
          <w:tcPr>
            <w:cnfStyle w:val="001000000100" w:firstRow="0" w:lastRow="0" w:firstColumn="1" w:lastColumn="0" w:oddVBand="0" w:evenVBand="0" w:oddHBand="0" w:evenHBand="0" w:firstRowFirstColumn="1" w:firstRowLastColumn="0" w:lastRowFirstColumn="0" w:lastRowLastColumn="0"/>
            <w:tcW w:w="3241" w:type="dxa"/>
            <w:gridSpan w:val="2"/>
            <w:vMerge w:val="restart"/>
            <w:tcBorders>
              <w:right w:val="single" w:sz="18" w:space="0" w:color="9CC2E5" w:themeColor="accent5" w:themeTint="99"/>
            </w:tcBorders>
          </w:tcPr>
          <w:p w14:paraId="084CEBB7" w14:textId="77777777" w:rsidR="00BF1F69" w:rsidRPr="00BD46BD" w:rsidRDefault="00BF1F69" w:rsidP="000A5103">
            <w:pPr>
              <w:spacing w:line="276" w:lineRule="auto"/>
              <w:rPr>
                <w:sz w:val="20"/>
                <w:szCs w:val="20"/>
                <w:lang w:val="en-US"/>
              </w:rPr>
            </w:pPr>
          </w:p>
        </w:tc>
        <w:tc>
          <w:tcPr>
            <w:tcW w:w="5024" w:type="dxa"/>
            <w:gridSpan w:val="3"/>
            <w:tcBorders>
              <w:left w:val="single" w:sz="18" w:space="0" w:color="9CC2E5" w:themeColor="accent5" w:themeTint="99"/>
              <w:bottom w:val="single" w:sz="18" w:space="0" w:color="9CC2E5" w:themeColor="accent5" w:themeTint="99"/>
              <w:right w:val="single" w:sz="18" w:space="0" w:color="9CC2E5" w:themeColor="accent5" w:themeTint="99"/>
            </w:tcBorders>
          </w:tcPr>
          <w:p w14:paraId="09FB8494" w14:textId="77777777" w:rsidR="00BF1F69" w:rsidRPr="00781CEF" w:rsidRDefault="00BF1F69" w:rsidP="000A5103">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Pr>
                <w:sz w:val="20"/>
                <w:szCs w:val="20"/>
                <w:lang w:val="en-US"/>
              </w:rPr>
              <w:t>(a</w:t>
            </w:r>
            <w:proofErr w:type="gramStart"/>
            <w:r>
              <w:rPr>
                <w:sz w:val="20"/>
                <w:szCs w:val="20"/>
                <w:lang w:val="en-US"/>
              </w:rPr>
              <w:t xml:space="preserve">)  </w:t>
            </w:r>
            <w:r w:rsidRPr="00781CEF">
              <w:rPr>
                <w:sz w:val="20"/>
                <w:szCs w:val="20"/>
                <w:lang w:val="en-US"/>
              </w:rPr>
              <w:t>Vascular</w:t>
            </w:r>
            <w:proofErr w:type="gramEnd"/>
            <w:r w:rsidRPr="00781CEF">
              <w:rPr>
                <w:sz w:val="20"/>
                <w:szCs w:val="20"/>
                <w:lang w:val="en-US"/>
              </w:rPr>
              <w:t xml:space="preserve"> access at appendicectomy</w:t>
            </w:r>
          </w:p>
        </w:tc>
        <w:tc>
          <w:tcPr>
            <w:tcW w:w="5443" w:type="dxa"/>
            <w:gridSpan w:val="3"/>
            <w:tcBorders>
              <w:left w:val="single" w:sz="18" w:space="0" w:color="9CC2E5" w:themeColor="accent5" w:themeTint="99"/>
              <w:right w:val="single" w:sz="18" w:space="0" w:color="9CC2E5" w:themeColor="accent5" w:themeTint="99"/>
            </w:tcBorders>
          </w:tcPr>
          <w:p w14:paraId="1119E4FB" w14:textId="77777777" w:rsidR="00BF1F69" w:rsidRPr="00781CEF" w:rsidRDefault="00BF1F69" w:rsidP="000A5103">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b) </w:t>
            </w:r>
            <w:r w:rsidRPr="00781CEF">
              <w:rPr>
                <w:sz w:val="20"/>
                <w:szCs w:val="20"/>
                <w:lang w:val="en-US"/>
              </w:rPr>
              <w:t>Unplanned AVAD insertion</w:t>
            </w:r>
          </w:p>
        </w:tc>
      </w:tr>
      <w:tr w:rsidR="00BF1F69" w:rsidRPr="00BD46BD" w14:paraId="6D43DC16" w14:textId="77777777" w:rsidTr="000A510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3241" w:type="dxa"/>
            <w:gridSpan w:val="2"/>
            <w:vMerge/>
            <w:tcBorders>
              <w:bottom w:val="single" w:sz="18" w:space="0" w:color="9CC2E5" w:themeColor="accent5" w:themeTint="99"/>
              <w:right w:val="single" w:sz="18" w:space="0" w:color="9CC2E5" w:themeColor="accent5" w:themeTint="99"/>
            </w:tcBorders>
          </w:tcPr>
          <w:p w14:paraId="1A909D98" w14:textId="77777777" w:rsidR="00BF1F69" w:rsidRPr="00BD46BD" w:rsidRDefault="00BF1F69" w:rsidP="000A5103">
            <w:pPr>
              <w:spacing w:line="276" w:lineRule="auto"/>
              <w:rPr>
                <w:sz w:val="20"/>
                <w:szCs w:val="20"/>
                <w:lang w:val="en-US"/>
              </w:rPr>
            </w:pPr>
          </w:p>
        </w:tc>
        <w:tc>
          <w:tcPr>
            <w:tcW w:w="1984" w:type="dxa"/>
            <w:tcBorders>
              <w:top w:val="nil"/>
              <w:left w:val="single" w:sz="18" w:space="0" w:color="9CC2E5" w:themeColor="accent5" w:themeTint="99"/>
              <w:bottom w:val="single" w:sz="18" w:space="0" w:color="9CC2E5" w:themeColor="accent5" w:themeTint="99"/>
              <w:right w:val="single" w:sz="4" w:space="0" w:color="9CC2E5" w:themeColor="accent5" w:themeTint="99"/>
            </w:tcBorders>
            <w:shd w:val="clear" w:color="auto" w:fill="FFFFFF" w:themeFill="background1"/>
          </w:tcPr>
          <w:p w14:paraId="38FAA065" w14:textId="77777777" w:rsidR="00BF1F69" w:rsidRPr="00252DE9" w:rsidRDefault="00BF1F69" w:rsidP="000A5103">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52DE9">
              <w:rPr>
                <w:b/>
                <w:bCs/>
                <w:sz w:val="20"/>
                <w:szCs w:val="20"/>
              </w:rPr>
              <w:t>Cannula only n=113</w:t>
            </w:r>
          </w:p>
        </w:tc>
        <w:tc>
          <w:tcPr>
            <w:tcW w:w="1985" w:type="dxa"/>
            <w:tcBorders>
              <w:left w:val="single" w:sz="4" w:space="0" w:color="9CC2E5" w:themeColor="accent5" w:themeTint="99"/>
              <w:bottom w:val="single" w:sz="18" w:space="0" w:color="9CC2E5" w:themeColor="accent5" w:themeTint="99"/>
              <w:right w:val="single" w:sz="4" w:space="0" w:color="9CC2E5" w:themeColor="accent5" w:themeTint="99"/>
            </w:tcBorders>
            <w:shd w:val="clear" w:color="auto" w:fill="FFFFFF" w:themeFill="background1"/>
          </w:tcPr>
          <w:p w14:paraId="01E803CF" w14:textId="77777777" w:rsidR="00BF1F69" w:rsidRPr="00252DE9" w:rsidRDefault="00BF1F69" w:rsidP="000A5103">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52DE9">
              <w:rPr>
                <w:b/>
                <w:bCs/>
                <w:sz w:val="20"/>
                <w:szCs w:val="20"/>
              </w:rPr>
              <w:t>AVAD n=76</w:t>
            </w:r>
          </w:p>
        </w:tc>
        <w:tc>
          <w:tcPr>
            <w:tcW w:w="1055" w:type="dxa"/>
            <w:tcBorders>
              <w:top w:val="single" w:sz="18" w:space="0" w:color="9CC2E5" w:themeColor="accent5" w:themeTint="99"/>
              <w:left w:val="single" w:sz="4" w:space="0" w:color="9CC2E5" w:themeColor="accent5" w:themeTint="99"/>
              <w:bottom w:val="single" w:sz="18" w:space="0" w:color="9CC2E5" w:themeColor="accent5" w:themeTint="99"/>
              <w:right w:val="single" w:sz="18" w:space="0" w:color="9CC2E5" w:themeColor="accent5" w:themeTint="99"/>
            </w:tcBorders>
            <w:shd w:val="clear" w:color="auto" w:fill="FFFFFF" w:themeFill="background1"/>
          </w:tcPr>
          <w:p w14:paraId="3CE6C9C2" w14:textId="77777777" w:rsidR="00BF1F69" w:rsidRPr="00252DE9" w:rsidRDefault="00BF1F69" w:rsidP="000A5103">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52DE9">
              <w:rPr>
                <w:b/>
                <w:bCs/>
                <w:sz w:val="20"/>
                <w:szCs w:val="20"/>
              </w:rPr>
              <w:t>p</w:t>
            </w:r>
          </w:p>
        </w:tc>
        <w:tc>
          <w:tcPr>
            <w:tcW w:w="2245" w:type="dxa"/>
            <w:tcBorders>
              <w:top w:val="single" w:sz="18" w:space="0" w:color="9CC2E5" w:themeColor="accent5" w:themeTint="99"/>
              <w:left w:val="single" w:sz="18" w:space="0" w:color="9CC2E5" w:themeColor="accent5" w:themeTint="99"/>
              <w:bottom w:val="single" w:sz="18" w:space="0" w:color="9CC2E5" w:themeColor="accent5" w:themeTint="99"/>
              <w:right w:val="single" w:sz="4" w:space="0" w:color="9CC2E5" w:themeColor="accent5" w:themeTint="99"/>
            </w:tcBorders>
            <w:shd w:val="clear" w:color="auto" w:fill="FFFFFF" w:themeFill="background1"/>
          </w:tcPr>
          <w:p w14:paraId="7CD6DBBC" w14:textId="77777777" w:rsidR="00BF1F69" w:rsidRPr="00252DE9" w:rsidRDefault="00BF1F69" w:rsidP="000A5103">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252DE9">
              <w:rPr>
                <w:b/>
                <w:bCs/>
                <w:sz w:val="20"/>
                <w:szCs w:val="20"/>
                <w:lang w:val="en-US"/>
              </w:rPr>
              <w:t>No n=177</w:t>
            </w:r>
          </w:p>
        </w:tc>
        <w:tc>
          <w:tcPr>
            <w:tcW w:w="2245" w:type="dxa"/>
            <w:tcBorders>
              <w:top w:val="single" w:sz="18" w:space="0" w:color="9CC2E5" w:themeColor="accent5" w:themeTint="99"/>
              <w:left w:val="single" w:sz="4" w:space="0" w:color="9CC2E5" w:themeColor="accent5" w:themeTint="99"/>
              <w:bottom w:val="single" w:sz="18" w:space="0" w:color="9CC2E5" w:themeColor="accent5" w:themeTint="99"/>
              <w:right w:val="single" w:sz="4" w:space="0" w:color="9CC2E5" w:themeColor="accent5" w:themeTint="99"/>
            </w:tcBorders>
            <w:shd w:val="clear" w:color="auto" w:fill="FFFFFF" w:themeFill="background1"/>
          </w:tcPr>
          <w:p w14:paraId="59B8BE58" w14:textId="77777777" w:rsidR="00BF1F69" w:rsidRPr="00252DE9" w:rsidRDefault="00BF1F69" w:rsidP="000A5103">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252DE9">
              <w:rPr>
                <w:b/>
                <w:bCs/>
                <w:sz w:val="20"/>
                <w:szCs w:val="20"/>
                <w:lang w:val="en-US"/>
              </w:rPr>
              <w:t>Yes n=12</w:t>
            </w:r>
          </w:p>
        </w:tc>
        <w:tc>
          <w:tcPr>
            <w:tcW w:w="953" w:type="dxa"/>
            <w:tcBorders>
              <w:top w:val="single" w:sz="18" w:space="0" w:color="9CC2E5" w:themeColor="accent5" w:themeTint="99"/>
              <w:left w:val="single" w:sz="4" w:space="0" w:color="9CC2E5" w:themeColor="accent5" w:themeTint="99"/>
              <w:bottom w:val="single" w:sz="18" w:space="0" w:color="9CC2E5" w:themeColor="accent5" w:themeTint="99"/>
              <w:right w:val="single" w:sz="18" w:space="0" w:color="9CC2E5" w:themeColor="accent5" w:themeTint="99"/>
            </w:tcBorders>
            <w:shd w:val="clear" w:color="auto" w:fill="FFFFFF" w:themeFill="background1"/>
          </w:tcPr>
          <w:p w14:paraId="1F6B2A56" w14:textId="77777777" w:rsidR="00BF1F69" w:rsidRPr="00252DE9" w:rsidRDefault="00BF1F69" w:rsidP="000A5103">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252DE9">
              <w:rPr>
                <w:b/>
                <w:bCs/>
                <w:sz w:val="20"/>
                <w:szCs w:val="20"/>
                <w:lang w:val="en-US"/>
              </w:rPr>
              <w:t>p</w:t>
            </w:r>
          </w:p>
        </w:tc>
      </w:tr>
      <w:tr w:rsidR="00BF1F69" w:rsidRPr="00BD46BD" w14:paraId="47F27533" w14:textId="77777777" w:rsidTr="000A5103">
        <w:tc>
          <w:tcPr>
            <w:cnfStyle w:val="001000000000" w:firstRow="0" w:lastRow="0" w:firstColumn="1" w:lastColumn="0" w:oddVBand="0" w:evenVBand="0" w:oddHBand="0" w:evenHBand="0" w:firstRowFirstColumn="0" w:firstRowLastColumn="0" w:lastRowFirstColumn="0" w:lastRowLastColumn="0"/>
            <w:tcW w:w="3241" w:type="dxa"/>
            <w:gridSpan w:val="2"/>
            <w:tcBorders>
              <w:top w:val="single" w:sz="18" w:space="0" w:color="9CC2E5" w:themeColor="accent5" w:themeTint="99"/>
              <w:bottom w:val="single" w:sz="4" w:space="0" w:color="9CC2E5" w:themeColor="accent5" w:themeTint="99"/>
              <w:right w:val="single" w:sz="18" w:space="0" w:color="9CC2E5" w:themeColor="accent5" w:themeTint="99"/>
            </w:tcBorders>
          </w:tcPr>
          <w:p w14:paraId="5F5F36B2" w14:textId="77777777" w:rsidR="00BF1F69" w:rsidRPr="00BD46BD" w:rsidRDefault="00BF1F69" w:rsidP="000A5103">
            <w:pPr>
              <w:spacing w:line="276" w:lineRule="auto"/>
              <w:jc w:val="left"/>
              <w:rPr>
                <w:sz w:val="20"/>
                <w:szCs w:val="20"/>
                <w:lang w:val="en-US"/>
              </w:rPr>
            </w:pPr>
            <w:r w:rsidRPr="00BD46BD">
              <w:rPr>
                <w:sz w:val="20"/>
                <w:szCs w:val="20"/>
                <w:lang w:val="en-US"/>
              </w:rPr>
              <w:t>Age, years</w:t>
            </w:r>
          </w:p>
        </w:tc>
        <w:tc>
          <w:tcPr>
            <w:tcW w:w="1984" w:type="dxa"/>
            <w:tcBorders>
              <w:top w:val="single" w:sz="18" w:space="0" w:color="9CC2E5" w:themeColor="accent5" w:themeTint="99"/>
              <w:left w:val="single" w:sz="18" w:space="0" w:color="9CC2E5" w:themeColor="accent5" w:themeTint="99"/>
            </w:tcBorders>
          </w:tcPr>
          <w:p w14:paraId="62C22A7F"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11.00 (7.00 to 13.00)</w:t>
            </w:r>
          </w:p>
        </w:tc>
        <w:tc>
          <w:tcPr>
            <w:tcW w:w="1985" w:type="dxa"/>
            <w:tcBorders>
              <w:top w:val="single" w:sz="18" w:space="0" w:color="9CC2E5" w:themeColor="accent5" w:themeTint="99"/>
            </w:tcBorders>
          </w:tcPr>
          <w:p w14:paraId="4DE53030"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7.71 (4.08 to 11.04)</w:t>
            </w:r>
          </w:p>
        </w:tc>
        <w:tc>
          <w:tcPr>
            <w:tcW w:w="1055" w:type="dxa"/>
            <w:tcBorders>
              <w:top w:val="single" w:sz="18" w:space="0" w:color="9CC2E5" w:themeColor="accent5" w:themeTint="99"/>
              <w:right w:val="single" w:sz="18" w:space="0" w:color="9CC2E5" w:themeColor="accent5" w:themeTint="99"/>
            </w:tcBorders>
          </w:tcPr>
          <w:p w14:paraId="6C768A6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lt;0.001</w:t>
            </w:r>
          </w:p>
        </w:tc>
        <w:tc>
          <w:tcPr>
            <w:tcW w:w="2245" w:type="dxa"/>
            <w:tcBorders>
              <w:top w:val="single" w:sz="18" w:space="0" w:color="9CC2E5" w:themeColor="accent5" w:themeTint="99"/>
              <w:left w:val="single" w:sz="18" w:space="0" w:color="9CC2E5" w:themeColor="accent5" w:themeTint="99"/>
            </w:tcBorders>
          </w:tcPr>
          <w:p w14:paraId="1AA8CA58"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0.08 (5.67 to 12.83)</w:t>
            </w:r>
          </w:p>
        </w:tc>
        <w:tc>
          <w:tcPr>
            <w:tcW w:w="2245" w:type="dxa"/>
            <w:tcBorders>
              <w:top w:val="single" w:sz="18" w:space="0" w:color="9CC2E5" w:themeColor="accent5" w:themeTint="99"/>
            </w:tcBorders>
          </w:tcPr>
          <w:p w14:paraId="58675088"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4.71 (3.54 to 8.67)</w:t>
            </w:r>
          </w:p>
        </w:tc>
        <w:tc>
          <w:tcPr>
            <w:tcW w:w="953" w:type="dxa"/>
            <w:tcBorders>
              <w:top w:val="single" w:sz="18" w:space="0" w:color="9CC2E5" w:themeColor="accent5" w:themeTint="99"/>
              <w:right w:val="single" w:sz="18" w:space="0" w:color="9CC2E5" w:themeColor="accent5" w:themeTint="99"/>
            </w:tcBorders>
          </w:tcPr>
          <w:p w14:paraId="0E8964F3"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0.01</w:t>
            </w:r>
          </w:p>
        </w:tc>
      </w:tr>
      <w:tr w:rsidR="00A56588" w:rsidRPr="00BD46BD" w14:paraId="619435C8"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val="restart"/>
            <w:tcBorders>
              <w:top w:val="single" w:sz="4" w:space="0" w:color="9CC2E5" w:themeColor="accent5" w:themeTint="99"/>
            </w:tcBorders>
          </w:tcPr>
          <w:p w14:paraId="3B8704D6" w14:textId="77777777" w:rsidR="00BF1F69" w:rsidRPr="00BD46BD" w:rsidRDefault="00BF1F69" w:rsidP="000A5103">
            <w:pPr>
              <w:spacing w:line="276" w:lineRule="auto"/>
              <w:jc w:val="left"/>
              <w:rPr>
                <w:i w:val="0"/>
                <w:iCs w:val="0"/>
                <w:sz w:val="20"/>
                <w:szCs w:val="20"/>
                <w:lang w:val="en-US"/>
              </w:rPr>
            </w:pPr>
            <w:r w:rsidRPr="00BD46BD">
              <w:rPr>
                <w:sz w:val="20"/>
                <w:szCs w:val="20"/>
              </w:rPr>
              <w:t>Age range</w:t>
            </w:r>
          </w:p>
        </w:tc>
        <w:tc>
          <w:tcPr>
            <w:tcW w:w="1556" w:type="dxa"/>
            <w:tcBorders>
              <w:top w:val="single" w:sz="4" w:space="0" w:color="9CC2E5" w:themeColor="accent5" w:themeTint="99"/>
              <w:right w:val="single" w:sz="18" w:space="0" w:color="9CC2E5" w:themeColor="accent5" w:themeTint="99"/>
            </w:tcBorders>
          </w:tcPr>
          <w:p w14:paraId="45D16161"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 to 7 years</w:t>
            </w:r>
          </w:p>
        </w:tc>
        <w:tc>
          <w:tcPr>
            <w:tcW w:w="1984" w:type="dxa"/>
            <w:tcBorders>
              <w:left w:val="single" w:sz="18" w:space="0" w:color="9CC2E5" w:themeColor="accent5" w:themeTint="99"/>
            </w:tcBorders>
          </w:tcPr>
          <w:p w14:paraId="0C91A5B3"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34 (46.6%)</w:t>
            </w:r>
          </w:p>
        </w:tc>
        <w:tc>
          <w:tcPr>
            <w:tcW w:w="1985" w:type="dxa"/>
          </w:tcPr>
          <w:p w14:paraId="4A8E873D"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39 (53.4%)</w:t>
            </w:r>
          </w:p>
        </w:tc>
        <w:tc>
          <w:tcPr>
            <w:tcW w:w="1055" w:type="dxa"/>
            <w:vMerge w:val="restart"/>
            <w:tcBorders>
              <w:right w:val="single" w:sz="18" w:space="0" w:color="9CC2E5" w:themeColor="accent5" w:themeTint="99"/>
            </w:tcBorders>
          </w:tcPr>
          <w:p w14:paraId="58E70660"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0.01</w:t>
            </w:r>
          </w:p>
        </w:tc>
        <w:tc>
          <w:tcPr>
            <w:tcW w:w="2245" w:type="dxa"/>
            <w:tcBorders>
              <w:left w:val="single" w:sz="18" w:space="0" w:color="9CC2E5" w:themeColor="accent5" w:themeTint="99"/>
            </w:tcBorders>
          </w:tcPr>
          <w:p w14:paraId="31EC7B33"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64 (87.7%)</w:t>
            </w:r>
          </w:p>
        </w:tc>
        <w:tc>
          <w:tcPr>
            <w:tcW w:w="2245" w:type="dxa"/>
          </w:tcPr>
          <w:p w14:paraId="583F23B3"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9 (12.3%)</w:t>
            </w:r>
          </w:p>
        </w:tc>
        <w:tc>
          <w:tcPr>
            <w:tcW w:w="953" w:type="dxa"/>
            <w:vMerge w:val="restart"/>
            <w:tcBorders>
              <w:right w:val="single" w:sz="18" w:space="0" w:color="9CC2E5" w:themeColor="accent5" w:themeTint="99"/>
            </w:tcBorders>
          </w:tcPr>
          <w:p w14:paraId="09497182"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0.02</w:t>
            </w:r>
          </w:p>
        </w:tc>
      </w:tr>
      <w:tr w:rsidR="00BF1F69" w:rsidRPr="00BD46BD" w14:paraId="7C68101B"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tcPr>
          <w:p w14:paraId="0DE02448" w14:textId="77777777" w:rsidR="00BF1F69" w:rsidRPr="00BD46BD" w:rsidRDefault="00BF1F69" w:rsidP="000A5103">
            <w:pPr>
              <w:spacing w:line="276" w:lineRule="auto"/>
              <w:rPr>
                <w:i w:val="0"/>
                <w:iCs w:val="0"/>
                <w:sz w:val="20"/>
                <w:szCs w:val="20"/>
                <w:lang w:val="en-US"/>
              </w:rPr>
            </w:pPr>
          </w:p>
        </w:tc>
        <w:tc>
          <w:tcPr>
            <w:tcW w:w="1556" w:type="dxa"/>
            <w:tcBorders>
              <w:right w:val="single" w:sz="18" w:space="0" w:color="9CC2E5" w:themeColor="accent5" w:themeTint="99"/>
            </w:tcBorders>
          </w:tcPr>
          <w:p w14:paraId="6ADCA3D6"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8 to 12 years</w:t>
            </w:r>
          </w:p>
        </w:tc>
        <w:tc>
          <w:tcPr>
            <w:tcW w:w="1984" w:type="dxa"/>
            <w:tcBorders>
              <w:left w:val="single" w:sz="18" w:space="0" w:color="9CC2E5" w:themeColor="accent5" w:themeTint="99"/>
            </w:tcBorders>
          </w:tcPr>
          <w:p w14:paraId="2D86461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48 (66.7%)</w:t>
            </w:r>
          </w:p>
        </w:tc>
        <w:tc>
          <w:tcPr>
            <w:tcW w:w="1985" w:type="dxa"/>
          </w:tcPr>
          <w:p w14:paraId="133C0294"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24 (33.3%)</w:t>
            </w:r>
          </w:p>
        </w:tc>
        <w:tc>
          <w:tcPr>
            <w:tcW w:w="1055" w:type="dxa"/>
            <w:vMerge/>
            <w:tcBorders>
              <w:right w:val="single" w:sz="18" w:space="0" w:color="9CC2E5" w:themeColor="accent5" w:themeTint="99"/>
            </w:tcBorders>
          </w:tcPr>
          <w:p w14:paraId="003BA4E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0B323A84"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71 (98.6%)</w:t>
            </w:r>
          </w:p>
        </w:tc>
        <w:tc>
          <w:tcPr>
            <w:tcW w:w="2245" w:type="dxa"/>
          </w:tcPr>
          <w:p w14:paraId="20FB9274"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 (1.4%)</w:t>
            </w:r>
          </w:p>
        </w:tc>
        <w:tc>
          <w:tcPr>
            <w:tcW w:w="953" w:type="dxa"/>
            <w:vMerge/>
            <w:tcBorders>
              <w:right w:val="single" w:sz="18" w:space="0" w:color="9CC2E5" w:themeColor="accent5" w:themeTint="99"/>
            </w:tcBorders>
          </w:tcPr>
          <w:p w14:paraId="6E2E2C58"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A56588" w:rsidRPr="00BD46BD" w14:paraId="6576F18D"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tcBorders>
              <w:bottom w:val="single" w:sz="4" w:space="0" w:color="9CC2E5" w:themeColor="accent5" w:themeTint="99"/>
            </w:tcBorders>
          </w:tcPr>
          <w:p w14:paraId="3F3EE634" w14:textId="77777777" w:rsidR="00BF1F69" w:rsidRPr="00BD46BD" w:rsidRDefault="00BF1F69" w:rsidP="000A5103">
            <w:pPr>
              <w:spacing w:line="276" w:lineRule="auto"/>
              <w:rPr>
                <w:i w:val="0"/>
                <w:iCs w:val="0"/>
                <w:sz w:val="20"/>
                <w:szCs w:val="20"/>
                <w:lang w:val="en-US"/>
              </w:rPr>
            </w:pPr>
          </w:p>
        </w:tc>
        <w:tc>
          <w:tcPr>
            <w:tcW w:w="1556" w:type="dxa"/>
            <w:tcBorders>
              <w:bottom w:val="single" w:sz="4" w:space="0" w:color="9CC2E5" w:themeColor="accent5" w:themeTint="99"/>
              <w:right w:val="single" w:sz="18" w:space="0" w:color="9CC2E5" w:themeColor="accent5" w:themeTint="99"/>
            </w:tcBorders>
          </w:tcPr>
          <w:p w14:paraId="6B121F3F"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3 to 16 years</w:t>
            </w:r>
          </w:p>
        </w:tc>
        <w:tc>
          <w:tcPr>
            <w:tcW w:w="1984" w:type="dxa"/>
            <w:tcBorders>
              <w:left w:val="single" w:sz="18" w:space="0" w:color="9CC2E5" w:themeColor="accent5" w:themeTint="99"/>
            </w:tcBorders>
          </w:tcPr>
          <w:p w14:paraId="3145A33B"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31 (70.5%)</w:t>
            </w:r>
          </w:p>
        </w:tc>
        <w:tc>
          <w:tcPr>
            <w:tcW w:w="1985" w:type="dxa"/>
          </w:tcPr>
          <w:p w14:paraId="5793E54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3 (29.5%)</w:t>
            </w:r>
          </w:p>
        </w:tc>
        <w:tc>
          <w:tcPr>
            <w:tcW w:w="1055" w:type="dxa"/>
            <w:vMerge/>
            <w:tcBorders>
              <w:right w:val="single" w:sz="18" w:space="0" w:color="9CC2E5" w:themeColor="accent5" w:themeTint="99"/>
            </w:tcBorders>
          </w:tcPr>
          <w:p w14:paraId="5FCF9C4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3AAB0E35"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42 (95.5%)</w:t>
            </w:r>
          </w:p>
        </w:tc>
        <w:tc>
          <w:tcPr>
            <w:tcW w:w="2245" w:type="dxa"/>
          </w:tcPr>
          <w:p w14:paraId="4F4CECDB"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2 (4.5%)</w:t>
            </w:r>
          </w:p>
        </w:tc>
        <w:tc>
          <w:tcPr>
            <w:tcW w:w="953" w:type="dxa"/>
            <w:vMerge/>
            <w:tcBorders>
              <w:right w:val="single" w:sz="18" w:space="0" w:color="9CC2E5" w:themeColor="accent5" w:themeTint="99"/>
            </w:tcBorders>
          </w:tcPr>
          <w:p w14:paraId="5527731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F1F69" w:rsidRPr="00BD46BD" w14:paraId="23D97100" w14:textId="77777777" w:rsidTr="000A5103">
        <w:tc>
          <w:tcPr>
            <w:cnfStyle w:val="001000000000" w:firstRow="0" w:lastRow="0" w:firstColumn="1" w:lastColumn="0" w:oddVBand="0" w:evenVBand="0" w:oddHBand="0" w:evenHBand="0" w:firstRowFirstColumn="0" w:firstRowLastColumn="0" w:lastRowFirstColumn="0" w:lastRowLastColumn="0"/>
            <w:tcW w:w="3241" w:type="dxa"/>
            <w:gridSpan w:val="2"/>
            <w:tcBorders>
              <w:top w:val="single" w:sz="4" w:space="0" w:color="9CC2E5" w:themeColor="accent5" w:themeTint="99"/>
              <w:right w:val="single" w:sz="18" w:space="0" w:color="9CC2E5" w:themeColor="accent5" w:themeTint="99"/>
            </w:tcBorders>
          </w:tcPr>
          <w:p w14:paraId="1F1D90E8" w14:textId="77777777" w:rsidR="00BF1F69" w:rsidRPr="00BD46BD" w:rsidRDefault="00BF1F69" w:rsidP="000A5103">
            <w:pPr>
              <w:spacing w:line="276" w:lineRule="auto"/>
              <w:jc w:val="left"/>
              <w:rPr>
                <w:sz w:val="20"/>
                <w:szCs w:val="20"/>
                <w:lang w:val="en-US"/>
              </w:rPr>
            </w:pPr>
            <w:r w:rsidRPr="00BD46BD">
              <w:rPr>
                <w:sz w:val="20"/>
                <w:szCs w:val="20"/>
                <w:lang w:val="en-US"/>
              </w:rPr>
              <w:t>Male</w:t>
            </w:r>
          </w:p>
        </w:tc>
        <w:tc>
          <w:tcPr>
            <w:tcW w:w="1984" w:type="dxa"/>
            <w:tcBorders>
              <w:left w:val="single" w:sz="18" w:space="0" w:color="9CC2E5" w:themeColor="accent5" w:themeTint="99"/>
            </w:tcBorders>
          </w:tcPr>
          <w:p w14:paraId="4C4CD03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81 (66.4%)</w:t>
            </w:r>
          </w:p>
        </w:tc>
        <w:tc>
          <w:tcPr>
            <w:tcW w:w="1985" w:type="dxa"/>
          </w:tcPr>
          <w:p w14:paraId="39DD008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41 (33.6%)</w:t>
            </w:r>
          </w:p>
        </w:tc>
        <w:tc>
          <w:tcPr>
            <w:tcW w:w="1055" w:type="dxa"/>
            <w:tcBorders>
              <w:right w:val="single" w:sz="18" w:space="0" w:color="9CC2E5" w:themeColor="accent5" w:themeTint="99"/>
            </w:tcBorders>
          </w:tcPr>
          <w:p w14:paraId="6E6A5BD6"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0.01</w:t>
            </w:r>
          </w:p>
        </w:tc>
        <w:tc>
          <w:tcPr>
            <w:tcW w:w="2245" w:type="dxa"/>
            <w:tcBorders>
              <w:left w:val="single" w:sz="18" w:space="0" w:color="9CC2E5" w:themeColor="accent5" w:themeTint="99"/>
            </w:tcBorders>
          </w:tcPr>
          <w:p w14:paraId="0152194E"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15 (94.3%)</w:t>
            </w:r>
          </w:p>
        </w:tc>
        <w:tc>
          <w:tcPr>
            <w:tcW w:w="2245" w:type="dxa"/>
          </w:tcPr>
          <w:p w14:paraId="45A182DA"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7 (5.7%)</w:t>
            </w:r>
          </w:p>
        </w:tc>
        <w:tc>
          <w:tcPr>
            <w:tcW w:w="953" w:type="dxa"/>
            <w:tcBorders>
              <w:right w:val="single" w:sz="18" w:space="0" w:color="9CC2E5" w:themeColor="accent5" w:themeTint="99"/>
            </w:tcBorders>
          </w:tcPr>
          <w:p w14:paraId="6025C3E7"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0.64</w:t>
            </w:r>
          </w:p>
        </w:tc>
      </w:tr>
      <w:tr w:rsidR="00A56588" w:rsidRPr="00BD46BD" w14:paraId="5F35DE89"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tcBorders>
              <w:top w:val="single" w:sz="4" w:space="0" w:color="9CC2E5" w:themeColor="accent5" w:themeTint="99"/>
            </w:tcBorders>
          </w:tcPr>
          <w:p w14:paraId="67D0DF0B" w14:textId="77777777" w:rsidR="00BF1F69" w:rsidRPr="00BD46BD" w:rsidRDefault="00BF1F69" w:rsidP="000A5103">
            <w:pPr>
              <w:spacing w:line="276" w:lineRule="auto"/>
              <w:jc w:val="left"/>
              <w:rPr>
                <w:sz w:val="20"/>
                <w:szCs w:val="20"/>
                <w:lang w:val="en-US"/>
              </w:rPr>
            </w:pPr>
            <w:r w:rsidRPr="00BD46BD">
              <w:rPr>
                <w:sz w:val="20"/>
                <w:szCs w:val="20"/>
              </w:rPr>
              <w:t>Surgical specialty</w:t>
            </w:r>
          </w:p>
        </w:tc>
        <w:tc>
          <w:tcPr>
            <w:tcW w:w="1556" w:type="dxa"/>
            <w:tcBorders>
              <w:right w:val="single" w:sz="18" w:space="0" w:color="9CC2E5" w:themeColor="accent5" w:themeTint="99"/>
            </w:tcBorders>
          </w:tcPr>
          <w:p w14:paraId="5309A53A"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General</w:t>
            </w:r>
          </w:p>
        </w:tc>
        <w:tc>
          <w:tcPr>
            <w:tcW w:w="1984" w:type="dxa"/>
            <w:tcBorders>
              <w:left w:val="single" w:sz="18" w:space="0" w:color="9CC2E5" w:themeColor="accent5" w:themeTint="99"/>
            </w:tcBorders>
          </w:tcPr>
          <w:p w14:paraId="3414820E"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26 (89.7%)</w:t>
            </w:r>
          </w:p>
        </w:tc>
        <w:tc>
          <w:tcPr>
            <w:tcW w:w="1985" w:type="dxa"/>
          </w:tcPr>
          <w:p w14:paraId="11CE20B7"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3 (10.3%)</w:t>
            </w:r>
          </w:p>
        </w:tc>
        <w:tc>
          <w:tcPr>
            <w:tcW w:w="1055" w:type="dxa"/>
            <w:vMerge w:val="restart"/>
            <w:tcBorders>
              <w:right w:val="single" w:sz="18" w:space="0" w:color="9CC2E5" w:themeColor="accent5" w:themeTint="99"/>
            </w:tcBorders>
          </w:tcPr>
          <w:p w14:paraId="2BC9C6DA"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lt;0.001</w:t>
            </w:r>
          </w:p>
        </w:tc>
        <w:tc>
          <w:tcPr>
            <w:tcW w:w="2245" w:type="dxa"/>
            <w:tcBorders>
              <w:left w:val="single" w:sz="18" w:space="0" w:color="9CC2E5" w:themeColor="accent5" w:themeTint="99"/>
            </w:tcBorders>
          </w:tcPr>
          <w:p w14:paraId="76DE5FC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29 (100%)</w:t>
            </w:r>
          </w:p>
        </w:tc>
        <w:tc>
          <w:tcPr>
            <w:tcW w:w="2245" w:type="dxa"/>
          </w:tcPr>
          <w:p w14:paraId="4C0D332D"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0 (0%)</w:t>
            </w:r>
          </w:p>
        </w:tc>
        <w:tc>
          <w:tcPr>
            <w:tcW w:w="953" w:type="dxa"/>
            <w:vMerge w:val="restart"/>
            <w:tcBorders>
              <w:right w:val="single" w:sz="18" w:space="0" w:color="9CC2E5" w:themeColor="accent5" w:themeTint="99"/>
            </w:tcBorders>
          </w:tcPr>
          <w:p w14:paraId="3171361E"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0.13</w:t>
            </w:r>
          </w:p>
        </w:tc>
      </w:tr>
      <w:tr w:rsidR="00BF1F69" w:rsidRPr="00BD46BD" w14:paraId="1110DD30" w14:textId="77777777" w:rsidTr="000A5103">
        <w:tc>
          <w:tcPr>
            <w:cnfStyle w:val="001000000000" w:firstRow="0" w:lastRow="0" w:firstColumn="1" w:lastColumn="0" w:oddVBand="0" w:evenVBand="0" w:oddHBand="0" w:evenHBand="0" w:firstRowFirstColumn="0" w:firstRowLastColumn="0" w:lastRowFirstColumn="0" w:lastRowLastColumn="0"/>
            <w:tcW w:w="1685" w:type="dxa"/>
            <w:tcBorders>
              <w:bottom w:val="single" w:sz="4" w:space="0" w:color="9CC2E5" w:themeColor="accent5" w:themeTint="99"/>
            </w:tcBorders>
          </w:tcPr>
          <w:p w14:paraId="30A70C1B" w14:textId="77777777" w:rsidR="00BF1F69" w:rsidRPr="00BD46BD" w:rsidRDefault="00BF1F69" w:rsidP="000A5103">
            <w:pPr>
              <w:spacing w:line="276" w:lineRule="auto"/>
              <w:rPr>
                <w:sz w:val="20"/>
                <w:szCs w:val="20"/>
                <w:lang w:val="en-US"/>
              </w:rPr>
            </w:pPr>
          </w:p>
        </w:tc>
        <w:tc>
          <w:tcPr>
            <w:tcW w:w="1556" w:type="dxa"/>
            <w:tcBorders>
              <w:bottom w:val="single" w:sz="4" w:space="0" w:color="9CC2E5" w:themeColor="accent5" w:themeTint="99"/>
              <w:right w:val="single" w:sz="18" w:space="0" w:color="9CC2E5" w:themeColor="accent5" w:themeTint="99"/>
            </w:tcBorders>
          </w:tcPr>
          <w:p w14:paraId="13883596"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 xml:space="preserve">Specialist paediatric </w:t>
            </w:r>
          </w:p>
        </w:tc>
        <w:tc>
          <w:tcPr>
            <w:tcW w:w="1984" w:type="dxa"/>
            <w:tcBorders>
              <w:left w:val="single" w:sz="18" w:space="0" w:color="9CC2E5" w:themeColor="accent5" w:themeTint="99"/>
            </w:tcBorders>
          </w:tcPr>
          <w:p w14:paraId="6B7C83CC"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87 (54.4%)</w:t>
            </w:r>
          </w:p>
        </w:tc>
        <w:tc>
          <w:tcPr>
            <w:tcW w:w="1985" w:type="dxa"/>
          </w:tcPr>
          <w:p w14:paraId="22D90DD1"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73 (45.6%)</w:t>
            </w:r>
          </w:p>
        </w:tc>
        <w:tc>
          <w:tcPr>
            <w:tcW w:w="1055" w:type="dxa"/>
            <w:vMerge/>
            <w:tcBorders>
              <w:right w:val="single" w:sz="18" w:space="0" w:color="9CC2E5" w:themeColor="accent5" w:themeTint="99"/>
            </w:tcBorders>
          </w:tcPr>
          <w:p w14:paraId="7BF3C332"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51943ED0"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48 (92.5%)</w:t>
            </w:r>
          </w:p>
        </w:tc>
        <w:tc>
          <w:tcPr>
            <w:tcW w:w="2245" w:type="dxa"/>
          </w:tcPr>
          <w:p w14:paraId="3F3A8FE6"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2 (7.5%)</w:t>
            </w:r>
          </w:p>
        </w:tc>
        <w:tc>
          <w:tcPr>
            <w:tcW w:w="953" w:type="dxa"/>
            <w:vMerge/>
            <w:tcBorders>
              <w:right w:val="single" w:sz="18" w:space="0" w:color="9CC2E5" w:themeColor="accent5" w:themeTint="99"/>
            </w:tcBorders>
          </w:tcPr>
          <w:p w14:paraId="44AF3855"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BF1F69" w:rsidRPr="00BD46BD" w14:paraId="742A1973"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1" w:type="dxa"/>
            <w:gridSpan w:val="2"/>
            <w:tcBorders>
              <w:top w:val="single" w:sz="4" w:space="0" w:color="9CC2E5" w:themeColor="accent5" w:themeTint="99"/>
              <w:bottom w:val="single" w:sz="4" w:space="0" w:color="9CC2E5" w:themeColor="accent5" w:themeTint="99"/>
              <w:right w:val="single" w:sz="18" w:space="0" w:color="9CC2E5" w:themeColor="accent5" w:themeTint="99"/>
            </w:tcBorders>
          </w:tcPr>
          <w:p w14:paraId="4F0238C7" w14:textId="77777777" w:rsidR="00BF1F69" w:rsidRPr="00BD46BD" w:rsidRDefault="00BF1F69" w:rsidP="000A5103">
            <w:pPr>
              <w:spacing w:line="276" w:lineRule="auto"/>
              <w:jc w:val="left"/>
              <w:rPr>
                <w:sz w:val="20"/>
                <w:szCs w:val="20"/>
              </w:rPr>
            </w:pPr>
            <w:r w:rsidRPr="00BD46BD">
              <w:rPr>
                <w:sz w:val="20"/>
                <w:szCs w:val="20"/>
                <w:lang w:val="en-US"/>
              </w:rPr>
              <w:t>Symptom duration, days</w:t>
            </w:r>
          </w:p>
        </w:tc>
        <w:tc>
          <w:tcPr>
            <w:tcW w:w="1984" w:type="dxa"/>
            <w:tcBorders>
              <w:left w:val="single" w:sz="18" w:space="0" w:color="9CC2E5" w:themeColor="accent5" w:themeTint="99"/>
            </w:tcBorders>
          </w:tcPr>
          <w:p w14:paraId="234908EE"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2.00 (1.00 to 3.00)</w:t>
            </w:r>
          </w:p>
        </w:tc>
        <w:tc>
          <w:tcPr>
            <w:tcW w:w="1985" w:type="dxa"/>
          </w:tcPr>
          <w:p w14:paraId="43E855BF"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3.00 (2.00 to 4.00)</w:t>
            </w:r>
          </w:p>
        </w:tc>
        <w:tc>
          <w:tcPr>
            <w:tcW w:w="1055" w:type="dxa"/>
            <w:tcBorders>
              <w:right w:val="single" w:sz="18" w:space="0" w:color="9CC2E5" w:themeColor="accent5" w:themeTint="99"/>
            </w:tcBorders>
          </w:tcPr>
          <w:p w14:paraId="432E5E92"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0.005</w:t>
            </w:r>
          </w:p>
        </w:tc>
        <w:tc>
          <w:tcPr>
            <w:tcW w:w="2245" w:type="dxa"/>
            <w:tcBorders>
              <w:left w:val="single" w:sz="18" w:space="0" w:color="9CC2E5" w:themeColor="accent5" w:themeTint="99"/>
            </w:tcBorders>
          </w:tcPr>
          <w:p w14:paraId="64EEED3D"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2.00 (1.00 to 3.00)</w:t>
            </w:r>
          </w:p>
        </w:tc>
        <w:tc>
          <w:tcPr>
            <w:tcW w:w="2245" w:type="dxa"/>
          </w:tcPr>
          <w:p w14:paraId="3D103412"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2.00 (2.00 to 5.00)</w:t>
            </w:r>
          </w:p>
        </w:tc>
        <w:tc>
          <w:tcPr>
            <w:tcW w:w="953" w:type="dxa"/>
            <w:tcBorders>
              <w:right w:val="single" w:sz="18" w:space="0" w:color="9CC2E5" w:themeColor="accent5" w:themeTint="99"/>
            </w:tcBorders>
          </w:tcPr>
          <w:p w14:paraId="31AA7A7F"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0.26</w:t>
            </w:r>
          </w:p>
        </w:tc>
      </w:tr>
      <w:tr w:rsidR="00BF1F69" w:rsidRPr="00BD46BD" w14:paraId="3FE4A038" w14:textId="77777777" w:rsidTr="000A5103">
        <w:tc>
          <w:tcPr>
            <w:cnfStyle w:val="001000000000" w:firstRow="0" w:lastRow="0" w:firstColumn="1" w:lastColumn="0" w:oddVBand="0" w:evenVBand="0" w:oddHBand="0" w:evenHBand="0" w:firstRowFirstColumn="0" w:firstRowLastColumn="0" w:lastRowFirstColumn="0" w:lastRowLastColumn="0"/>
            <w:tcW w:w="3241" w:type="dxa"/>
            <w:gridSpan w:val="2"/>
            <w:tcBorders>
              <w:top w:val="single" w:sz="4" w:space="0" w:color="9CC2E5" w:themeColor="accent5" w:themeTint="99"/>
              <w:bottom w:val="single" w:sz="4" w:space="0" w:color="9CC2E5" w:themeColor="accent5" w:themeTint="99"/>
              <w:right w:val="single" w:sz="18" w:space="0" w:color="9CC2E5" w:themeColor="accent5" w:themeTint="99"/>
            </w:tcBorders>
          </w:tcPr>
          <w:p w14:paraId="0E1F3D47" w14:textId="77777777" w:rsidR="00BF1F69" w:rsidRPr="00BD46BD" w:rsidRDefault="00BF1F69" w:rsidP="000A5103">
            <w:pPr>
              <w:spacing w:line="276" w:lineRule="auto"/>
              <w:jc w:val="left"/>
              <w:rPr>
                <w:sz w:val="20"/>
                <w:szCs w:val="20"/>
              </w:rPr>
            </w:pPr>
            <w:r w:rsidRPr="00BD46BD">
              <w:rPr>
                <w:sz w:val="20"/>
                <w:szCs w:val="20"/>
              </w:rPr>
              <w:t xml:space="preserve">Admission WCC, x 10^9/L </w:t>
            </w:r>
          </w:p>
        </w:tc>
        <w:tc>
          <w:tcPr>
            <w:tcW w:w="1984" w:type="dxa"/>
            <w:tcBorders>
              <w:left w:val="single" w:sz="18" w:space="0" w:color="9CC2E5" w:themeColor="accent5" w:themeTint="99"/>
            </w:tcBorders>
          </w:tcPr>
          <w:p w14:paraId="5F7E80DE"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16.2 (13.6 to 19.7)</w:t>
            </w:r>
          </w:p>
        </w:tc>
        <w:tc>
          <w:tcPr>
            <w:tcW w:w="1985" w:type="dxa"/>
          </w:tcPr>
          <w:p w14:paraId="1322A7B5"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16.1 (11.8 to 21.9)</w:t>
            </w:r>
          </w:p>
        </w:tc>
        <w:tc>
          <w:tcPr>
            <w:tcW w:w="1055" w:type="dxa"/>
            <w:tcBorders>
              <w:right w:val="single" w:sz="18" w:space="0" w:color="9CC2E5" w:themeColor="accent5" w:themeTint="99"/>
            </w:tcBorders>
          </w:tcPr>
          <w:p w14:paraId="3388832D"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0.89</w:t>
            </w:r>
          </w:p>
        </w:tc>
        <w:tc>
          <w:tcPr>
            <w:tcW w:w="2245" w:type="dxa"/>
            <w:tcBorders>
              <w:left w:val="single" w:sz="18" w:space="0" w:color="9CC2E5" w:themeColor="accent5" w:themeTint="99"/>
            </w:tcBorders>
          </w:tcPr>
          <w:p w14:paraId="171D2693"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6.3 (13.4 to 20.0)</w:t>
            </w:r>
          </w:p>
        </w:tc>
        <w:tc>
          <w:tcPr>
            <w:tcW w:w="2245" w:type="dxa"/>
          </w:tcPr>
          <w:p w14:paraId="545D84FB"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2.1 (8.8 to 18.5)</w:t>
            </w:r>
          </w:p>
        </w:tc>
        <w:tc>
          <w:tcPr>
            <w:tcW w:w="953" w:type="dxa"/>
            <w:tcBorders>
              <w:right w:val="single" w:sz="18" w:space="0" w:color="9CC2E5" w:themeColor="accent5" w:themeTint="99"/>
            </w:tcBorders>
          </w:tcPr>
          <w:p w14:paraId="22C37823"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0.03</w:t>
            </w:r>
          </w:p>
        </w:tc>
      </w:tr>
      <w:tr w:rsidR="00BF1F69" w:rsidRPr="00BD46BD" w14:paraId="73599C8A"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1" w:type="dxa"/>
            <w:gridSpan w:val="2"/>
            <w:tcBorders>
              <w:top w:val="single" w:sz="4" w:space="0" w:color="9CC2E5" w:themeColor="accent5" w:themeTint="99"/>
              <w:bottom w:val="single" w:sz="4" w:space="0" w:color="9CC2E5" w:themeColor="accent5" w:themeTint="99"/>
              <w:right w:val="single" w:sz="18" w:space="0" w:color="9CC2E5" w:themeColor="accent5" w:themeTint="99"/>
            </w:tcBorders>
          </w:tcPr>
          <w:p w14:paraId="40E36573" w14:textId="77777777" w:rsidR="00BF1F69" w:rsidRPr="00BD46BD" w:rsidRDefault="00BF1F69" w:rsidP="000A5103">
            <w:pPr>
              <w:spacing w:line="276" w:lineRule="auto"/>
              <w:jc w:val="left"/>
              <w:rPr>
                <w:sz w:val="20"/>
                <w:szCs w:val="20"/>
                <w:lang w:val="en-US"/>
              </w:rPr>
            </w:pPr>
            <w:r w:rsidRPr="00BD46BD">
              <w:rPr>
                <w:sz w:val="20"/>
                <w:szCs w:val="20"/>
              </w:rPr>
              <w:t>Admission CRP, mg/L</w:t>
            </w:r>
          </w:p>
        </w:tc>
        <w:tc>
          <w:tcPr>
            <w:tcW w:w="1984" w:type="dxa"/>
            <w:tcBorders>
              <w:left w:val="single" w:sz="18" w:space="0" w:color="9CC2E5" w:themeColor="accent5" w:themeTint="99"/>
            </w:tcBorders>
          </w:tcPr>
          <w:p w14:paraId="6EB7D633"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72.5 (35.0 to 149.1)</w:t>
            </w:r>
          </w:p>
        </w:tc>
        <w:tc>
          <w:tcPr>
            <w:tcW w:w="1985" w:type="dxa"/>
          </w:tcPr>
          <w:p w14:paraId="1DA1522C"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27.0 (55.5 to 228.0)</w:t>
            </w:r>
          </w:p>
        </w:tc>
        <w:tc>
          <w:tcPr>
            <w:tcW w:w="1055" w:type="dxa"/>
            <w:tcBorders>
              <w:right w:val="single" w:sz="18" w:space="0" w:color="9CC2E5" w:themeColor="accent5" w:themeTint="99"/>
            </w:tcBorders>
          </w:tcPr>
          <w:p w14:paraId="50DA2E5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0.004</w:t>
            </w:r>
          </w:p>
        </w:tc>
        <w:tc>
          <w:tcPr>
            <w:tcW w:w="2245" w:type="dxa"/>
            <w:tcBorders>
              <w:left w:val="single" w:sz="18" w:space="0" w:color="9CC2E5" w:themeColor="accent5" w:themeTint="99"/>
            </w:tcBorders>
          </w:tcPr>
          <w:p w14:paraId="5D30769A"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82.2 (38.00to 166.0)</w:t>
            </w:r>
          </w:p>
        </w:tc>
        <w:tc>
          <w:tcPr>
            <w:tcW w:w="2245" w:type="dxa"/>
          </w:tcPr>
          <w:p w14:paraId="2742D839"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185.0 (77.0 to 334.0)</w:t>
            </w:r>
          </w:p>
        </w:tc>
        <w:tc>
          <w:tcPr>
            <w:tcW w:w="953" w:type="dxa"/>
            <w:tcBorders>
              <w:right w:val="single" w:sz="18" w:space="0" w:color="9CC2E5" w:themeColor="accent5" w:themeTint="99"/>
            </w:tcBorders>
          </w:tcPr>
          <w:p w14:paraId="4A6DDA39"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0.01</w:t>
            </w:r>
          </w:p>
        </w:tc>
      </w:tr>
      <w:tr w:rsidR="00BF1F69" w:rsidRPr="00BD46BD" w14:paraId="217ADAA0"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val="restart"/>
            <w:tcBorders>
              <w:top w:val="single" w:sz="4" w:space="0" w:color="9CC2E5" w:themeColor="accent5" w:themeTint="99"/>
            </w:tcBorders>
          </w:tcPr>
          <w:p w14:paraId="4FD7402F" w14:textId="77777777" w:rsidR="00BF1F69" w:rsidRPr="00BD46BD" w:rsidRDefault="00BF1F69" w:rsidP="000A5103">
            <w:pPr>
              <w:spacing w:line="276" w:lineRule="auto"/>
              <w:jc w:val="left"/>
              <w:rPr>
                <w:sz w:val="20"/>
                <w:szCs w:val="20"/>
                <w:lang w:val="en-US"/>
              </w:rPr>
            </w:pPr>
            <w:r w:rsidRPr="00BD46BD">
              <w:rPr>
                <w:sz w:val="20"/>
                <w:szCs w:val="20"/>
              </w:rPr>
              <w:t>Time of surgery</w:t>
            </w:r>
          </w:p>
        </w:tc>
        <w:tc>
          <w:tcPr>
            <w:tcW w:w="1556" w:type="dxa"/>
            <w:tcBorders>
              <w:top w:val="single" w:sz="4" w:space="0" w:color="9CC2E5" w:themeColor="accent5" w:themeTint="99"/>
              <w:right w:val="single" w:sz="18" w:space="0" w:color="9CC2E5" w:themeColor="accent5" w:themeTint="99"/>
            </w:tcBorders>
          </w:tcPr>
          <w:p w14:paraId="0FC63434"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Day</w:t>
            </w:r>
          </w:p>
        </w:tc>
        <w:tc>
          <w:tcPr>
            <w:tcW w:w="1984" w:type="dxa"/>
            <w:tcBorders>
              <w:left w:val="single" w:sz="18" w:space="0" w:color="9CC2E5" w:themeColor="accent5" w:themeTint="99"/>
            </w:tcBorders>
          </w:tcPr>
          <w:p w14:paraId="41CD5C4C"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68 (56.2%)</w:t>
            </w:r>
          </w:p>
        </w:tc>
        <w:tc>
          <w:tcPr>
            <w:tcW w:w="1985" w:type="dxa"/>
          </w:tcPr>
          <w:p w14:paraId="7E5AAC4B"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53 (43.8%)</w:t>
            </w:r>
          </w:p>
        </w:tc>
        <w:tc>
          <w:tcPr>
            <w:tcW w:w="1055" w:type="dxa"/>
            <w:vMerge w:val="restart"/>
            <w:tcBorders>
              <w:right w:val="single" w:sz="18" w:space="0" w:color="9CC2E5" w:themeColor="accent5" w:themeTint="99"/>
            </w:tcBorders>
          </w:tcPr>
          <w:p w14:paraId="7790AD88"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0.34</w:t>
            </w:r>
          </w:p>
          <w:p w14:paraId="045E3704"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2D714AA1"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17 (96.7%)</w:t>
            </w:r>
          </w:p>
        </w:tc>
        <w:tc>
          <w:tcPr>
            <w:tcW w:w="2245" w:type="dxa"/>
          </w:tcPr>
          <w:p w14:paraId="6E48C27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4 (3.3%)</w:t>
            </w:r>
          </w:p>
        </w:tc>
        <w:tc>
          <w:tcPr>
            <w:tcW w:w="953" w:type="dxa"/>
            <w:vMerge w:val="restart"/>
            <w:tcBorders>
              <w:right w:val="single" w:sz="18" w:space="0" w:color="9CC2E5" w:themeColor="accent5" w:themeTint="99"/>
            </w:tcBorders>
          </w:tcPr>
          <w:p w14:paraId="7859A0CD"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0.002</w:t>
            </w:r>
          </w:p>
        </w:tc>
      </w:tr>
      <w:tr w:rsidR="00A56588" w:rsidRPr="00BD46BD" w14:paraId="77410D21"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tcPr>
          <w:p w14:paraId="0121F33C" w14:textId="77777777" w:rsidR="00BF1F69" w:rsidRPr="00BD46BD" w:rsidRDefault="00BF1F69" w:rsidP="000A5103">
            <w:pPr>
              <w:spacing w:line="276" w:lineRule="auto"/>
              <w:jc w:val="left"/>
              <w:rPr>
                <w:sz w:val="20"/>
                <w:szCs w:val="20"/>
                <w:lang w:val="en-US"/>
              </w:rPr>
            </w:pPr>
          </w:p>
        </w:tc>
        <w:tc>
          <w:tcPr>
            <w:tcW w:w="1556" w:type="dxa"/>
            <w:tcBorders>
              <w:right w:val="single" w:sz="18" w:space="0" w:color="9CC2E5" w:themeColor="accent5" w:themeTint="99"/>
            </w:tcBorders>
          </w:tcPr>
          <w:p w14:paraId="0E7D06BD"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Evening</w:t>
            </w:r>
          </w:p>
        </w:tc>
        <w:tc>
          <w:tcPr>
            <w:tcW w:w="1984" w:type="dxa"/>
            <w:tcBorders>
              <w:left w:val="single" w:sz="18" w:space="0" w:color="9CC2E5" w:themeColor="accent5" w:themeTint="99"/>
            </w:tcBorders>
          </w:tcPr>
          <w:p w14:paraId="6D782E24"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27 (69.2%)</w:t>
            </w:r>
          </w:p>
        </w:tc>
        <w:tc>
          <w:tcPr>
            <w:tcW w:w="1985" w:type="dxa"/>
          </w:tcPr>
          <w:p w14:paraId="368F0A3C"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2 (30.8%)</w:t>
            </w:r>
          </w:p>
        </w:tc>
        <w:tc>
          <w:tcPr>
            <w:tcW w:w="1055" w:type="dxa"/>
            <w:vMerge/>
            <w:tcBorders>
              <w:right w:val="single" w:sz="18" w:space="0" w:color="9CC2E5" w:themeColor="accent5" w:themeTint="99"/>
            </w:tcBorders>
          </w:tcPr>
          <w:p w14:paraId="2888784A"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167B7638"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37 (94.9%)</w:t>
            </w:r>
          </w:p>
        </w:tc>
        <w:tc>
          <w:tcPr>
            <w:tcW w:w="2245" w:type="dxa"/>
          </w:tcPr>
          <w:p w14:paraId="1972F2D3"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2 (5.1%)</w:t>
            </w:r>
          </w:p>
        </w:tc>
        <w:tc>
          <w:tcPr>
            <w:tcW w:w="953" w:type="dxa"/>
            <w:vMerge/>
            <w:tcBorders>
              <w:right w:val="single" w:sz="18" w:space="0" w:color="9CC2E5" w:themeColor="accent5" w:themeTint="99"/>
            </w:tcBorders>
          </w:tcPr>
          <w:p w14:paraId="69DA5022"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F1F69" w:rsidRPr="00BD46BD" w14:paraId="32CC7932"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tcBorders>
              <w:bottom w:val="single" w:sz="4" w:space="0" w:color="9CC2E5" w:themeColor="accent5" w:themeTint="99"/>
            </w:tcBorders>
          </w:tcPr>
          <w:p w14:paraId="15A19098" w14:textId="77777777" w:rsidR="00BF1F69" w:rsidRPr="00BD46BD" w:rsidRDefault="00BF1F69" w:rsidP="000A5103">
            <w:pPr>
              <w:spacing w:line="276" w:lineRule="auto"/>
              <w:jc w:val="left"/>
              <w:rPr>
                <w:sz w:val="20"/>
                <w:szCs w:val="20"/>
                <w:lang w:val="en-US"/>
              </w:rPr>
            </w:pPr>
          </w:p>
        </w:tc>
        <w:tc>
          <w:tcPr>
            <w:tcW w:w="1556" w:type="dxa"/>
            <w:tcBorders>
              <w:right w:val="single" w:sz="18" w:space="0" w:color="9CC2E5" w:themeColor="accent5" w:themeTint="99"/>
            </w:tcBorders>
          </w:tcPr>
          <w:p w14:paraId="7234D661"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Night</w:t>
            </w:r>
          </w:p>
        </w:tc>
        <w:tc>
          <w:tcPr>
            <w:tcW w:w="1984" w:type="dxa"/>
            <w:tcBorders>
              <w:left w:val="single" w:sz="18" w:space="0" w:color="9CC2E5" w:themeColor="accent5" w:themeTint="99"/>
            </w:tcBorders>
          </w:tcPr>
          <w:p w14:paraId="70114C2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18 (62.1%)</w:t>
            </w:r>
          </w:p>
        </w:tc>
        <w:tc>
          <w:tcPr>
            <w:tcW w:w="1985" w:type="dxa"/>
          </w:tcPr>
          <w:p w14:paraId="62A3A3B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11 (37.9%)</w:t>
            </w:r>
          </w:p>
        </w:tc>
        <w:tc>
          <w:tcPr>
            <w:tcW w:w="1055" w:type="dxa"/>
            <w:vMerge/>
            <w:tcBorders>
              <w:right w:val="single" w:sz="18" w:space="0" w:color="9CC2E5" w:themeColor="accent5" w:themeTint="99"/>
            </w:tcBorders>
          </w:tcPr>
          <w:p w14:paraId="3ACCE086"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60CE593B"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23 (79.3%)</w:t>
            </w:r>
          </w:p>
        </w:tc>
        <w:tc>
          <w:tcPr>
            <w:tcW w:w="2245" w:type="dxa"/>
          </w:tcPr>
          <w:p w14:paraId="6742237E"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6 (20.7%)</w:t>
            </w:r>
          </w:p>
        </w:tc>
        <w:tc>
          <w:tcPr>
            <w:tcW w:w="953" w:type="dxa"/>
            <w:vMerge/>
            <w:tcBorders>
              <w:right w:val="single" w:sz="18" w:space="0" w:color="9CC2E5" w:themeColor="accent5" w:themeTint="99"/>
            </w:tcBorders>
          </w:tcPr>
          <w:p w14:paraId="6F588AA9"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A56588" w:rsidRPr="00BD46BD" w14:paraId="763F8F3E"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val="restart"/>
            <w:tcBorders>
              <w:top w:val="single" w:sz="4" w:space="0" w:color="9CC2E5" w:themeColor="accent5" w:themeTint="99"/>
            </w:tcBorders>
          </w:tcPr>
          <w:p w14:paraId="69523A1E" w14:textId="77777777" w:rsidR="00BF1F69" w:rsidRPr="00BD46BD" w:rsidRDefault="00BF1F69" w:rsidP="000A5103">
            <w:pPr>
              <w:spacing w:line="276" w:lineRule="auto"/>
              <w:jc w:val="left"/>
              <w:rPr>
                <w:sz w:val="20"/>
                <w:szCs w:val="20"/>
                <w:lang w:val="en-US"/>
              </w:rPr>
            </w:pPr>
            <w:r w:rsidRPr="00BD46BD">
              <w:rPr>
                <w:sz w:val="20"/>
                <w:szCs w:val="20"/>
              </w:rPr>
              <w:t>Intra-op findings - pus</w:t>
            </w:r>
          </w:p>
        </w:tc>
        <w:tc>
          <w:tcPr>
            <w:tcW w:w="1556" w:type="dxa"/>
            <w:tcBorders>
              <w:right w:val="single" w:sz="18" w:space="0" w:color="9CC2E5" w:themeColor="accent5" w:themeTint="99"/>
            </w:tcBorders>
          </w:tcPr>
          <w:p w14:paraId="128C91A1"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None</w:t>
            </w:r>
          </w:p>
        </w:tc>
        <w:tc>
          <w:tcPr>
            <w:tcW w:w="1984" w:type="dxa"/>
            <w:tcBorders>
              <w:left w:val="single" w:sz="18" w:space="0" w:color="9CC2E5" w:themeColor="accent5" w:themeTint="99"/>
            </w:tcBorders>
          </w:tcPr>
          <w:p w14:paraId="35BB833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38 (70.4%)</w:t>
            </w:r>
          </w:p>
        </w:tc>
        <w:tc>
          <w:tcPr>
            <w:tcW w:w="1985" w:type="dxa"/>
          </w:tcPr>
          <w:p w14:paraId="75A59185"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6 (29.6%)</w:t>
            </w:r>
          </w:p>
        </w:tc>
        <w:tc>
          <w:tcPr>
            <w:tcW w:w="1055" w:type="dxa"/>
            <w:vMerge w:val="restart"/>
            <w:tcBorders>
              <w:right w:val="single" w:sz="18" w:space="0" w:color="9CC2E5" w:themeColor="accent5" w:themeTint="99"/>
            </w:tcBorders>
          </w:tcPr>
          <w:p w14:paraId="6BCC928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0.006</w:t>
            </w:r>
          </w:p>
        </w:tc>
        <w:tc>
          <w:tcPr>
            <w:tcW w:w="2245" w:type="dxa"/>
            <w:tcBorders>
              <w:left w:val="single" w:sz="18" w:space="0" w:color="9CC2E5" w:themeColor="accent5" w:themeTint="99"/>
            </w:tcBorders>
          </w:tcPr>
          <w:p w14:paraId="221E1E9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52 (96.3%)</w:t>
            </w:r>
          </w:p>
        </w:tc>
        <w:tc>
          <w:tcPr>
            <w:tcW w:w="2245" w:type="dxa"/>
          </w:tcPr>
          <w:p w14:paraId="7888165D"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2 (3.7%)</w:t>
            </w:r>
          </w:p>
        </w:tc>
        <w:tc>
          <w:tcPr>
            <w:tcW w:w="953" w:type="dxa"/>
            <w:vMerge w:val="restart"/>
            <w:tcBorders>
              <w:right w:val="single" w:sz="18" w:space="0" w:color="9CC2E5" w:themeColor="accent5" w:themeTint="99"/>
            </w:tcBorders>
          </w:tcPr>
          <w:p w14:paraId="17CEDEA1"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0.13</w:t>
            </w:r>
          </w:p>
        </w:tc>
      </w:tr>
      <w:tr w:rsidR="00BF1F69" w:rsidRPr="00BD46BD" w14:paraId="37B12A0A"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tcPr>
          <w:p w14:paraId="7F6725AC" w14:textId="77777777" w:rsidR="00BF1F69" w:rsidRPr="00BD46BD" w:rsidRDefault="00BF1F69" w:rsidP="000A5103">
            <w:pPr>
              <w:spacing w:line="276" w:lineRule="auto"/>
              <w:jc w:val="left"/>
              <w:rPr>
                <w:sz w:val="20"/>
                <w:szCs w:val="20"/>
                <w:lang w:val="en-US"/>
              </w:rPr>
            </w:pPr>
          </w:p>
        </w:tc>
        <w:tc>
          <w:tcPr>
            <w:tcW w:w="1556" w:type="dxa"/>
            <w:tcBorders>
              <w:right w:val="single" w:sz="18" w:space="0" w:color="9CC2E5" w:themeColor="accent5" w:themeTint="99"/>
            </w:tcBorders>
          </w:tcPr>
          <w:p w14:paraId="331D23E8"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Localised</w:t>
            </w:r>
          </w:p>
        </w:tc>
        <w:tc>
          <w:tcPr>
            <w:tcW w:w="1984" w:type="dxa"/>
            <w:tcBorders>
              <w:left w:val="single" w:sz="18" w:space="0" w:color="9CC2E5" w:themeColor="accent5" w:themeTint="99"/>
            </w:tcBorders>
          </w:tcPr>
          <w:p w14:paraId="7FF74ED3"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61 (62.2%)</w:t>
            </w:r>
          </w:p>
        </w:tc>
        <w:tc>
          <w:tcPr>
            <w:tcW w:w="1985" w:type="dxa"/>
          </w:tcPr>
          <w:p w14:paraId="4D97E2CC"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37 (37.8%)</w:t>
            </w:r>
          </w:p>
        </w:tc>
        <w:tc>
          <w:tcPr>
            <w:tcW w:w="1055" w:type="dxa"/>
            <w:vMerge/>
            <w:tcBorders>
              <w:right w:val="single" w:sz="18" w:space="0" w:color="9CC2E5" w:themeColor="accent5" w:themeTint="99"/>
            </w:tcBorders>
          </w:tcPr>
          <w:p w14:paraId="56E4868C"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180A8BEB"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93 (94.9%)</w:t>
            </w:r>
          </w:p>
        </w:tc>
        <w:tc>
          <w:tcPr>
            <w:tcW w:w="2245" w:type="dxa"/>
          </w:tcPr>
          <w:p w14:paraId="67A66ECA"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5 (5.1%)</w:t>
            </w:r>
          </w:p>
        </w:tc>
        <w:tc>
          <w:tcPr>
            <w:tcW w:w="953" w:type="dxa"/>
            <w:vMerge/>
            <w:tcBorders>
              <w:right w:val="single" w:sz="18" w:space="0" w:color="9CC2E5" w:themeColor="accent5" w:themeTint="99"/>
            </w:tcBorders>
          </w:tcPr>
          <w:p w14:paraId="76F532F7"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A56588" w:rsidRPr="00BD46BD" w14:paraId="06240775"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tcBorders>
              <w:bottom w:val="single" w:sz="4" w:space="0" w:color="9CC2E5" w:themeColor="accent5" w:themeTint="99"/>
            </w:tcBorders>
          </w:tcPr>
          <w:p w14:paraId="22A6824C" w14:textId="77777777" w:rsidR="00BF1F69" w:rsidRPr="00BD46BD" w:rsidRDefault="00BF1F69" w:rsidP="000A5103">
            <w:pPr>
              <w:spacing w:line="276" w:lineRule="auto"/>
              <w:jc w:val="left"/>
              <w:rPr>
                <w:sz w:val="20"/>
                <w:szCs w:val="20"/>
                <w:lang w:val="en-US"/>
              </w:rPr>
            </w:pPr>
          </w:p>
        </w:tc>
        <w:tc>
          <w:tcPr>
            <w:tcW w:w="1556" w:type="dxa"/>
            <w:tcBorders>
              <w:right w:val="single" w:sz="18" w:space="0" w:color="9CC2E5" w:themeColor="accent5" w:themeTint="99"/>
            </w:tcBorders>
          </w:tcPr>
          <w:p w14:paraId="68E16E15"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Widespread</w:t>
            </w:r>
          </w:p>
        </w:tc>
        <w:tc>
          <w:tcPr>
            <w:tcW w:w="1984" w:type="dxa"/>
            <w:tcBorders>
              <w:left w:val="single" w:sz="18" w:space="0" w:color="9CC2E5" w:themeColor="accent5" w:themeTint="99"/>
            </w:tcBorders>
          </w:tcPr>
          <w:p w14:paraId="2B48F89E"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4 (37.8%)</w:t>
            </w:r>
          </w:p>
        </w:tc>
        <w:tc>
          <w:tcPr>
            <w:tcW w:w="1985" w:type="dxa"/>
          </w:tcPr>
          <w:p w14:paraId="297688D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23 (62.2%)</w:t>
            </w:r>
          </w:p>
        </w:tc>
        <w:tc>
          <w:tcPr>
            <w:tcW w:w="1055" w:type="dxa"/>
            <w:vMerge/>
            <w:tcBorders>
              <w:right w:val="single" w:sz="18" w:space="0" w:color="9CC2E5" w:themeColor="accent5" w:themeTint="99"/>
            </w:tcBorders>
          </w:tcPr>
          <w:p w14:paraId="436C3F80"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2ACCEF7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32 (86.5%)</w:t>
            </w:r>
          </w:p>
        </w:tc>
        <w:tc>
          <w:tcPr>
            <w:tcW w:w="2245" w:type="dxa"/>
          </w:tcPr>
          <w:p w14:paraId="130B532B"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5 (13.5%)</w:t>
            </w:r>
          </w:p>
        </w:tc>
        <w:tc>
          <w:tcPr>
            <w:tcW w:w="953" w:type="dxa"/>
            <w:vMerge/>
            <w:tcBorders>
              <w:right w:val="single" w:sz="18" w:space="0" w:color="9CC2E5" w:themeColor="accent5" w:themeTint="99"/>
            </w:tcBorders>
          </w:tcPr>
          <w:p w14:paraId="34824F2B"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F1F69" w:rsidRPr="00BD46BD" w14:paraId="69617D57"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val="restart"/>
            <w:tcBorders>
              <w:top w:val="single" w:sz="4" w:space="0" w:color="9CC2E5" w:themeColor="accent5" w:themeTint="99"/>
            </w:tcBorders>
          </w:tcPr>
          <w:p w14:paraId="2F3EB705" w14:textId="77777777" w:rsidR="00BF1F69" w:rsidRPr="00BD46BD" w:rsidRDefault="00BF1F69" w:rsidP="000A5103">
            <w:pPr>
              <w:spacing w:line="276" w:lineRule="auto"/>
              <w:jc w:val="left"/>
              <w:rPr>
                <w:sz w:val="20"/>
                <w:szCs w:val="20"/>
                <w:lang w:val="en-US"/>
              </w:rPr>
            </w:pPr>
            <w:r w:rsidRPr="00BD46BD">
              <w:rPr>
                <w:sz w:val="20"/>
                <w:szCs w:val="20"/>
              </w:rPr>
              <w:t>Severity</w:t>
            </w:r>
          </w:p>
        </w:tc>
        <w:tc>
          <w:tcPr>
            <w:tcW w:w="1556" w:type="dxa"/>
            <w:tcBorders>
              <w:right w:val="single" w:sz="18" w:space="0" w:color="9CC2E5" w:themeColor="accent5" w:themeTint="99"/>
            </w:tcBorders>
          </w:tcPr>
          <w:p w14:paraId="14001868"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Gangrenous</w:t>
            </w:r>
          </w:p>
        </w:tc>
        <w:tc>
          <w:tcPr>
            <w:tcW w:w="1984" w:type="dxa"/>
            <w:tcBorders>
              <w:left w:val="single" w:sz="18" w:space="0" w:color="9CC2E5" w:themeColor="accent5" w:themeTint="99"/>
            </w:tcBorders>
          </w:tcPr>
          <w:p w14:paraId="62B4FC3C"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49 (74.2%)</w:t>
            </w:r>
          </w:p>
        </w:tc>
        <w:tc>
          <w:tcPr>
            <w:tcW w:w="1985" w:type="dxa"/>
          </w:tcPr>
          <w:p w14:paraId="543D7B50"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17 (25.8%)</w:t>
            </w:r>
          </w:p>
        </w:tc>
        <w:tc>
          <w:tcPr>
            <w:tcW w:w="1055" w:type="dxa"/>
            <w:vMerge w:val="restart"/>
            <w:tcBorders>
              <w:right w:val="single" w:sz="18" w:space="0" w:color="9CC2E5" w:themeColor="accent5" w:themeTint="99"/>
            </w:tcBorders>
          </w:tcPr>
          <w:p w14:paraId="55B08D05"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0.007</w:t>
            </w:r>
          </w:p>
        </w:tc>
        <w:tc>
          <w:tcPr>
            <w:tcW w:w="2245" w:type="dxa"/>
            <w:tcBorders>
              <w:left w:val="single" w:sz="18" w:space="0" w:color="9CC2E5" w:themeColor="accent5" w:themeTint="99"/>
            </w:tcBorders>
          </w:tcPr>
          <w:p w14:paraId="711ED44D"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65 (98.5%)</w:t>
            </w:r>
          </w:p>
        </w:tc>
        <w:tc>
          <w:tcPr>
            <w:tcW w:w="2245" w:type="dxa"/>
          </w:tcPr>
          <w:p w14:paraId="46C385DC"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 (1.5%)</w:t>
            </w:r>
          </w:p>
        </w:tc>
        <w:tc>
          <w:tcPr>
            <w:tcW w:w="953" w:type="dxa"/>
            <w:vMerge w:val="restart"/>
            <w:tcBorders>
              <w:right w:val="single" w:sz="18" w:space="0" w:color="9CC2E5" w:themeColor="accent5" w:themeTint="99"/>
            </w:tcBorders>
          </w:tcPr>
          <w:p w14:paraId="55F31460"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0.08</w:t>
            </w:r>
          </w:p>
        </w:tc>
      </w:tr>
      <w:tr w:rsidR="00A56588" w:rsidRPr="00BD46BD" w14:paraId="09A0E4A4"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tcPr>
          <w:p w14:paraId="5C1263F8" w14:textId="77777777" w:rsidR="00BF1F69" w:rsidRPr="00BD46BD" w:rsidRDefault="00BF1F69" w:rsidP="000A5103">
            <w:pPr>
              <w:spacing w:line="276" w:lineRule="auto"/>
              <w:jc w:val="left"/>
              <w:rPr>
                <w:sz w:val="20"/>
                <w:szCs w:val="20"/>
                <w:lang w:val="en-US"/>
              </w:rPr>
            </w:pPr>
          </w:p>
        </w:tc>
        <w:tc>
          <w:tcPr>
            <w:tcW w:w="1556" w:type="dxa"/>
            <w:tcBorders>
              <w:right w:val="single" w:sz="18" w:space="0" w:color="9CC2E5" w:themeColor="accent5" w:themeTint="99"/>
            </w:tcBorders>
          </w:tcPr>
          <w:p w14:paraId="48921A7A"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Perforated</w:t>
            </w:r>
          </w:p>
        </w:tc>
        <w:tc>
          <w:tcPr>
            <w:tcW w:w="1984" w:type="dxa"/>
            <w:tcBorders>
              <w:left w:val="single" w:sz="18" w:space="0" w:color="9CC2E5" w:themeColor="accent5" w:themeTint="99"/>
            </w:tcBorders>
          </w:tcPr>
          <w:p w14:paraId="280E9E0D"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59 (53.6%)</w:t>
            </w:r>
          </w:p>
        </w:tc>
        <w:tc>
          <w:tcPr>
            <w:tcW w:w="1985" w:type="dxa"/>
          </w:tcPr>
          <w:p w14:paraId="53D2297F"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51 (46.4%)</w:t>
            </w:r>
          </w:p>
        </w:tc>
        <w:tc>
          <w:tcPr>
            <w:tcW w:w="1055" w:type="dxa"/>
            <w:vMerge/>
            <w:tcBorders>
              <w:right w:val="single" w:sz="18" w:space="0" w:color="9CC2E5" w:themeColor="accent5" w:themeTint="99"/>
            </w:tcBorders>
          </w:tcPr>
          <w:p w14:paraId="408EBFA2"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3F5A832B"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101 (91.8%)</w:t>
            </w:r>
          </w:p>
        </w:tc>
        <w:tc>
          <w:tcPr>
            <w:tcW w:w="2245" w:type="dxa"/>
          </w:tcPr>
          <w:p w14:paraId="0E66CFE2"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9 (8.2%)</w:t>
            </w:r>
          </w:p>
        </w:tc>
        <w:tc>
          <w:tcPr>
            <w:tcW w:w="953" w:type="dxa"/>
            <w:vMerge/>
            <w:tcBorders>
              <w:right w:val="single" w:sz="18" w:space="0" w:color="9CC2E5" w:themeColor="accent5" w:themeTint="99"/>
            </w:tcBorders>
          </w:tcPr>
          <w:p w14:paraId="1941BA9D"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F1F69" w:rsidRPr="00BD46BD" w14:paraId="682431C3"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tcBorders>
              <w:bottom w:val="single" w:sz="4" w:space="0" w:color="9CC2E5" w:themeColor="accent5" w:themeTint="99"/>
            </w:tcBorders>
          </w:tcPr>
          <w:p w14:paraId="7C70259E" w14:textId="77777777" w:rsidR="00BF1F69" w:rsidRPr="00BD46BD" w:rsidRDefault="00BF1F69" w:rsidP="000A5103">
            <w:pPr>
              <w:spacing w:line="276" w:lineRule="auto"/>
              <w:jc w:val="left"/>
              <w:rPr>
                <w:sz w:val="20"/>
                <w:szCs w:val="20"/>
                <w:lang w:val="en-US"/>
              </w:rPr>
            </w:pPr>
          </w:p>
        </w:tc>
        <w:tc>
          <w:tcPr>
            <w:tcW w:w="1556" w:type="dxa"/>
            <w:tcBorders>
              <w:right w:val="single" w:sz="18" w:space="0" w:color="9CC2E5" w:themeColor="accent5" w:themeTint="99"/>
            </w:tcBorders>
          </w:tcPr>
          <w:p w14:paraId="75600785"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Mass</w:t>
            </w:r>
          </w:p>
        </w:tc>
        <w:tc>
          <w:tcPr>
            <w:tcW w:w="1984" w:type="dxa"/>
            <w:tcBorders>
              <w:left w:val="single" w:sz="18" w:space="0" w:color="9CC2E5" w:themeColor="accent5" w:themeTint="99"/>
            </w:tcBorders>
          </w:tcPr>
          <w:p w14:paraId="000D7387"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5 (38.5%)</w:t>
            </w:r>
          </w:p>
        </w:tc>
        <w:tc>
          <w:tcPr>
            <w:tcW w:w="1985" w:type="dxa"/>
          </w:tcPr>
          <w:p w14:paraId="1F15BF6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8 (61.5%)</w:t>
            </w:r>
          </w:p>
        </w:tc>
        <w:tc>
          <w:tcPr>
            <w:tcW w:w="1055" w:type="dxa"/>
            <w:vMerge/>
            <w:tcBorders>
              <w:right w:val="single" w:sz="18" w:space="0" w:color="9CC2E5" w:themeColor="accent5" w:themeTint="99"/>
            </w:tcBorders>
          </w:tcPr>
          <w:p w14:paraId="205CEFEC"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286CEA81"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1 (84.6%)</w:t>
            </w:r>
          </w:p>
        </w:tc>
        <w:tc>
          <w:tcPr>
            <w:tcW w:w="2245" w:type="dxa"/>
          </w:tcPr>
          <w:p w14:paraId="756D326C"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2 (15.4%)</w:t>
            </w:r>
          </w:p>
        </w:tc>
        <w:tc>
          <w:tcPr>
            <w:tcW w:w="953" w:type="dxa"/>
            <w:vMerge/>
            <w:tcBorders>
              <w:right w:val="single" w:sz="18" w:space="0" w:color="9CC2E5" w:themeColor="accent5" w:themeTint="99"/>
            </w:tcBorders>
          </w:tcPr>
          <w:p w14:paraId="79345816"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BF1F69" w:rsidRPr="00BD46BD" w14:paraId="2B90B287"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1" w:type="dxa"/>
            <w:gridSpan w:val="2"/>
            <w:tcBorders>
              <w:right w:val="single" w:sz="18" w:space="0" w:color="9CC2E5" w:themeColor="accent5" w:themeTint="99"/>
            </w:tcBorders>
          </w:tcPr>
          <w:p w14:paraId="4F95E3B9" w14:textId="77777777" w:rsidR="00BF1F69" w:rsidRPr="00BD46BD" w:rsidRDefault="00BF1F69" w:rsidP="000A5103">
            <w:pPr>
              <w:spacing w:line="276" w:lineRule="auto"/>
              <w:jc w:val="left"/>
              <w:rPr>
                <w:sz w:val="20"/>
                <w:szCs w:val="20"/>
                <w:lang w:val="en-US"/>
              </w:rPr>
            </w:pPr>
            <w:r w:rsidRPr="00BD46BD">
              <w:rPr>
                <w:sz w:val="20"/>
                <w:szCs w:val="20"/>
                <w:lang w:val="en-US"/>
              </w:rPr>
              <w:t>Bowel dilatation</w:t>
            </w:r>
          </w:p>
        </w:tc>
        <w:tc>
          <w:tcPr>
            <w:tcW w:w="1984" w:type="dxa"/>
            <w:tcBorders>
              <w:left w:val="single" w:sz="18" w:space="0" w:color="9CC2E5" w:themeColor="accent5" w:themeTint="99"/>
            </w:tcBorders>
          </w:tcPr>
          <w:p w14:paraId="444E20E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5 (45.5%)</w:t>
            </w:r>
          </w:p>
        </w:tc>
        <w:tc>
          <w:tcPr>
            <w:tcW w:w="1985" w:type="dxa"/>
          </w:tcPr>
          <w:p w14:paraId="0450F897"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8 (54.5%)</w:t>
            </w:r>
          </w:p>
        </w:tc>
        <w:tc>
          <w:tcPr>
            <w:tcW w:w="1055" w:type="dxa"/>
            <w:tcBorders>
              <w:right w:val="single" w:sz="18" w:space="0" w:color="9CC2E5" w:themeColor="accent5" w:themeTint="99"/>
            </w:tcBorders>
          </w:tcPr>
          <w:p w14:paraId="315D74F3"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0.07</w:t>
            </w:r>
          </w:p>
        </w:tc>
        <w:tc>
          <w:tcPr>
            <w:tcW w:w="2245" w:type="dxa"/>
            <w:tcBorders>
              <w:left w:val="single" w:sz="18" w:space="0" w:color="9CC2E5" w:themeColor="accent5" w:themeTint="99"/>
            </w:tcBorders>
          </w:tcPr>
          <w:p w14:paraId="695C5BAD"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31 (93.9%)</w:t>
            </w:r>
          </w:p>
        </w:tc>
        <w:tc>
          <w:tcPr>
            <w:tcW w:w="2245" w:type="dxa"/>
          </w:tcPr>
          <w:p w14:paraId="1735EE0B"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2 (6.1%)</w:t>
            </w:r>
          </w:p>
        </w:tc>
        <w:tc>
          <w:tcPr>
            <w:tcW w:w="953" w:type="dxa"/>
            <w:tcBorders>
              <w:right w:val="single" w:sz="18" w:space="0" w:color="9CC2E5" w:themeColor="accent5" w:themeTint="99"/>
            </w:tcBorders>
          </w:tcPr>
          <w:p w14:paraId="0AF9C895"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0.94</w:t>
            </w:r>
          </w:p>
        </w:tc>
      </w:tr>
      <w:tr w:rsidR="00BF1F69" w:rsidRPr="00BD46BD" w14:paraId="157021C6"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val="restart"/>
            <w:tcBorders>
              <w:top w:val="single" w:sz="4" w:space="0" w:color="9CC2E5" w:themeColor="accent5" w:themeTint="99"/>
            </w:tcBorders>
          </w:tcPr>
          <w:p w14:paraId="691DB9EF" w14:textId="77777777" w:rsidR="00BF1F69" w:rsidRPr="00BD46BD" w:rsidRDefault="00BF1F69" w:rsidP="000A5103">
            <w:pPr>
              <w:spacing w:line="276" w:lineRule="auto"/>
              <w:jc w:val="left"/>
              <w:rPr>
                <w:sz w:val="20"/>
                <w:szCs w:val="20"/>
                <w:lang w:val="en-US"/>
              </w:rPr>
            </w:pPr>
            <w:r w:rsidRPr="00BD46BD">
              <w:rPr>
                <w:sz w:val="20"/>
                <w:szCs w:val="20"/>
              </w:rPr>
              <w:t xml:space="preserve">Anticipated post operative </w:t>
            </w:r>
            <w:r w:rsidRPr="00BD46BD">
              <w:rPr>
                <w:sz w:val="20"/>
                <w:szCs w:val="20"/>
              </w:rPr>
              <w:lastRenderedPageBreak/>
              <w:t>ileus/NBM duration</w:t>
            </w:r>
          </w:p>
        </w:tc>
        <w:tc>
          <w:tcPr>
            <w:tcW w:w="1556" w:type="dxa"/>
            <w:tcBorders>
              <w:right w:val="single" w:sz="18" w:space="0" w:color="9CC2E5" w:themeColor="accent5" w:themeTint="99"/>
            </w:tcBorders>
          </w:tcPr>
          <w:p w14:paraId="3472FE4F"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lastRenderedPageBreak/>
              <w:t>None</w:t>
            </w:r>
          </w:p>
        </w:tc>
        <w:tc>
          <w:tcPr>
            <w:tcW w:w="1984" w:type="dxa"/>
            <w:tcBorders>
              <w:left w:val="single" w:sz="18" w:space="0" w:color="9CC2E5" w:themeColor="accent5" w:themeTint="99"/>
            </w:tcBorders>
          </w:tcPr>
          <w:p w14:paraId="3A92F989"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73 (70.2%)</w:t>
            </w:r>
          </w:p>
        </w:tc>
        <w:tc>
          <w:tcPr>
            <w:tcW w:w="1985" w:type="dxa"/>
          </w:tcPr>
          <w:p w14:paraId="337BD8A2"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31 (29.8%)</w:t>
            </w:r>
          </w:p>
        </w:tc>
        <w:tc>
          <w:tcPr>
            <w:tcW w:w="1055" w:type="dxa"/>
            <w:vMerge w:val="restart"/>
            <w:tcBorders>
              <w:right w:val="single" w:sz="18" w:space="0" w:color="9CC2E5" w:themeColor="accent5" w:themeTint="99"/>
            </w:tcBorders>
          </w:tcPr>
          <w:p w14:paraId="31328CDA"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lt;0.001</w:t>
            </w:r>
          </w:p>
        </w:tc>
        <w:tc>
          <w:tcPr>
            <w:tcW w:w="2245" w:type="dxa"/>
            <w:tcBorders>
              <w:left w:val="single" w:sz="18" w:space="0" w:color="9CC2E5" w:themeColor="accent5" w:themeTint="99"/>
            </w:tcBorders>
          </w:tcPr>
          <w:p w14:paraId="7B526467"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01 (97.1%)</w:t>
            </w:r>
          </w:p>
        </w:tc>
        <w:tc>
          <w:tcPr>
            <w:tcW w:w="2245" w:type="dxa"/>
          </w:tcPr>
          <w:p w14:paraId="22E2C220"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3 (2.9%)</w:t>
            </w:r>
          </w:p>
        </w:tc>
        <w:tc>
          <w:tcPr>
            <w:tcW w:w="953" w:type="dxa"/>
            <w:vMerge w:val="restart"/>
            <w:tcBorders>
              <w:right w:val="single" w:sz="18" w:space="0" w:color="9CC2E5" w:themeColor="accent5" w:themeTint="99"/>
            </w:tcBorders>
          </w:tcPr>
          <w:p w14:paraId="703DFF18"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0.01</w:t>
            </w:r>
          </w:p>
        </w:tc>
      </w:tr>
      <w:tr w:rsidR="00A56588" w:rsidRPr="00BD46BD" w14:paraId="1A9A06DF"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tcPr>
          <w:p w14:paraId="09CC6BB2" w14:textId="77777777" w:rsidR="00BF1F69" w:rsidRPr="00BD46BD" w:rsidRDefault="00BF1F69" w:rsidP="000A5103">
            <w:pPr>
              <w:spacing w:line="276" w:lineRule="auto"/>
              <w:jc w:val="left"/>
              <w:rPr>
                <w:sz w:val="20"/>
                <w:szCs w:val="20"/>
                <w:lang w:val="en-US"/>
              </w:rPr>
            </w:pPr>
          </w:p>
        </w:tc>
        <w:tc>
          <w:tcPr>
            <w:tcW w:w="1556" w:type="dxa"/>
            <w:tcBorders>
              <w:right w:val="single" w:sz="18" w:space="0" w:color="9CC2E5" w:themeColor="accent5" w:themeTint="99"/>
            </w:tcBorders>
          </w:tcPr>
          <w:p w14:paraId="024C3913"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lt;12 hours</w:t>
            </w:r>
          </w:p>
        </w:tc>
        <w:tc>
          <w:tcPr>
            <w:tcW w:w="1984" w:type="dxa"/>
            <w:tcBorders>
              <w:left w:val="single" w:sz="18" w:space="0" w:color="9CC2E5" w:themeColor="accent5" w:themeTint="99"/>
            </w:tcBorders>
          </w:tcPr>
          <w:p w14:paraId="4136443A"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22 (55.0%)</w:t>
            </w:r>
          </w:p>
        </w:tc>
        <w:tc>
          <w:tcPr>
            <w:tcW w:w="1985" w:type="dxa"/>
          </w:tcPr>
          <w:p w14:paraId="59E432FF"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8 (45.0%)</w:t>
            </w:r>
          </w:p>
        </w:tc>
        <w:tc>
          <w:tcPr>
            <w:tcW w:w="1055" w:type="dxa"/>
            <w:vMerge/>
            <w:tcBorders>
              <w:right w:val="single" w:sz="18" w:space="0" w:color="9CC2E5" w:themeColor="accent5" w:themeTint="99"/>
            </w:tcBorders>
          </w:tcPr>
          <w:p w14:paraId="22854DE2"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6F09AA7F"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37 (92.5%)</w:t>
            </w:r>
          </w:p>
        </w:tc>
        <w:tc>
          <w:tcPr>
            <w:tcW w:w="2245" w:type="dxa"/>
          </w:tcPr>
          <w:p w14:paraId="60DEAA58"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3 (7.5%)</w:t>
            </w:r>
          </w:p>
        </w:tc>
        <w:tc>
          <w:tcPr>
            <w:tcW w:w="953" w:type="dxa"/>
            <w:vMerge/>
            <w:tcBorders>
              <w:right w:val="single" w:sz="18" w:space="0" w:color="9CC2E5" w:themeColor="accent5" w:themeTint="99"/>
            </w:tcBorders>
          </w:tcPr>
          <w:p w14:paraId="5939D480"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F1F69" w:rsidRPr="00BD46BD" w14:paraId="10F9B474"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tcPr>
          <w:p w14:paraId="220660B8" w14:textId="77777777" w:rsidR="00BF1F69" w:rsidRPr="00BD46BD" w:rsidRDefault="00BF1F69" w:rsidP="000A5103">
            <w:pPr>
              <w:spacing w:line="276" w:lineRule="auto"/>
              <w:jc w:val="left"/>
              <w:rPr>
                <w:sz w:val="20"/>
                <w:szCs w:val="20"/>
                <w:lang w:val="en-US"/>
              </w:rPr>
            </w:pPr>
          </w:p>
        </w:tc>
        <w:tc>
          <w:tcPr>
            <w:tcW w:w="1556" w:type="dxa"/>
            <w:tcBorders>
              <w:right w:val="single" w:sz="18" w:space="0" w:color="9CC2E5" w:themeColor="accent5" w:themeTint="99"/>
            </w:tcBorders>
          </w:tcPr>
          <w:p w14:paraId="69B94629"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12-48 hours</w:t>
            </w:r>
          </w:p>
        </w:tc>
        <w:tc>
          <w:tcPr>
            <w:tcW w:w="1984" w:type="dxa"/>
            <w:tcBorders>
              <w:left w:val="single" w:sz="18" w:space="0" w:color="9CC2E5" w:themeColor="accent5" w:themeTint="99"/>
            </w:tcBorders>
          </w:tcPr>
          <w:p w14:paraId="03C59280"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17 (50.0%)</w:t>
            </w:r>
          </w:p>
        </w:tc>
        <w:tc>
          <w:tcPr>
            <w:tcW w:w="1985" w:type="dxa"/>
          </w:tcPr>
          <w:p w14:paraId="4D91F8CA"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rPr>
              <w:t>17 (50.0%)</w:t>
            </w:r>
          </w:p>
        </w:tc>
        <w:tc>
          <w:tcPr>
            <w:tcW w:w="1055" w:type="dxa"/>
            <w:vMerge/>
            <w:tcBorders>
              <w:right w:val="single" w:sz="18" w:space="0" w:color="9CC2E5" w:themeColor="accent5" w:themeTint="99"/>
            </w:tcBorders>
          </w:tcPr>
          <w:p w14:paraId="74023160"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132D2178"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31 (91.2%)</w:t>
            </w:r>
          </w:p>
        </w:tc>
        <w:tc>
          <w:tcPr>
            <w:tcW w:w="2245" w:type="dxa"/>
          </w:tcPr>
          <w:p w14:paraId="4569BA28"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3 (8.8%)</w:t>
            </w:r>
          </w:p>
        </w:tc>
        <w:tc>
          <w:tcPr>
            <w:tcW w:w="953" w:type="dxa"/>
            <w:vMerge/>
            <w:tcBorders>
              <w:right w:val="single" w:sz="18" w:space="0" w:color="9CC2E5" w:themeColor="accent5" w:themeTint="99"/>
            </w:tcBorders>
          </w:tcPr>
          <w:p w14:paraId="041767E7"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A56588" w:rsidRPr="00BD46BD" w14:paraId="51ECC72B"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tcBorders>
              <w:bottom w:val="single" w:sz="4" w:space="0" w:color="9CC2E5" w:themeColor="accent5" w:themeTint="99"/>
            </w:tcBorders>
          </w:tcPr>
          <w:p w14:paraId="568C8E12" w14:textId="77777777" w:rsidR="00BF1F69" w:rsidRPr="00BD46BD" w:rsidRDefault="00BF1F69" w:rsidP="000A5103">
            <w:pPr>
              <w:spacing w:line="276" w:lineRule="auto"/>
              <w:jc w:val="left"/>
              <w:rPr>
                <w:sz w:val="20"/>
                <w:szCs w:val="20"/>
                <w:lang w:val="en-US"/>
              </w:rPr>
            </w:pPr>
          </w:p>
        </w:tc>
        <w:tc>
          <w:tcPr>
            <w:tcW w:w="1556" w:type="dxa"/>
            <w:tcBorders>
              <w:bottom w:val="single" w:sz="4" w:space="0" w:color="9CC2E5" w:themeColor="accent5" w:themeTint="99"/>
              <w:right w:val="single" w:sz="18" w:space="0" w:color="9CC2E5" w:themeColor="accent5" w:themeTint="99"/>
            </w:tcBorders>
          </w:tcPr>
          <w:p w14:paraId="693330C3"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gt;72 hours</w:t>
            </w:r>
          </w:p>
        </w:tc>
        <w:tc>
          <w:tcPr>
            <w:tcW w:w="1984" w:type="dxa"/>
            <w:tcBorders>
              <w:left w:val="single" w:sz="18" w:space="0" w:color="9CC2E5" w:themeColor="accent5" w:themeTint="99"/>
            </w:tcBorders>
          </w:tcPr>
          <w:p w14:paraId="6BE29C14"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 (9.1%)</w:t>
            </w:r>
          </w:p>
        </w:tc>
        <w:tc>
          <w:tcPr>
            <w:tcW w:w="1985" w:type="dxa"/>
          </w:tcPr>
          <w:p w14:paraId="6F8A930A"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rPr>
              <w:t>10 (90.9%)</w:t>
            </w:r>
          </w:p>
        </w:tc>
        <w:tc>
          <w:tcPr>
            <w:tcW w:w="1055" w:type="dxa"/>
            <w:vMerge/>
            <w:tcBorders>
              <w:right w:val="single" w:sz="18" w:space="0" w:color="9CC2E5" w:themeColor="accent5" w:themeTint="99"/>
            </w:tcBorders>
          </w:tcPr>
          <w:p w14:paraId="3237D680"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232CCDAF"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8 (72.7%)</w:t>
            </w:r>
          </w:p>
        </w:tc>
        <w:tc>
          <w:tcPr>
            <w:tcW w:w="2245" w:type="dxa"/>
          </w:tcPr>
          <w:p w14:paraId="08DB7C9B"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3 (27.3%)</w:t>
            </w:r>
          </w:p>
        </w:tc>
        <w:tc>
          <w:tcPr>
            <w:tcW w:w="953" w:type="dxa"/>
            <w:vMerge/>
            <w:tcBorders>
              <w:right w:val="single" w:sz="18" w:space="0" w:color="9CC2E5" w:themeColor="accent5" w:themeTint="99"/>
            </w:tcBorders>
          </w:tcPr>
          <w:p w14:paraId="67480B77"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F1F69" w:rsidRPr="00BD46BD" w14:paraId="7BF7B100"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val="restart"/>
            <w:tcBorders>
              <w:top w:val="single" w:sz="4" w:space="0" w:color="9CC2E5" w:themeColor="accent5" w:themeTint="99"/>
            </w:tcBorders>
          </w:tcPr>
          <w:p w14:paraId="03A1AEE4" w14:textId="77777777" w:rsidR="00BF1F69" w:rsidRPr="00BD46BD" w:rsidRDefault="00BF1F69" w:rsidP="000A5103">
            <w:pPr>
              <w:spacing w:line="276" w:lineRule="auto"/>
              <w:jc w:val="left"/>
              <w:rPr>
                <w:i w:val="0"/>
                <w:iCs w:val="0"/>
                <w:sz w:val="20"/>
                <w:szCs w:val="20"/>
                <w:lang w:val="en-US"/>
              </w:rPr>
            </w:pPr>
            <w:r w:rsidRPr="00BD46BD">
              <w:rPr>
                <w:sz w:val="20"/>
                <w:szCs w:val="20"/>
                <w:lang w:val="en-US"/>
              </w:rPr>
              <w:t>Vascular access at appendicectomy</w:t>
            </w:r>
          </w:p>
        </w:tc>
        <w:tc>
          <w:tcPr>
            <w:tcW w:w="1556" w:type="dxa"/>
            <w:tcBorders>
              <w:top w:val="single" w:sz="4" w:space="0" w:color="9CC2E5" w:themeColor="accent5" w:themeTint="99"/>
              <w:right w:val="single" w:sz="18" w:space="0" w:color="9CC2E5" w:themeColor="accent5" w:themeTint="99"/>
            </w:tcBorders>
          </w:tcPr>
          <w:p w14:paraId="6CBF1460"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Cannula only</w:t>
            </w:r>
          </w:p>
        </w:tc>
        <w:tc>
          <w:tcPr>
            <w:tcW w:w="1984" w:type="dxa"/>
            <w:tcBorders>
              <w:left w:val="single" w:sz="18" w:space="0" w:color="9CC2E5" w:themeColor="accent5" w:themeTint="99"/>
            </w:tcBorders>
          </w:tcPr>
          <w:p w14:paraId="797DA5E0"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113 (100%)</w:t>
            </w:r>
          </w:p>
        </w:tc>
        <w:tc>
          <w:tcPr>
            <w:tcW w:w="1985" w:type="dxa"/>
          </w:tcPr>
          <w:p w14:paraId="64517E14"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 (0%)</w:t>
            </w:r>
          </w:p>
        </w:tc>
        <w:tc>
          <w:tcPr>
            <w:tcW w:w="1055" w:type="dxa"/>
            <w:vMerge w:val="restart"/>
            <w:tcBorders>
              <w:right w:val="single" w:sz="18" w:space="0" w:color="9CC2E5" w:themeColor="accent5" w:themeTint="99"/>
            </w:tcBorders>
            <w:shd w:val="clear" w:color="auto" w:fill="FFFFFF" w:themeFill="background1"/>
          </w:tcPr>
          <w:p w14:paraId="255EC146"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2245" w:type="dxa"/>
            <w:tcBorders>
              <w:left w:val="single" w:sz="18" w:space="0" w:color="9CC2E5" w:themeColor="accent5" w:themeTint="99"/>
            </w:tcBorders>
          </w:tcPr>
          <w:p w14:paraId="3F296582"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105 (92.9%)</w:t>
            </w:r>
          </w:p>
        </w:tc>
        <w:tc>
          <w:tcPr>
            <w:tcW w:w="2245" w:type="dxa"/>
          </w:tcPr>
          <w:p w14:paraId="32280637"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8 (7.1%)</w:t>
            </w:r>
          </w:p>
        </w:tc>
        <w:tc>
          <w:tcPr>
            <w:tcW w:w="953" w:type="dxa"/>
            <w:vMerge w:val="restart"/>
            <w:tcBorders>
              <w:right w:val="single" w:sz="18" w:space="0" w:color="9CC2E5" w:themeColor="accent5" w:themeTint="99"/>
            </w:tcBorders>
            <w:shd w:val="clear" w:color="auto" w:fill="FFFFFF" w:themeFill="background1"/>
          </w:tcPr>
          <w:p w14:paraId="44834B97"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lt;0.001</w:t>
            </w:r>
          </w:p>
        </w:tc>
      </w:tr>
      <w:tr w:rsidR="00BF1F69" w:rsidRPr="00BD46BD" w14:paraId="0502634B"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tcPr>
          <w:p w14:paraId="684E4256" w14:textId="77777777" w:rsidR="00BF1F69" w:rsidRPr="00BD46BD" w:rsidRDefault="00BF1F69" w:rsidP="000A5103">
            <w:pPr>
              <w:spacing w:line="276" w:lineRule="auto"/>
              <w:rPr>
                <w:i w:val="0"/>
                <w:iCs w:val="0"/>
                <w:sz w:val="20"/>
                <w:szCs w:val="20"/>
                <w:lang w:val="en-US"/>
              </w:rPr>
            </w:pPr>
          </w:p>
        </w:tc>
        <w:tc>
          <w:tcPr>
            <w:tcW w:w="1556" w:type="dxa"/>
            <w:tcBorders>
              <w:right w:val="single" w:sz="18" w:space="0" w:color="9CC2E5" w:themeColor="accent5" w:themeTint="99"/>
            </w:tcBorders>
          </w:tcPr>
          <w:p w14:paraId="1D53C878"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Midline</w:t>
            </w:r>
          </w:p>
        </w:tc>
        <w:tc>
          <w:tcPr>
            <w:tcW w:w="1984" w:type="dxa"/>
            <w:tcBorders>
              <w:left w:val="single" w:sz="18" w:space="0" w:color="9CC2E5" w:themeColor="accent5" w:themeTint="99"/>
            </w:tcBorders>
          </w:tcPr>
          <w:p w14:paraId="323E544C"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w:t>
            </w:r>
          </w:p>
        </w:tc>
        <w:tc>
          <w:tcPr>
            <w:tcW w:w="1985" w:type="dxa"/>
          </w:tcPr>
          <w:p w14:paraId="1C34C400"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35 (100%)</w:t>
            </w:r>
          </w:p>
        </w:tc>
        <w:tc>
          <w:tcPr>
            <w:tcW w:w="1055" w:type="dxa"/>
            <w:vMerge/>
            <w:tcBorders>
              <w:right w:val="single" w:sz="18" w:space="0" w:color="9CC2E5" w:themeColor="accent5" w:themeTint="99"/>
            </w:tcBorders>
            <w:shd w:val="clear" w:color="auto" w:fill="FFFFFF" w:themeFill="background1"/>
          </w:tcPr>
          <w:p w14:paraId="2F4FE60E"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27396774"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34 (97.1%)</w:t>
            </w:r>
          </w:p>
        </w:tc>
        <w:tc>
          <w:tcPr>
            <w:tcW w:w="2245" w:type="dxa"/>
          </w:tcPr>
          <w:p w14:paraId="604281BD"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1 (2.9%)</w:t>
            </w:r>
          </w:p>
        </w:tc>
        <w:tc>
          <w:tcPr>
            <w:tcW w:w="953" w:type="dxa"/>
            <w:vMerge/>
            <w:tcBorders>
              <w:right w:val="single" w:sz="18" w:space="0" w:color="9CC2E5" w:themeColor="accent5" w:themeTint="99"/>
            </w:tcBorders>
            <w:shd w:val="clear" w:color="auto" w:fill="FFFFFF" w:themeFill="background1"/>
          </w:tcPr>
          <w:p w14:paraId="72781D21"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F1F69" w:rsidRPr="00BD46BD" w14:paraId="0370C7F3" w14:textId="77777777" w:rsidTr="000A5103">
        <w:tc>
          <w:tcPr>
            <w:cnfStyle w:val="001000000000" w:firstRow="0" w:lastRow="0" w:firstColumn="1" w:lastColumn="0" w:oddVBand="0" w:evenVBand="0" w:oddHBand="0" w:evenHBand="0" w:firstRowFirstColumn="0" w:firstRowLastColumn="0" w:lastRowFirstColumn="0" w:lastRowLastColumn="0"/>
            <w:tcW w:w="1685" w:type="dxa"/>
            <w:vMerge/>
          </w:tcPr>
          <w:p w14:paraId="47A7E1BA" w14:textId="77777777" w:rsidR="00BF1F69" w:rsidRPr="00BD46BD" w:rsidRDefault="00BF1F69" w:rsidP="000A5103">
            <w:pPr>
              <w:spacing w:line="276" w:lineRule="auto"/>
              <w:rPr>
                <w:i w:val="0"/>
                <w:iCs w:val="0"/>
                <w:sz w:val="20"/>
                <w:szCs w:val="20"/>
                <w:lang w:val="en-US"/>
              </w:rPr>
            </w:pPr>
          </w:p>
        </w:tc>
        <w:tc>
          <w:tcPr>
            <w:tcW w:w="1556" w:type="dxa"/>
            <w:tcBorders>
              <w:right w:val="single" w:sz="18" w:space="0" w:color="9CC2E5" w:themeColor="accent5" w:themeTint="99"/>
            </w:tcBorders>
          </w:tcPr>
          <w:p w14:paraId="0E8B803A" w14:textId="77777777" w:rsidR="00BF1F69" w:rsidRPr="00BD46BD" w:rsidRDefault="00BF1F69" w:rsidP="000A5103">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PICC*</w:t>
            </w:r>
          </w:p>
        </w:tc>
        <w:tc>
          <w:tcPr>
            <w:tcW w:w="1984" w:type="dxa"/>
            <w:tcBorders>
              <w:left w:val="single" w:sz="18" w:space="0" w:color="9CC2E5" w:themeColor="accent5" w:themeTint="99"/>
            </w:tcBorders>
          </w:tcPr>
          <w:p w14:paraId="18C2FAE1"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w:t>
            </w:r>
          </w:p>
        </w:tc>
        <w:tc>
          <w:tcPr>
            <w:tcW w:w="1985" w:type="dxa"/>
          </w:tcPr>
          <w:p w14:paraId="0B1F39FF"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36 (100%)</w:t>
            </w:r>
          </w:p>
        </w:tc>
        <w:tc>
          <w:tcPr>
            <w:tcW w:w="1055" w:type="dxa"/>
            <w:vMerge/>
            <w:tcBorders>
              <w:right w:val="single" w:sz="18" w:space="0" w:color="9CC2E5" w:themeColor="accent5" w:themeTint="99"/>
            </w:tcBorders>
            <w:shd w:val="clear" w:color="auto" w:fill="FFFFFF" w:themeFill="background1"/>
          </w:tcPr>
          <w:p w14:paraId="48009E37"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5AC26EC2"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36 (100%)</w:t>
            </w:r>
          </w:p>
        </w:tc>
        <w:tc>
          <w:tcPr>
            <w:tcW w:w="2245" w:type="dxa"/>
          </w:tcPr>
          <w:p w14:paraId="701FECF4"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BD46BD">
              <w:rPr>
                <w:sz w:val="20"/>
                <w:szCs w:val="20"/>
                <w:lang w:val="en-US"/>
              </w:rPr>
              <w:t>0 (0%)</w:t>
            </w:r>
          </w:p>
        </w:tc>
        <w:tc>
          <w:tcPr>
            <w:tcW w:w="953" w:type="dxa"/>
            <w:vMerge/>
            <w:tcBorders>
              <w:right w:val="single" w:sz="18" w:space="0" w:color="9CC2E5" w:themeColor="accent5" w:themeTint="99"/>
            </w:tcBorders>
            <w:shd w:val="clear" w:color="auto" w:fill="FFFFFF" w:themeFill="background1"/>
          </w:tcPr>
          <w:p w14:paraId="13D23CBD" w14:textId="77777777" w:rsidR="00BF1F69" w:rsidRPr="00BD46BD" w:rsidRDefault="00BF1F69" w:rsidP="000A5103">
            <w:pPr>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BF1F69" w:rsidRPr="00BD46BD" w14:paraId="3F8EB784"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tcBorders>
              <w:bottom w:val="single" w:sz="4" w:space="0" w:color="9CC2E5" w:themeColor="accent5" w:themeTint="99"/>
            </w:tcBorders>
          </w:tcPr>
          <w:p w14:paraId="18B36BFA" w14:textId="77777777" w:rsidR="00BF1F69" w:rsidRPr="00BD46BD" w:rsidRDefault="00BF1F69" w:rsidP="000A5103">
            <w:pPr>
              <w:spacing w:line="276" w:lineRule="auto"/>
              <w:rPr>
                <w:i w:val="0"/>
                <w:iCs w:val="0"/>
                <w:sz w:val="20"/>
                <w:szCs w:val="20"/>
                <w:lang w:val="en-US"/>
              </w:rPr>
            </w:pPr>
          </w:p>
        </w:tc>
        <w:tc>
          <w:tcPr>
            <w:tcW w:w="1556" w:type="dxa"/>
            <w:tcBorders>
              <w:right w:val="single" w:sz="18" w:space="0" w:color="9CC2E5" w:themeColor="accent5" w:themeTint="99"/>
            </w:tcBorders>
          </w:tcPr>
          <w:p w14:paraId="3642203A" w14:textId="77777777" w:rsidR="00BF1F69" w:rsidRPr="00BD46BD" w:rsidRDefault="00BF1F69" w:rsidP="000A5103">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NTCVC</w:t>
            </w:r>
          </w:p>
        </w:tc>
        <w:tc>
          <w:tcPr>
            <w:tcW w:w="1984" w:type="dxa"/>
            <w:tcBorders>
              <w:left w:val="single" w:sz="18" w:space="0" w:color="9CC2E5" w:themeColor="accent5" w:themeTint="99"/>
            </w:tcBorders>
          </w:tcPr>
          <w:p w14:paraId="21DB12B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w:t>
            </w:r>
          </w:p>
        </w:tc>
        <w:tc>
          <w:tcPr>
            <w:tcW w:w="1985" w:type="dxa"/>
          </w:tcPr>
          <w:p w14:paraId="6C69881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5 (100%)</w:t>
            </w:r>
          </w:p>
        </w:tc>
        <w:tc>
          <w:tcPr>
            <w:tcW w:w="1055" w:type="dxa"/>
            <w:vMerge/>
            <w:tcBorders>
              <w:right w:val="single" w:sz="18" w:space="0" w:color="9CC2E5" w:themeColor="accent5" w:themeTint="99"/>
            </w:tcBorders>
            <w:shd w:val="clear" w:color="auto" w:fill="FFFFFF" w:themeFill="background1"/>
          </w:tcPr>
          <w:p w14:paraId="2796A822"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245" w:type="dxa"/>
            <w:tcBorders>
              <w:left w:val="single" w:sz="18" w:space="0" w:color="9CC2E5" w:themeColor="accent5" w:themeTint="99"/>
            </w:tcBorders>
          </w:tcPr>
          <w:p w14:paraId="59BCE8CE"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2 (40.0%)</w:t>
            </w:r>
          </w:p>
        </w:tc>
        <w:tc>
          <w:tcPr>
            <w:tcW w:w="2245" w:type="dxa"/>
          </w:tcPr>
          <w:p w14:paraId="3F3C197A"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BD46BD">
              <w:rPr>
                <w:sz w:val="20"/>
                <w:szCs w:val="20"/>
                <w:lang w:val="en-US"/>
              </w:rPr>
              <w:t>3 (60.0%)</w:t>
            </w:r>
          </w:p>
        </w:tc>
        <w:tc>
          <w:tcPr>
            <w:tcW w:w="953" w:type="dxa"/>
            <w:vMerge/>
            <w:tcBorders>
              <w:right w:val="single" w:sz="18" w:space="0" w:color="9CC2E5" w:themeColor="accent5" w:themeTint="99"/>
            </w:tcBorders>
            <w:shd w:val="clear" w:color="auto" w:fill="FFFFFF" w:themeFill="background1"/>
          </w:tcPr>
          <w:p w14:paraId="7FAA33B6" w14:textId="77777777" w:rsidR="00BF1F69" w:rsidRPr="00BD46BD" w:rsidRDefault="00BF1F69" w:rsidP="000A5103">
            <w:pPr>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US"/>
              </w:rPr>
            </w:pPr>
          </w:p>
        </w:tc>
      </w:tr>
    </w:tbl>
    <w:p w14:paraId="55A582D6" w14:textId="674CC64F" w:rsidR="00266EDB" w:rsidRDefault="00266EDB" w:rsidP="00266EDB">
      <w:r>
        <w:rPr>
          <w:b/>
          <w:bCs/>
        </w:rPr>
        <w:t xml:space="preserve">Table 2 – Characteristics of children treated with (a) peripheral cannula alone versus advanced vascular access device insertion at appendicectomy and (b) children who required unplanned advanced vascular access device insertion versus those who didn’t. </w:t>
      </w:r>
      <w:r>
        <w:t>Data are median (IQR) or n (%). AVAD = advanced vascular access device, WCC = white cell count, CRP = C-reactive protein, NBM = nil by mouth. PICC =</w:t>
      </w:r>
      <w:r w:rsidRPr="009E39A5">
        <w:t xml:space="preserve"> peripherally inserted central venous catheter</w:t>
      </w:r>
      <w:r>
        <w:t xml:space="preserve">, NTCVC = </w:t>
      </w:r>
      <w:r w:rsidRPr="009E39A5">
        <w:t>non-tunnelled central venous catheter</w:t>
      </w:r>
      <w:r>
        <w:t>. *One child received a PICC and NTCVC at appendicectomy and are in this category here.</w:t>
      </w:r>
    </w:p>
    <w:tbl>
      <w:tblPr>
        <w:tblStyle w:val="GridTable3-Accent5"/>
        <w:tblW w:w="6215" w:type="dxa"/>
        <w:tblInd w:w="5" w:type="dxa"/>
        <w:tblLook w:val="04A0" w:firstRow="1" w:lastRow="0" w:firstColumn="1" w:lastColumn="0" w:noHBand="0" w:noVBand="1"/>
      </w:tblPr>
      <w:tblGrid>
        <w:gridCol w:w="1659"/>
        <w:gridCol w:w="1661"/>
        <w:gridCol w:w="2064"/>
        <w:gridCol w:w="831"/>
      </w:tblGrid>
      <w:tr w:rsidR="00A56588" w:rsidRPr="00EB54F7" w14:paraId="7D26F77E" w14:textId="77777777" w:rsidTr="000A51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20" w:type="dxa"/>
            <w:gridSpan w:val="2"/>
            <w:tcBorders>
              <w:right w:val="single" w:sz="4" w:space="0" w:color="9CC2E5" w:themeColor="accent5" w:themeTint="99"/>
            </w:tcBorders>
            <w:hideMark/>
          </w:tcPr>
          <w:p w14:paraId="62CDF604" w14:textId="77777777" w:rsidR="00A56588" w:rsidRPr="00EB54F7" w:rsidRDefault="00A56588" w:rsidP="000A5103">
            <w:pPr>
              <w:spacing w:line="276" w:lineRule="auto"/>
              <w:rPr>
                <w:lang w:eastAsia="en-GB"/>
              </w:rPr>
            </w:pPr>
          </w:p>
        </w:tc>
        <w:tc>
          <w:tcPr>
            <w:tcW w:w="2064" w:type="dxa"/>
            <w:tcBorders>
              <w:left w:val="single" w:sz="4" w:space="0" w:color="9CC2E5" w:themeColor="accent5" w:themeTint="99"/>
              <w:right w:val="single" w:sz="4" w:space="0" w:color="9CC2E5" w:themeColor="accent5" w:themeTint="99"/>
            </w:tcBorders>
          </w:tcPr>
          <w:p w14:paraId="1263F51C" w14:textId="77777777" w:rsidR="00A56588" w:rsidRPr="00EB54F7" w:rsidRDefault="00A56588" w:rsidP="000A5103">
            <w:pPr>
              <w:spacing w:line="276" w:lineRule="auto"/>
              <w:cnfStyle w:val="100000000000" w:firstRow="1" w:lastRow="0" w:firstColumn="0" w:lastColumn="0" w:oddVBand="0" w:evenVBand="0" w:oddHBand="0" w:evenHBand="0" w:firstRowFirstColumn="0" w:firstRowLastColumn="0" w:lastRowFirstColumn="0" w:lastRowLastColumn="0"/>
              <w:rPr>
                <w:lang w:eastAsia="en-GB"/>
              </w:rPr>
            </w:pPr>
            <w:r>
              <w:rPr>
                <w:lang w:eastAsia="en-GB"/>
              </w:rPr>
              <w:t>Odds ratio (95% CI)</w:t>
            </w:r>
          </w:p>
        </w:tc>
        <w:tc>
          <w:tcPr>
            <w:tcW w:w="831" w:type="dxa"/>
            <w:tcBorders>
              <w:left w:val="single" w:sz="4" w:space="0" w:color="9CC2E5" w:themeColor="accent5" w:themeTint="99"/>
            </w:tcBorders>
          </w:tcPr>
          <w:p w14:paraId="1FBEFE1A" w14:textId="77777777" w:rsidR="00A56588" w:rsidRPr="00EB54F7" w:rsidRDefault="00A56588" w:rsidP="000A5103">
            <w:pPr>
              <w:spacing w:line="276" w:lineRule="auto"/>
              <w:cnfStyle w:val="100000000000" w:firstRow="1" w:lastRow="0" w:firstColumn="0" w:lastColumn="0" w:oddVBand="0" w:evenVBand="0" w:oddHBand="0" w:evenHBand="0" w:firstRowFirstColumn="0" w:firstRowLastColumn="0" w:lastRowFirstColumn="0" w:lastRowLastColumn="0"/>
              <w:rPr>
                <w:lang w:eastAsia="en-GB"/>
              </w:rPr>
            </w:pPr>
            <w:r>
              <w:rPr>
                <w:lang w:eastAsia="en-GB"/>
              </w:rPr>
              <w:t>p</w:t>
            </w:r>
          </w:p>
        </w:tc>
      </w:tr>
      <w:tr w:rsidR="00A56588" w:rsidRPr="00EB54F7" w14:paraId="3EE2062F"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gridSpan w:val="2"/>
            <w:tcBorders>
              <w:bottom w:val="single" w:sz="4" w:space="0" w:color="9CC2E5" w:themeColor="accent5" w:themeTint="99"/>
            </w:tcBorders>
            <w:hideMark/>
          </w:tcPr>
          <w:p w14:paraId="5AF1AAFC" w14:textId="77777777" w:rsidR="00A56588" w:rsidRPr="003F3C54" w:rsidRDefault="00A56588" w:rsidP="000A5103">
            <w:pPr>
              <w:spacing w:line="276" w:lineRule="auto"/>
              <w:jc w:val="left"/>
              <w:rPr>
                <w:lang w:eastAsia="en-GB"/>
              </w:rPr>
            </w:pPr>
            <w:r w:rsidRPr="003F3C54">
              <w:rPr>
                <w:lang w:eastAsia="en-GB"/>
              </w:rPr>
              <w:t xml:space="preserve">Age, </w:t>
            </w:r>
            <w:r>
              <w:rPr>
                <w:lang w:eastAsia="en-GB"/>
              </w:rPr>
              <w:t>de</w:t>
            </w:r>
            <w:r w:rsidRPr="003F3C54">
              <w:rPr>
                <w:lang w:eastAsia="en-GB"/>
              </w:rPr>
              <w:t>crease per year</w:t>
            </w:r>
          </w:p>
        </w:tc>
        <w:tc>
          <w:tcPr>
            <w:tcW w:w="2064" w:type="dxa"/>
            <w:tcBorders>
              <w:bottom w:val="single" w:sz="4" w:space="0" w:color="9CC2E5" w:themeColor="accent5" w:themeTint="99"/>
            </w:tcBorders>
          </w:tcPr>
          <w:p w14:paraId="04397C76" w14:textId="77777777" w:rsidR="00A56588" w:rsidRPr="00EB54F7"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rPr>
                <w:rFonts w:ascii="Calibri" w:hAnsi="Calibri" w:cs="Calibri"/>
                <w:color w:val="000000"/>
              </w:rPr>
              <w:t>1.19 (1.09 to 1.30)</w:t>
            </w:r>
          </w:p>
        </w:tc>
        <w:tc>
          <w:tcPr>
            <w:tcW w:w="831" w:type="dxa"/>
          </w:tcPr>
          <w:p w14:paraId="2C687876" w14:textId="77777777" w:rsidR="00A56588" w:rsidRPr="00D26F4C"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rsidRPr="00D26F4C">
              <w:rPr>
                <w:lang w:eastAsia="en-GB"/>
              </w:rPr>
              <w:t>&lt;0.001</w:t>
            </w:r>
          </w:p>
        </w:tc>
      </w:tr>
      <w:tr w:rsidR="00A56588" w:rsidRPr="00EB54F7" w14:paraId="30D01280" w14:textId="77777777" w:rsidTr="000A5103">
        <w:tc>
          <w:tcPr>
            <w:cnfStyle w:val="001000000000" w:firstRow="0" w:lastRow="0" w:firstColumn="1" w:lastColumn="0" w:oddVBand="0" w:evenVBand="0" w:oddHBand="0" w:evenHBand="0" w:firstRowFirstColumn="0" w:firstRowLastColumn="0" w:lastRowFirstColumn="0" w:lastRowLastColumn="0"/>
            <w:tcW w:w="3320" w:type="dxa"/>
            <w:gridSpan w:val="2"/>
            <w:tcBorders>
              <w:top w:val="single" w:sz="4" w:space="0" w:color="9CC2E5" w:themeColor="accent5" w:themeTint="99"/>
              <w:bottom w:val="single" w:sz="4" w:space="0" w:color="9CC2E5" w:themeColor="accent5" w:themeTint="99"/>
            </w:tcBorders>
            <w:hideMark/>
          </w:tcPr>
          <w:p w14:paraId="0013FF36" w14:textId="77777777" w:rsidR="00A56588" w:rsidRPr="003F3C54" w:rsidRDefault="00A56588" w:rsidP="000A5103">
            <w:pPr>
              <w:spacing w:line="276" w:lineRule="auto"/>
              <w:jc w:val="left"/>
              <w:rPr>
                <w:lang w:eastAsia="en-GB"/>
              </w:rPr>
            </w:pPr>
            <w:r w:rsidRPr="003F3C54">
              <w:rPr>
                <w:lang w:eastAsia="en-GB"/>
              </w:rPr>
              <w:t>Female</w:t>
            </w:r>
          </w:p>
        </w:tc>
        <w:tc>
          <w:tcPr>
            <w:tcW w:w="2064" w:type="dxa"/>
            <w:tcBorders>
              <w:top w:val="single" w:sz="4" w:space="0" w:color="9CC2E5" w:themeColor="accent5" w:themeTint="99"/>
              <w:bottom w:val="single" w:sz="4" w:space="0" w:color="9CC2E5" w:themeColor="accent5" w:themeTint="99"/>
            </w:tcBorders>
          </w:tcPr>
          <w:p w14:paraId="1A326EB2" w14:textId="77777777" w:rsidR="00A56588" w:rsidRPr="00EB54F7" w:rsidRDefault="00A56588" w:rsidP="000A5103">
            <w:pPr>
              <w:spacing w:line="276" w:lineRule="auto"/>
              <w:cnfStyle w:val="000000000000" w:firstRow="0" w:lastRow="0" w:firstColumn="0" w:lastColumn="0" w:oddVBand="0" w:evenVBand="0" w:oddHBand="0" w:evenHBand="0" w:firstRowFirstColumn="0" w:firstRowLastColumn="0" w:lastRowFirstColumn="0" w:lastRowLastColumn="0"/>
              <w:rPr>
                <w:lang w:eastAsia="en-GB"/>
              </w:rPr>
            </w:pPr>
            <w:r>
              <w:rPr>
                <w:rFonts w:ascii="Calibri" w:hAnsi="Calibri" w:cs="Calibri"/>
                <w:color w:val="000000"/>
              </w:rPr>
              <w:t>3.14 (1.47 to 6.71)</w:t>
            </w:r>
          </w:p>
        </w:tc>
        <w:tc>
          <w:tcPr>
            <w:tcW w:w="831" w:type="dxa"/>
          </w:tcPr>
          <w:p w14:paraId="1BCD5F5C" w14:textId="77777777" w:rsidR="00A56588" w:rsidRPr="00D26F4C" w:rsidRDefault="00A56588" w:rsidP="000A5103">
            <w:pPr>
              <w:spacing w:line="276" w:lineRule="auto"/>
              <w:cnfStyle w:val="000000000000" w:firstRow="0" w:lastRow="0" w:firstColumn="0" w:lastColumn="0" w:oddVBand="0" w:evenVBand="0" w:oddHBand="0" w:evenHBand="0" w:firstRowFirstColumn="0" w:firstRowLastColumn="0" w:lastRowFirstColumn="0" w:lastRowLastColumn="0"/>
              <w:rPr>
                <w:lang w:eastAsia="en-GB"/>
              </w:rPr>
            </w:pPr>
            <w:r w:rsidRPr="00D26F4C">
              <w:rPr>
                <w:lang w:eastAsia="en-GB"/>
              </w:rPr>
              <w:t>0.003</w:t>
            </w:r>
          </w:p>
        </w:tc>
      </w:tr>
      <w:tr w:rsidR="00A56588" w:rsidRPr="00EB54F7" w14:paraId="367F88C6"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gridSpan w:val="2"/>
            <w:tcBorders>
              <w:top w:val="single" w:sz="4" w:space="0" w:color="9CC2E5" w:themeColor="accent5" w:themeTint="99"/>
              <w:bottom w:val="single" w:sz="4" w:space="0" w:color="9CC2E5" w:themeColor="accent5" w:themeTint="99"/>
            </w:tcBorders>
            <w:hideMark/>
          </w:tcPr>
          <w:p w14:paraId="3962841A" w14:textId="77777777" w:rsidR="00A56588" w:rsidRPr="003F3C54" w:rsidRDefault="00A56588" w:rsidP="000A5103">
            <w:pPr>
              <w:spacing w:line="276" w:lineRule="auto"/>
              <w:jc w:val="left"/>
              <w:rPr>
                <w:lang w:eastAsia="en-GB"/>
              </w:rPr>
            </w:pPr>
            <w:r w:rsidRPr="003F3C54">
              <w:t xml:space="preserve">Duration of symptoms of appendicitis, </w:t>
            </w:r>
            <w:r w:rsidRPr="003F3C54">
              <w:rPr>
                <w:lang w:eastAsia="en-GB"/>
              </w:rPr>
              <w:t xml:space="preserve">increase per </w:t>
            </w:r>
            <w:r w:rsidRPr="003F3C54">
              <w:t>day</w:t>
            </w:r>
          </w:p>
        </w:tc>
        <w:tc>
          <w:tcPr>
            <w:tcW w:w="2064" w:type="dxa"/>
            <w:tcBorders>
              <w:top w:val="single" w:sz="4" w:space="0" w:color="9CC2E5" w:themeColor="accent5" w:themeTint="99"/>
              <w:bottom w:val="single" w:sz="4" w:space="0" w:color="9CC2E5" w:themeColor="accent5" w:themeTint="99"/>
            </w:tcBorders>
          </w:tcPr>
          <w:p w14:paraId="1372BDDA" w14:textId="77777777" w:rsidR="00A56588" w:rsidRPr="00EB54F7"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rPr>
                <w:rFonts w:ascii="Calibri" w:hAnsi="Calibri" w:cs="Calibri"/>
                <w:color w:val="000000"/>
              </w:rPr>
              <w:t>0.99 (0.82 to 1.19)</w:t>
            </w:r>
          </w:p>
        </w:tc>
        <w:tc>
          <w:tcPr>
            <w:tcW w:w="831" w:type="dxa"/>
          </w:tcPr>
          <w:p w14:paraId="33EA16F5" w14:textId="77777777" w:rsidR="00A56588" w:rsidRPr="00D26F4C"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rsidRPr="00D26F4C">
              <w:rPr>
                <w:lang w:eastAsia="en-GB"/>
              </w:rPr>
              <w:t>0.88</w:t>
            </w:r>
          </w:p>
        </w:tc>
      </w:tr>
      <w:tr w:rsidR="00A56588" w:rsidRPr="00EB54F7" w14:paraId="5F0CB027" w14:textId="77777777" w:rsidTr="000A5103">
        <w:tc>
          <w:tcPr>
            <w:cnfStyle w:val="001000000000" w:firstRow="0" w:lastRow="0" w:firstColumn="1" w:lastColumn="0" w:oddVBand="0" w:evenVBand="0" w:oddHBand="0" w:evenHBand="0" w:firstRowFirstColumn="0" w:firstRowLastColumn="0" w:lastRowFirstColumn="0" w:lastRowLastColumn="0"/>
            <w:tcW w:w="3320" w:type="dxa"/>
            <w:gridSpan w:val="2"/>
            <w:tcBorders>
              <w:top w:val="single" w:sz="4" w:space="0" w:color="9CC2E5" w:themeColor="accent5" w:themeTint="99"/>
              <w:bottom w:val="single" w:sz="4" w:space="0" w:color="9CC2E5" w:themeColor="accent5" w:themeTint="99"/>
            </w:tcBorders>
          </w:tcPr>
          <w:p w14:paraId="55AEF09D" w14:textId="77777777" w:rsidR="00A56588" w:rsidRDefault="00A56588" w:rsidP="000A5103">
            <w:pPr>
              <w:spacing w:line="276" w:lineRule="auto"/>
              <w:jc w:val="left"/>
            </w:pPr>
            <w:r>
              <w:t>Admission CRP, increase per unit</w:t>
            </w:r>
          </w:p>
        </w:tc>
        <w:tc>
          <w:tcPr>
            <w:tcW w:w="2064" w:type="dxa"/>
            <w:tcBorders>
              <w:top w:val="single" w:sz="4" w:space="0" w:color="9CC2E5" w:themeColor="accent5" w:themeTint="99"/>
            </w:tcBorders>
          </w:tcPr>
          <w:p w14:paraId="3351AB53" w14:textId="77777777" w:rsidR="00A56588" w:rsidRPr="00EB54F7" w:rsidRDefault="00A56588" w:rsidP="000A5103">
            <w:pPr>
              <w:spacing w:line="276" w:lineRule="auto"/>
              <w:cnfStyle w:val="000000000000" w:firstRow="0" w:lastRow="0" w:firstColumn="0" w:lastColumn="0" w:oddVBand="0" w:evenVBand="0" w:oddHBand="0" w:evenHBand="0" w:firstRowFirstColumn="0" w:firstRowLastColumn="0" w:lastRowFirstColumn="0" w:lastRowLastColumn="0"/>
              <w:rPr>
                <w:lang w:eastAsia="en-GB"/>
              </w:rPr>
            </w:pPr>
            <w:r>
              <w:rPr>
                <w:rFonts w:ascii="Calibri" w:hAnsi="Calibri" w:cs="Calibri"/>
                <w:color w:val="000000"/>
              </w:rPr>
              <w:t>1 (1 to 1.01)</w:t>
            </w:r>
          </w:p>
        </w:tc>
        <w:tc>
          <w:tcPr>
            <w:tcW w:w="831" w:type="dxa"/>
          </w:tcPr>
          <w:p w14:paraId="5F266565" w14:textId="77777777" w:rsidR="00A56588" w:rsidRPr="00D26F4C" w:rsidRDefault="00A56588" w:rsidP="000A5103">
            <w:pPr>
              <w:spacing w:line="276" w:lineRule="auto"/>
              <w:cnfStyle w:val="000000000000" w:firstRow="0" w:lastRow="0" w:firstColumn="0" w:lastColumn="0" w:oddVBand="0" w:evenVBand="0" w:oddHBand="0" w:evenHBand="0" w:firstRowFirstColumn="0" w:firstRowLastColumn="0" w:lastRowFirstColumn="0" w:lastRowLastColumn="0"/>
              <w:rPr>
                <w:lang w:eastAsia="en-GB"/>
              </w:rPr>
            </w:pPr>
            <w:r w:rsidRPr="00D26F4C">
              <w:rPr>
                <w:lang w:eastAsia="en-GB"/>
              </w:rPr>
              <w:t>0.30</w:t>
            </w:r>
          </w:p>
        </w:tc>
      </w:tr>
      <w:tr w:rsidR="00A56588" w:rsidRPr="00EB54F7" w14:paraId="0BF3A1CA"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9" w:type="dxa"/>
            <w:tcBorders>
              <w:top w:val="single" w:sz="4" w:space="0" w:color="9CC2E5" w:themeColor="accent5" w:themeTint="99"/>
            </w:tcBorders>
          </w:tcPr>
          <w:p w14:paraId="04CEA78E" w14:textId="77777777" w:rsidR="00A56588" w:rsidRPr="00EB54F7" w:rsidRDefault="00A56588" w:rsidP="000A5103">
            <w:pPr>
              <w:spacing w:line="276" w:lineRule="auto"/>
              <w:jc w:val="left"/>
              <w:rPr>
                <w:i w:val="0"/>
                <w:iCs w:val="0"/>
                <w:lang w:eastAsia="en-GB"/>
              </w:rPr>
            </w:pPr>
            <w:r>
              <w:t>Intra-op findings - pus</w:t>
            </w:r>
          </w:p>
        </w:tc>
        <w:tc>
          <w:tcPr>
            <w:tcW w:w="1661" w:type="dxa"/>
            <w:tcBorders>
              <w:top w:val="single" w:sz="4" w:space="0" w:color="9CC2E5" w:themeColor="accent5" w:themeTint="99"/>
            </w:tcBorders>
          </w:tcPr>
          <w:p w14:paraId="06FEAED5" w14:textId="77777777" w:rsidR="00A56588" w:rsidRPr="00EB54F7"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t>None</w:t>
            </w:r>
          </w:p>
        </w:tc>
        <w:tc>
          <w:tcPr>
            <w:tcW w:w="2064" w:type="dxa"/>
          </w:tcPr>
          <w:p w14:paraId="7385D65A" w14:textId="77777777" w:rsidR="00A56588" w:rsidRPr="00EB54F7"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rPr>
                <w:lang w:eastAsia="en-GB"/>
              </w:rPr>
              <w:t>Reference</w:t>
            </w:r>
          </w:p>
        </w:tc>
        <w:tc>
          <w:tcPr>
            <w:tcW w:w="831" w:type="dxa"/>
          </w:tcPr>
          <w:p w14:paraId="707D24A4" w14:textId="77777777" w:rsidR="00A56588" w:rsidRPr="00D26F4C"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p>
        </w:tc>
      </w:tr>
      <w:tr w:rsidR="00A56588" w:rsidRPr="00EB54F7" w14:paraId="15C11804" w14:textId="77777777" w:rsidTr="000A5103">
        <w:tc>
          <w:tcPr>
            <w:cnfStyle w:val="001000000000" w:firstRow="0" w:lastRow="0" w:firstColumn="1" w:lastColumn="0" w:oddVBand="0" w:evenVBand="0" w:oddHBand="0" w:evenHBand="0" w:firstRowFirstColumn="0" w:firstRowLastColumn="0" w:lastRowFirstColumn="0" w:lastRowLastColumn="0"/>
            <w:tcW w:w="1659" w:type="dxa"/>
            <w:tcBorders>
              <w:bottom w:val="single" w:sz="4" w:space="0" w:color="FFFFFF" w:themeColor="background1"/>
            </w:tcBorders>
          </w:tcPr>
          <w:p w14:paraId="1C927FC0" w14:textId="77777777" w:rsidR="00A56588" w:rsidRPr="00EB54F7" w:rsidRDefault="00A56588" w:rsidP="000A5103">
            <w:pPr>
              <w:spacing w:line="276" w:lineRule="auto"/>
              <w:jc w:val="left"/>
              <w:rPr>
                <w:lang w:eastAsia="en-GB"/>
              </w:rPr>
            </w:pPr>
          </w:p>
        </w:tc>
        <w:tc>
          <w:tcPr>
            <w:tcW w:w="1661" w:type="dxa"/>
          </w:tcPr>
          <w:p w14:paraId="3B3BB986" w14:textId="77777777" w:rsidR="00A56588" w:rsidRPr="00EB54F7" w:rsidRDefault="00A56588" w:rsidP="000A5103">
            <w:pPr>
              <w:spacing w:line="276" w:lineRule="auto"/>
              <w:cnfStyle w:val="000000000000" w:firstRow="0" w:lastRow="0" w:firstColumn="0" w:lastColumn="0" w:oddVBand="0" w:evenVBand="0" w:oddHBand="0" w:evenHBand="0" w:firstRowFirstColumn="0" w:firstRowLastColumn="0" w:lastRowFirstColumn="0" w:lastRowLastColumn="0"/>
              <w:rPr>
                <w:lang w:eastAsia="en-GB"/>
              </w:rPr>
            </w:pPr>
            <w:r>
              <w:t>Localised</w:t>
            </w:r>
          </w:p>
        </w:tc>
        <w:tc>
          <w:tcPr>
            <w:tcW w:w="2064" w:type="dxa"/>
          </w:tcPr>
          <w:p w14:paraId="7D491C2C" w14:textId="77777777" w:rsidR="00A56588" w:rsidRPr="00EB54F7" w:rsidRDefault="00A56588" w:rsidP="000A5103">
            <w:pPr>
              <w:spacing w:line="276" w:lineRule="auto"/>
              <w:cnfStyle w:val="000000000000" w:firstRow="0" w:lastRow="0" w:firstColumn="0" w:lastColumn="0" w:oddVBand="0" w:evenVBand="0" w:oddHBand="0" w:evenHBand="0" w:firstRowFirstColumn="0" w:firstRowLastColumn="0" w:lastRowFirstColumn="0" w:lastRowLastColumn="0"/>
              <w:rPr>
                <w:lang w:eastAsia="en-GB"/>
              </w:rPr>
            </w:pPr>
            <w:r>
              <w:rPr>
                <w:rFonts w:ascii="Calibri" w:hAnsi="Calibri" w:cs="Calibri"/>
                <w:color w:val="000000"/>
              </w:rPr>
              <w:t>1.31 (0.55 to 3.14)</w:t>
            </w:r>
          </w:p>
        </w:tc>
        <w:tc>
          <w:tcPr>
            <w:tcW w:w="831" w:type="dxa"/>
          </w:tcPr>
          <w:p w14:paraId="78CAC3A9" w14:textId="77777777" w:rsidR="00A56588" w:rsidRPr="00D26F4C" w:rsidRDefault="00A56588" w:rsidP="000A5103">
            <w:pPr>
              <w:spacing w:line="276" w:lineRule="auto"/>
              <w:cnfStyle w:val="000000000000" w:firstRow="0" w:lastRow="0" w:firstColumn="0" w:lastColumn="0" w:oddVBand="0" w:evenVBand="0" w:oddHBand="0" w:evenHBand="0" w:firstRowFirstColumn="0" w:firstRowLastColumn="0" w:lastRowFirstColumn="0" w:lastRowLastColumn="0"/>
              <w:rPr>
                <w:lang w:eastAsia="en-GB"/>
              </w:rPr>
            </w:pPr>
            <w:r w:rsidRPr="00D26F4C">
              <w:rPr>
                <w:lang w:eastAsia="en-GB"/>
              </w:rPr>
              <w:t>0.54</w:t>
            </w:r>
          </w:p>
        </w:tc>
      </w:tr>
      <w:tr w:rsidR="00A56588" w:rsidRPr="00EB54F7" w14:paraId="0D09A718"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9" w:type="dxa"/>
            <w:tcBorders>
              <w:top w:val="single" w:sz="4" w:space="0" w:color="FFFFFF" w:themeColor="background1"/>
              <w:bottom w:val="single" w:sz="4" w:space="0" w:color="9CC2E5" w:themeColor="accent5" w:themeTint="99"/>
            </w:tcBorders>
          </w:tcPr>
          <w:p w14:paraId="2BC32167" w14:textId="77777777" w:rsidR="00A56588" w:rsidRPr="00EB54F7" w:rsidRDefault="00A56588" w:rsidP="000A5103">
            <w:pPr>
              <w:spacing w:line="276" w:lineRule="auto"/>
              <w:jc w:val="left"/>
              <w:rPr>
                <w:lang w:eastAsia="en-GB"/>
              </w:rPr>
            </w:pPr>
          </w:p>
        </w:tc>
        <w:tc>
          <w:tcPr>
            <w:tcW w:w="1661" w:type="dxa"/>
            <w:tcBorders>
              <w:top w:val="single" w:sz="4" w:space="0" w:color="9CC2E5" w:themeColor="accent5" w:themeTint="99"/>
              <w:bottom w:val="single" w:sz="4" w:space="0" w:color="9CC2E5" w:themeColor="accent5" w:themeTint="99"/>
            </w:tcBorders>
          </w:tcPr>
          <w:p w14:paraId="77E53EFC" w14:textId="77777777" w:rsidR="00A56588" w:rsidRPr="00EB54F7"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t>Widespread</w:t>
            </w:r>
          </w:p>
        </w:tc>
        <w:tc>
          <w:tcPr>
            <w:tcW w:w="2064" w:type="dxa"/>
            <w:tcBorders>
              <w:top w:val="single" w:sz="4" w:space="0" w:color="9CC2E5" w:themeColor="accent5" w:themeTint="99"/>
            </w:tcBorders>
          </w:tcPr>
          <w:p w14:paraId="30AE5032" w14:textId="77777777" w:rsidR="00A56588" w:rsidRPr="00EB54F7"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rPr>
                <w:rFonts w:ascii="Calibri" w:hAnsi="Calibri" w:cs="Calibri"/>
                <w:color w:val="000000"/>
              </w:rPr>
              <w:t>3.89 (1.26 to 12.01)</w:t>
            </w:r>
          </w:p>
        </w:tc>
        <w:tc>
          <w:tcPr>
            <w:tcW w:w="831" w:type="dxa"/>
            <w:tcBorders>
              <w:top w:val="single" w:sz="4" w:space="0" w:color="9CC2E5" w:themeColor="accent5" w:themeTint="99"/>
            </w:tcBorders>
          </w:tcPr>
          <w:p w14:paraId="2A475160" w14:textId="77777777" w:rsidR="00A56588" w:rsidRPr="00D26F4C"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rsidRPr="00D26F4C">
              <w:rPr>
                <w:lang w:eastAsia="en-GB"/>
              </w:rPr>
              <w:t>0.02</w:t>
            </w:r>
          </w:p>
        </w:tc>
      </w:tr>
      <w:tr w:rsidR="00A56588" w:rsidRPr="00EB54F7" w14:paraId="7AE30C2F" w14:textId="77777777" w:rsidTr="000A5103">
        <w:tc>
          <w:tcPr>
            <w:cnfStyle w:val="001000000000" w:firstRow="0" w:lastRow="0" w:firstColumn="1" w:lastColumn="0" w:oddVBand="0" w:evenVBand="0" w:oddHBand="0" w:evenHBand="0" w:firstRowFirstColumn="0" w:firstRowLastColumn="0" w:lastRowFirstColumn="0" w:lastRowLastColumn="0"/>
            <w:tcW w:w="3320" w:type="dxa"/>
            <w:gridSpan w:val="2"/>
            <w:tcBorders>
              <w:top w:val="single" w:sz="4" w:space="0" w:color="9CC2E5" w:themeColor="accent5" w:themeTint="99"/>
              <w:bottom w:val="single" w:sz="4" w:space="0" w:color="9CC2E5" w:themeColor="accent5" w:themeTint="99"/>
            </w:tcBorders>
          </w:tcPr>
          <w:p w14:paraId="465C07AE" w14:textId="77777777" w:rsidR="00A56588" w:rsidRPr="003F3C54" w:rsidRDefault="00A56588" w:rsidP="000A5103">
            <w:pPr>
              <w:spacing w:line="276" w:lineRule="auto"/>
              <w:jc w:val="left"/>
            </w:pPr>
            <w:r w:rsidRPr="003F3C54">
              <w:rPr>
                <w:lang w:eastAsia="en-GB"/>
              </w:rPr>
              <w:t>Perforated appendicitis or appendix mass</w:t>
            </w:r>
          </w:p>
        </w:tc>
        <w:tc>
          <w:tcPr>
            <w:tcW w:w="2064" w:type="dxa"/>
          </w:tcPr>
          <w:p w14:paraId="539F6E62" w14:textId="77777777" w:rsidR="00A56588" w:rsidRPr="00EB54F7" w:rsidRDefault="00A56588" w:rsidP="000A5103">
            <w:pPr>
              <w:spacing w:line="276" w:lineRule="auto"/>
              <w:cnfStyle w:val="000000000000" w:firstRow="0" w:lastRow="0" w:firstColumn="0" w:lastColumn="0" w:oddVBand="0" w:evenVBand="0" w:oddHBand="0" w:evenHBand="0" w:firstRowFirstColumn="0" w:firstRowLastColumn="0" w:lastRowFirstColumn="0" w:lastRowLastColumn="0"/>
              <w:rPr>
                <w:lang w:eastAsia="en-GB"/>
              </w:rPr>
            </w:pPr>
            <w:r>
              <w:rPr>
                <w:rFonts w:ascii="Calibri" w:hAnsi="Calibri" w:cs="Calibri"/>
                <w:color w:val="000000"/>
              </w:rPr>
              <w:t>3.18 (1.38 to 7.36)</w:t>
            </w:r>
          </w:p>
        </w:tc>
        <w:tc>
          <w:tcPr>
            <w:tcW w:w="831" w:type="dxa"/>
          </w:tcPr>
          <w:p w14:paraId="265A8D14" w14:textId="77777777" w:rsidR="00A56588" w:rsidRPr="00D26F4C" w:rsidRDefault="00A56588" w:rsidP="000A5103">
            <w:pPr>
              <w:spacing w:line="276" w:lineRule="auto"/>
              <w:cnfStyle w:val="000000000000" w:firstRow="0" w:lastRow="0" w:firstColumn="0" w:lastColumn="0" w:oddVBand="0" w:evenVBand="0" w:oddHBand="0" w:evenHBand="0" w:firstRowFirstColumn="0" w:firstRowLastColumn="0" w:lastRowFirstColumn="0" w:lastRowLastColumn="0"/>
              <w:rPr>
                <w:lang w:eastAsia="en-GB"/>
              </w:rPr>
            </w:pPr>
            <w:r w:rsidRPr="00D26F4C">
              <w:rPr>
                <w:lang w:eastAsia="en-GB"/>
              </w:rPr>
              <w:t>0.007</w:t>
            </w:r>
          </w:p>
        </w:tc>
      </w:tr>
      <w:tr w:rsidR="00A56588" w:rsidRPr="00EB54F7" w14:paraId="0B85C76E" w14:textId="77777777" w:rsidTr="000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gridSpan w:val="2"/>
            <w:tcBorders>
              <w:top w:val="single" w:sz="4" w:space="0" w:color="9CC2E5" w:themeColor="accent5" w:themeTint="99"/>
              <w:bottom w:val="single" w:sz="4" w:space="0" w:color="9CC2E5" w:themeColor="accent5" w:themeTint="99"/>
            </w:tcBorders>
            <w:hideMark/>
          </w:tcPr>
          <w:p w14:paraId="735751B2" w14:textId="77777777" w:rsidR="00A56588" w:rsidRPr="003F3C54" w:rsidRDefault="00A56588" w:rsidP="000A5103">
            <w:pPr>
              <w:spacing w:line="276" w:lineRule="auto"/>
              <w:jc w:val="left"/>
              <w:rPr>
                <w:lang w:eastAsia="en-GB"/>
              </w:rPr>
            </w:pPr>
            <w:r w:rsidRPr="003F3C54">
              <w:t>Bowel dilatation</w:t>
            </w:r>
          </w:p>
        </w:tc>
        <w:tc>
          <w:tcPr>
            <w:tcW w:w="2064" w:type="dxa"/>
            <w:tcBorders>
              <w:bottom w:val="single" w:sz="4" w:space="0" w:color="9CC2E5" w:themeColor="accent5" w:themeTint="99"/>
            </w:tcBorders>
          </w:tcPr>
          <w:p w14:paraId="77E605C8" w14:textId="77777777" w:rsidR="00A56588" w:rsidRPr="00EB54F7"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rPr>
                <w:rFonts w:ascii="Calibri" w:hAnsi="Calibri" w:cs="Calibri"/>
                <w:color w:val="000000"/>
              </w:rPr>
              <w:t>1.68 (0.67 to 4.21)</w:t>
            </w:r>
          </w:p>
        </w:tc>
        <w:tc>
          <w:tcPr>
            <w:tcW w:w="831" w:type="dxa"/>
          </w:tcPr>
          <w:p w14:paraId="4E78CE0E" w14:textId="77777777" w:rsidR="00A56588" w:rsidRPr="00D26F4C" w:rsidRDefault="00A56588" w:rsidP="000A5103">
            <w:pPr>
              <w:spacing w:line="276" w:lineRule="auto"/>
              <w:cnfStyle w:val="000000100000" w:firstRow="0" w:lastRow="0" w:firstColumn="0" w:lastColumn="0" w:oddVBand="0" w:evenVBand="0" w:oddHBand="1" w:evenHBand="0" w:firstRowFirstColumn="0" w:firstRowLastColumn="0" w:lastRowFirstColumn="0" w:lastRowLastColumn="0"/>
              <w:rPr>
                <w:lang w:eastAsia="en-GB"/>
              </w:rPr>
            </w:pPr>
            <w:r w:rsidRPr="00D26F4C">
              <w:rPr>
                <w:lang w:eastAsia="en-GB"/>
              </w:rPr>
              <w:t>0.27</w:t>
            </w:r>
          </w:p>
        </w:tc>
      </w:tr>
    </w:tbl>
    <w:p w14:paraId="4D521F40" w14:textId="77777777" w:rsidR="00266EDB" w:rsidRDefault="00266EDB" w:rsidP="00266EDB">
      <w:r>
        <w:rPr>
          <w:b/>
          <w:bCs/>
        </w:rPr>
        <w:t xml:space="preserve">Table 3 – Multivariable logistic regression of factors associated with advanced vascular access device insertion at appendicectomy. </w:t>
      </w:r>
      <w:r w:rsidRPr="00EC5987">
        <w:t xml:space="preserve">CRP = </w:t>
      </w:r>
      <w:r>
        <w:t>C</w:t>
      </w:r>
      <w:r w:rsidRPr="00EC5987">
        <w:t>-reactive protein.</w:t>
      </w:r>
    </w:p>
    <w:p w14:paraId="031B490E" w14:textId="473E6787" w:rsidR="00A45495" w:rsidRDefault="00A45495" w:rsidP="006A0A59">
      <w:pPr>
        <w:rPr>
          <w:b/>
          <w:bCs/>
        </w:rPr>
      </w:pPr>
      <w:r>
        <w:rPr>
          <w:b/>
          <w:bCs/>
          <w:noProof/>
        </w:rPr>
        <w:lastRenderedPageBreak/>
        <w:drawing>
          <wp:inline distT="0" distB="0" distL="0" distR="0" wp14:anchorId="613BBA01" wp14:editId="09CAE1A0">
            <wp:extent cx="4010025" cy="3343275"/>
            <wp:effectExtent l="0" t="0" r="9525" b="9525"/>
            <wp:docPr id="517000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10025" cy="3343275"/>
                    </a:xfrm>
                    <a:prstGeom prst="rect">
                      <a:avLst/>
                    </a:prstGeom>
                    <a:noFill/>
                    <a:ln>
                      <a:noFill/>
                    </a:ln>
                  </pic:spPr>
                </pic:pic>
              </a:graphicData>
            </a:graphic>
          </wp:inline>
        </w:drawing>
      </w:r>
    </w:p>
    <w:p w14:paraId="58F5027E" w14:textId="152337AB" w:rsidR="006A0A59" w:rsidRDefault="006A0A59" w:rsidP="006A0A59">
      <w:pPr>
        <w:rPr>
          <w:b/>
          <w:bCs/>
        </w:rPr>
      </w:pPr>
      <w:r w:rsidRPr="00895D8C">
        <w:rPr>
          <w:b/>
          <w:bCs/>
        </w:rPr>
        <w:t xml:space="preserve">Figure 1 – Study flow diagram. </w:t>
      </w:r>
      <w:r>
        <w:rPr>
          <w:b/>
          <w:bCs/>
        </w:rPr>
        <w:t>A</w:t>
      </w:r>
      <w:r w:rsidRPr="00895D8C">
        <w:rPr>
          <w:b/>
          <w:bCs/>
        </w:rPr>
        <w:t xml:space="preserve">VAD = </w:t>
      </w:r>
      <w:r>
        <w:rPr>
          <w:b/>
          <w:bCs/>
        </w:rPr>
        <w:t xml:space="preserve">advanced </w:t>
      </w:r>
      <w:r w:rsidRPr="00895D8C">
        <w:rPr>
          <w:b/>
          <w:bCs/>
        </w:rPr>
        <w:t>vascular access device.</w:t>
      </w:r>
    </w:p>
    <w:p w14:paraId="3C28FC45" w14:textId="281B8B00" w:rsidR="00A45495" w:rsidRDefault="00A45495" w:rsidP="006A0A59">
      <w:pPr>
        <w:rPr>
          <w:b/>
          <w:bCs/>
        </w:rPr>
      </w:pPr>
      <w:r>
        <w:rPr>
          <w:b/>
          <w:bCs/>
          <w:noProof/>
        </w:rPr>
        <w:lastRenderedPageBreak/>
        <w:drawing>
          <wp:inline distT="0" distB="0" distL="0" distR="0" wp14:anchorId="6671C030" wp14:editId="43B03F24">
            <wp:extent cx="5730875" cy="6347460"/>
            <wp:effectExtent l="0" t="0" r="3175" b="0"/>
            <wp:docPr id="12331866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875" cy="6347460"/>
                    </a:xfrm>
                    <a:prstGeom prst="rect">
                      <a:avLst/>
                    </a:prstGeom>
                    <a:noFill/>
                    <a:ln>
                      <a:noFill/>
                    </a:ln>
                  </pic:spPr>
                </pic:pic>
              </a:graphicData>
            </a:graphic>
          </wp:inline>
        </w:drawing>
      </w:r>
    </w:p>
    <w:p w14:paraId="0415F217" w14:textId="3DFBAC63" w:rsidR="006A0A59" w:rsidRDefault="006A0A59" w:rsidP="006A0A59">
      <w:r>
        <w:rPr>
          <w:b/>
          <w:bCs/>
        </w:rPr>
        <w:t xml:space="preserve">Figure 2 – Sankey diagram showing GIRFT abdominal pain pathway recommendation for vascular access device type and device type received at appendicectomy. </w:t>
      </w:r>
      <w:r>
        <w:t>PICC =</w:t>
      </w:r>
      <w:r w:rsidRPr="009E39A5">
        <w:t xml:space="preserve"> peripherally inserted central venous catheter</w:t>
      </w:r>
      <w:r>
        <w:t xml:space="preserve">, NTCVC = </w:t>
      </w:r>
      <w:r w:rsidRPr="009E39A5">
        <w:t>non-tunnelled central venous catheter</w:t>
      </w:r>
      <w:r>
        <w:t>.</w:t>
      </w:r>
    </w:p>
    <w:p w14:paraId="7D18ED58" w14:textId="4056419B" w:rsidR="006A0A59" w:rsidRDefault="006A0A59">
      <w:pPr>
        <w:spacing w:line="259" w:lineRule="auto"/>
      </w:pPr>
      <w:r>
        <w:br w:type="page"/>
      </w:r>
    </w:p>
    <w:p w14:paraId="5195FD30" w14:textId="0C5EA343" w:rsidR="0036514B" w:rsidRDefault="00815ECF" w:rsidP="00B93C4D">
      <w:pPr>
        <w:pStyle w:val="Heading1"/>
      </w:pPr>
      <w:r>
        <w:lastRenderedPageBreak/>
        <w:t>References</w:t>
      </w:r>
    </w:p>
    <w:p w14:paraId="19C32DD2" w14:textId="77777777" w:rsidR="00266EDB" w:rsidRPr="00266EDB" w:rsidRDefault="0036514B" w:rsidP="00266EDB">
      <w:pPr>
        <w:rPr>
          <w:noProof/>
        </w:rPr>
      </w:pPr>
      <w:r>
        <w:rPr>
          <w:noProof/>
        </w:rPr>
        <w:fldChar w:fldCharType="begin"/>
      </w:r>
      <w:r>
        <w:instrText xml:space="preserve"> ADDIN EN.REFLIST </w:instrText>
      </w:r>
      <w:r>
        <w:rPr>
          <w:noProof/>
        </w:rPr>
        <w:fldChar w:fldCharType="separate"/>
      </w:r>
      <w:r w:rsidR="00266EDB" w:rsidRPr="00266EDB">
        <w:rPr>
          <w:noProof/>
        </w:rPr>
        <w:t>1.</w:t>
      </w:r>
      <w:r w:rsidR="00266EDB" w:rsidRPr="00266EDB">
        <w:rPr>
          <w:noProof/>
        </w:rPr>
        <w:tab/>
        <w:t>Sharp R, Muncaster M, Baring CL, Manos J, Kleidon TM, Ullman AJ. The parent, child and young person experience of difficult venous access and recommendations for clinical practice: A qualitative descriptive study. J Clin Nurs. 2023;32(17-18):6690-705.</w:t>
      </w:r>
    </w:p>
    <w:p w14:paraId="6D6B4C3E" w14:textId="77777777" w:rsidR="00266EDB" w:rsidRPr="00266EDB" w:rsidRDefault="00266EDB" w:rsidP="00266EDB">
      <w:pPr>
        <w:rPr>
          <w:noProof/>
        </w:rPr>
      </w:pPr>
      <w:r w:rsidRPr="00266EDB">
        <w:rPr>
          <w:noProof/>
        </w:rPr>
        <w:t>2.</w:t>
      </w:r>
      <w:r w:rsidRPr="00266EDB">
        <w:rPr>
          <w:noProof/>
        </w:rPr>
        <w:tab/>
        <w:t>Lansdale N, Fryer S, Stockdale M, Bancroft J, Orr J, Corbett H, Kenny S. Prospective evaluation of a clinical response directed pathway for complicated appendicitis. J Pediatr Surg. 2019;54(2):272-5.</w:t>
      </w:r>
    </w:p>
    <w:p w14:paraId="08B5E472" w14:textId="77777777" w:rsidR="00266EDB" w:rsidRPr="00266EDB" w:rsidRDefault="00266EDB" w:rsidP="00266EDB">
      <w:pPr>
        <w:rPr>
          <w:noProof/>
        </w:rPr>
      </w:pPr>
      <w:r w:rsidRPr="00266EDB">
        <w:rPr>
          <w:noProof/>
        </w:rPr>
        <w:t>3.</w:t>
      </w:r>
      <w:r w:rsidRPr="00266EDB">
        <w:rPr>
          <w:noProof/>
        </w:rPr>
        <w:tab/>
        <w:t>Barrier A, Williams DJ, Connelly M, Creech CB. Frequency of peripherally inserted central catheter complications in children. Pediatr Infect Dis J. 2012;31(5):519-21.</w:t>
      </w:r>
    </w:p>
    <w:p w14:paraId="1B522725" w14:textId="77777777" w:rsidR="00266EDB" w:rsidRPr="00266EDB" w:rsidRDefault="00266EDB" w:rsidP="00266EDB">
      <w:pPr>
        <w:rPr>
          <w:noProof/>
        </w:rPr>
      </w:pPr>
      <w:r w:rsidRPr="00266EDB">
        <w:rPr>
          <w:noProof/>
        </w:rPr>
        <w:t>4.</w:t>
      </w:r>
      <w:r w:rsidRPr="00266EDB">
        <w:rPr>
          <w:noProof/>
        </w:rPr>
        <w:tab/>
        <w:t>Kenny S. Paediatric General Surgery and Urology. GIRFT Programme National Specialty Report.: Royal National Orthopaedic Hospital NHS Trust, NHS England and NHS Improvement.; 2021.</w:t>
      </w:r>
    </w:p>
    <w:p w14:paraId="5C106E5B" w14:textId="77777777" w:rsidR="00266EDB" w:rsidRPr="00266EDB" w:rsidRDefault="00266EDB" w:rsidP="00266EDB">
      <w:pPr>
        <w:rPr>
          <w:noProof/>
        </w:rPr>
      </w:pPr>
      <w:r w:rsidRPr="00266EDB">
        <w:rPr>
          <w:noProof/>
        </w:rPr>
        <w:t>5.</w:t>
      </w:r>
      <w:r w:rsidRPr="00266EDB">
        <w:rPr>
          <w:noProof/>
        </w:rPr>
        <w:tab/>
        <w:t>Time. GIRF. Acute paediatric abdominal pain pathway. Royal National Orthopaedic Hospital NHS Trust, NHS England and NHS Improvement.; 2022.</w:t>
      </w:r>
    </w:p>
    <w:p w14:paraId="660A7208" w14:textId="77777777" w:rsidR="00266EDB" w:rsidRPr="00266EDB" w:rsidRDefault="00266EDB" w:rsidP="00266EDB">
      <w:pPr>
        <w:rPr>
          <w:noProof/>
        </w:rPr>
      </w:pPr>
      <w:r w:rsidRPr="00266EDB">
        <w:rPr>
          <w:noProof/>
        </w:rPr>
        <w:t>6.</w:t>
      </w:r>
      <w:r w:rsidRPr="00266EDB">
        <w:rPr>
          <w:noProof/>
        </w:rPr>
        <w:tab/>
        <w:t>Harris PA, Taylor R, Thielke R, Payne J, Gonzalez N, Conde JG. Research electronic data capture (REDCap)--a metadata-driven methodology and workflow process for providing translational research informatics support. J Biomed Inform. 2009;42(2):377-81.</w:t>
      </w:r>
    </w:p>
    <w:p w14:paraId="3439310C" w14:textId="77777777" w:rsidR="00266EDB" w:rsidRPr="00266EDB" w:rsidRDefault="00266EDB" w:rsidP="00266EDB">
      <w:pPr>
        <w:rPr>
          <w:noProof/>
        </w:rPr>
      </w:pPr>
      <w:r w:rsidRPr="00266EDB">
        <w:rPr>
          <w:noProof/>
        </w:rPr>
        <w:t>7.</w:t>
      </w:r>
      <w:r w:rsidRPr="00266EDB">
        <w:rPr>
          <w:noProof/>
        </w:rPr>
        <w:tab/>
        <w:t>von EE, Altman DG, Egger M, Pocock SJ, Gotzsche PC, Vandenbroucke JP. The Strengthening the Reporting of Observational Studies in Epidemiology (STROBE) statement: guidelines for reporting observational studies. J Clin Epidemiol. 2008;61(4):344-9.</w:t>
      </w:r>
    </w:p>
    <w:p w14:paraId="27EDBBE2" w14:textId="77777777" w:rsidR="00266EDB" w:rsidRPr="00266EDB" w:rsidRDefault="00266EDB" w:rsidP="00266EDB">
      <w:pPr>
        <w:rPr>
          <w:noProof/>
        </w:rPr>
      </w:pPr>
      <w:r w:rsidRPr="00266EDB">
        <w:rPr>
          <w:noProof/>
        </w:rPr>
        <w:t>8.</w:t>
      </w:r>
      <w:r w:rsidRPr="00266EDB">
        <w:rPr>
          <w:noProof/>
        </w:rPr>
        <w:tab/>
        <w:t>Sulkowski JP, Asti L, Cooper JN, Kenney BD, Raval MV, Rangel SJ, et al. Morbidity of peripherally inserted central catheters in pediatric complicated appendicitis. J Surg Res. 2014;190(1):235-41.</w:t>
      </w:r>
    </w:p>
    <w:p w14:paraId="6B47A0E4" w14:textId="77777777" w:rsidR="00266EDB" w:rsidRPr="00266EDB" w:rsidRDefault="00266EDB" w:rsidP="00266EDB">
      <w:pPr>
        <w:rPr>
          <w:noProof/>
        </w:rPr>
      </w:pPr>
      <w:r w:rsidRPr="00266EDB">
        <w:rPr>
          <w:noProof/>
        </w:rPr>
        <w:t>9.</w:t>
      </w:r>
      <w:r w:rsidRPr="00266EDB">
        <w:rPr>
          <w:noProof/>
        </w:rPr>
        <w:tab/>
        <w:t>Fu TT, Wang XJ, Xiao SQ, Fan L. Development and evaluation of a PICC virtual simulator in neonatal nursing: A randomized controlled trial. Nurse Educ Today. 2024;141:106306.</w:t>
      </w:r>
    </w:p>
    <w:p w14:paraId="457D83F2" w14:textId="77777777" w:rsidR="00266EDB" w:rsidRPr="00266EDB" w:rsidRDefault="00266EDB" w:rsidP="00266EDB">
      <w:pPr>
        <w:rPr>
          <w:noProof/>
        </w:rPr>
      </w:pPr>
      <w:r w:rsidRPr="00266EDB">
        <w:rPr>
          <w:noProof/>
        </w:rPr>
        <w:t>10.</w:t>
      </w:r>
      <w:r w:rsidRPr="00266EDB">
        <w:rPr>
          <w:noProof/>
        </w:rPr>
        <w:tab/>
        <w:t>Urtecho MA-O, Torres Roldan VA-O, Nayfeh TA-O, Espinoza Suarez NR, Ranganath NA-O, Sampathkumar P, et al. Comparing Complication Rates of Midline Catheter vs Peripherally Inserted Central Catheter. A Systematic Review and Meta-analysis. (2328-8957 (Print)).</w:t>
      </w:r>
    </w:p>
    <w:p w14:paraId="5A773201" w14:textId="77777777" w:rsidR="00266EDB" w:rsidRPr="00266EDB" w:rsidRDefault="00266EDB" w:rsidP="00266EDB">
      <w:pPr>
        <w:rPr>
          <w:noProof/>
        </w:rPr>
      </w:pPr>
      <w:r w:rsidRPr="00266EDB">
        <w:rPr>
          <w:noProof/>
        </w:rPr>
        <w:t>11.</w:t>
      </w:r>
      <w:r w:rsidRPr="00266EDB">
        <w:rPr>
          <w:noProof/>
        </w:rPr>
        <w:tab/>
        <w:t>Meto E, Cabout E, Rosay H, Espinasse F, Lot AS, Hajjam ME, et al. Cost comparison of four venous catheters: Short peripheral catheter, Long peripheral line, Midline, and PICC for peripheral infusion. J Vasc Access. 2024:11297298241258257.</w:t>
      </w:r>
    </w:p>
    <w:p w14:paraId="73D08482" w14:textId="77777777" w:rsidR="00266EDB" w:rsidRPr="00266EDB" w:rsidRDefault="00266EDB" w:rsidP="00266EDB">
      <w:pPr>
        <w:rPr>
          <w:noProof/>
        </w:rPr>
      </w:pPr>
      <w:r w:rsidRPr="00266EDB">
        <w:rPr>
          <w:noProof/>
        </w:rPr>
        <w:lastRenderedPageBreak/>
        <w:t>12.</w:t>
      </w:r>
      <w:r w:rsidRPr="00266EDB">
        <w:rPr>
          <w:noProof/>
        </w:rPr>
        <w:tab/>
        <w:t>Bahoush G, Salajegheh P, Anari AM, Eshghi A, Aski BH. A review of peripherally inserted central catheters and various types of vascular access in very small children and pediatric patients and their potential complications. J Med Life. 2021;14(3):298-309.</w:t>
      </w:r>
    </w:p>
    <w:p w14:paraId="20584EC0" w14:textId="77777777" w:rsidR="00266EDB" w:rsidRPr="00266EDB" w:rsidRDefault="00266EDB" w:rsidP="00266EDB">
      <w:pPr>
        <w:rPr>
          <w:noProof/>
        </w:rPr>
      </w:pPr>
      <w:r w:rsidRPr="00266EDB">
        <w:rPr>
          <w:noProof/>
        </w:rPr>
        <w:t>13.</w:t>
      </w:r>
      <w:r w:rsidRPr="00266EDB">
        <w:rPr>
          <w:noProof/>
        </w:rPr>
        <w:tab/>
        <w:t>Bele S, Teela L, Zhang M, Rabi S, Ahmed S, van Oers HA, et al. Use of Patient-Reported Experience Measures in Pediatric Care: A Systematic Review. Front Pediatr. 2021;9:753536.</w:t>
      </w:r>
    </w:p>
    <w:p w14:paraId="45E3A71A" w14:textId="217854C2" w:rsidR="0043666A" w:rsidRDefault="0036514B" w:rsidP="00266EDB">
      <w:r>
        <w:fldChar w:fldCharType="end"/>
      </w:r>
    </w:p>
    <w:sectPr w:rsidR="0043666A">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FF4EA3" w14:textId="77777777" w:rsidR="00460F79" w:rsidRDefault="00460F79" w:rsidP="003F398A">
      <w:pPr>
        <w:spacing w:after="0" w:line="240" w:lineRule="auto"/>
      </w:pPr>
      <w:r>
        <w:separator/>
      </w:r>
    </w:p>
  </w:endnote>
  <w:endnote w:type="continuationSeparator" w:id="0">
    <w:p w14:paraId="6B86B8BA" w14:textId="77777777" w:rsidR="00460F79" w:rsidRDefault="00460F79" w:rsidP="003F39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0656671"/>
      <w:docPartObj>
        <w:docPartGallery w:val="Page Numbers (Bottom of Page)"/>
        <w:docPartUnique/>
      </w:docPartObj>
    </w:sdtPr>
    <w:sdtEndPr>
      <w:rPr>
        <w:noProof/>
      </w:rPr>
    </w:sdtEndPr>
    <w:sdtContent>
      <w:p w14:paraId="65614989" w14:textId="2E79C436" w:rsidR="00F25E4E" w:rsidRDefault="00F25E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17531E" w14:textId="77777777" w:rsidR="00F25E4E" w:rsidRDefault="00F25E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5F5988" w14:textId="77777777" w:rsidR="00460F79" w:rsidRDefault="00460F79" w:rsidP="003F398A">
      <w:pPr>
        <w:spacing w:after="0" w:line="240" w:lineRule="auto"/>
      </w:pPr>
      <w:r>
        <w:separator/>
      </w:r>
    </w:p>
  </w:footnote>
  <w:footnote w:type="continuationSeparator" w:id="0">
    <w:p w14:paraId="71068C59" w14:textId="77777777" w:rsidR="00460F79" w:rsidRDefault="00460F79" w:rsidP="003F39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3F15AA"/>
    <w:multiLevelType w:val="hybridMultilevel"/>
    <w:tmpl w:val="A9326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F26845"/>
    <w:multiLevelType w:val="hybridMultilevel"/>
    <w:tmpl w:val="9354697A"/>
    <w:lvl w:ilvl="0" w:tplc="3E86EAA6">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E223F08"/>
    <w:multiLevelType w:val="hybridMultilevel"/>
    <w:tmpl w:val="13DAEC20"/>
    <w:lvl w:ilvl="0" w:tplc="B70AACF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5C85CE4"/>
    <w:multiLevelType w:val="hybridMultilevel"/>
    <w:tmpl w:val="C90697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43071820">
    <w:abstractNumId w:val="3"/>
  </w:num>
  <w:num w:numId="2" w16cid:durableId="216940521">
    <w:abstractNumId w:val="1"/>
  </w:num>
  <w:num w:numId="3" w16cid:durableId="381490596">
    <w:abstractNumId w:val="2"/>
  </w:num>
  <w:num w:numId="4" w16cid:durableId="1107112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52ete4r9fr3edsfpx5avrrwffresda9v0&quot;&gt;GB endnote library&lt;record-ids&gt;&lt;item&gt;376&lt;/item&gt;&lt;item&gt;435&lt;/item&gt;&lt;item&gt;580&lt;/item&gt;&lt;item&gt;2661&lt;/item&gt;&lt;item&gt;2662&lt;/item&gt;&lt;item&gt;2663&lt;/item&gt;&lt;item&gt;2664&lt;/item&gt;&lt;item&gt;2665&lt;/item&gt;&lt;item&gt;2666&lt;/item&gt;&lt;item&gt;2668&lt;/item&gt;&lt;item&gt;2687&lt;/item&gt;&lt;/record-ids&gt;&lt;/item&gt;&lt;/Libraries&gt;"/>
  </w:docVars>
  <w:rsids>
    <w:rsidRoot w:val="00326410"/>
    <w:rsid w:val="00000805"/>
    <w:rsid w:val="00001C83"/>
    <w:rsid w:val="00001CA7"/>
    <w:rsid w:val="000023CE"/>
    <w:rsid w:val="000048BB"/>
    <w:rsid w:val="000063CB"/>
    <w:rsid w:val="000064DB"/>
    <w:rsid w:val="00007829"/>
    <w:rsid w:val="000106BA"/>
    <w:rsid w:val="00010F6C"/>
    <w:rsid w:val="000114C3"/>
    <w:rsid w:val="00017794"/>
    <w:rsid w:val="00020615"/>
    <w:rsid w:val="00020692"/>
    <w:rsid w:val="00020CDE"/>
    <w:rsid w:val="00021F80"/>
    <w:rsid w:val="000228F7"/>
    <w:rsid w:val="00022BD2"/>
    <w:rsid w:val="00023FA1"/>
    <w:rsid w:val="00024352"/>
    <w:rsid w:val="0002499D"/>
    <w:rsid w:val="00024C27"/>
    <w:rsid w:val="00024F7A"/>
    <w:rsid w:val="0002714F"/>
    <w:rsid w:val="000275D6"/>
    <w:rsid w:val="00030A85"/>
    <w:rsid w:val="00030B4B"/>
    <w:rsid w:val="00030FD9"/>
    <w:rsid w:val="000330EC"/>
    <w:rsid w:val="000344FF"/>
    <w:rsid w:val="00036A08"/>
    <w:rsid w:val="00042ACE"/>
    <w:rsid w:val="00043314"/>
    <w:rsid w:val="0004665D"/>
    <w:rsid w:val="00046E36"/>
    <w:rsid w:val="00051035"/>
    <w:rsid w:val="00054023"/>
    <w:rsid w:val="00054472"/>
    <w:rsid w:val="00054A2D"/>
    <w:rsid w:val="00055B21"/>
    <w:rsid w:val="00056780"/>
    <w:rsid w:val="0005783F"/>
    <w:rsid w:val="00061B0B"/>
    <w:rsid w:val="000624FF"/>
    <w:rsid w:val="00062855"/>
    <w:rsid w:val="00062CF2"/>
    <w:rsid w:val="000634BE"/>
    <w:rsid w:val="0006767B"/>
    <w:rsid w:val="000713A4"/>
    <w:rsid w:val="0007220A"/>
    <w:rsid w:val="000743BA"/>
    <w:rsid w:val="00074BBA"/>
    <w:rsid w:val="00080CAD"/>
    <w:rsid w:val="00081616"/>
    <w:rsid w:val="00081BCA"/>
    <w:rsid w:val="000823AF"/>
    <w:rsid w:val="00084E21"/>
    <w:rsid w:val="00086989"/>
    <w:rsid w:val="000A388C"/>
    <w:rsid w:val="000A43E4"/>
    <w:rsid w:val="000A7837"/>
    <w:rsid w:val="000B00D2"/>
    <w:rsid w:val="000B5376"/>
    <w:rsid w:val="000B6ED3"/>
    <w:rsid w:val="000B742F"/>
    <w:rsid w:val="000B7DB2"/>
    <w:rsid w:val="000C0571"/>
    <w:rsid w:val="000C335D"/>
    <w:rsid w:val="000C3A26"/>
    <w:rsid w:val="000C475F"/>
    <w:rsid w:val="000C5ADB"/>
    <w:rsid w:val="000C6EFC"/>
    <w:rsid w:val="000C7744"/>
    <w:rsid w:val="000D0B0C"/>
    <w:rsid w:val="000D1322"/>
    <w:rsid w:val="000D1DDE"/>
    <w:rsid w:val="000D4128"/>
    <w:rsid w:val="000D68C0"/>
    <w:rsid w:val="000D6D7A"/>
    <w:rsid w:val="000E0C13"/>
    <w:rsid w:val="000E0CEC"/>
    <w:rsid w:val="000E34C0"/>
    <w:rsid w:val="000E3EE8"/>
    <w:rsid w:val="000E5612"/>
    <w:rsid w:val="000E6461"/>
    <w:rsid w:val="000E7DC1"/>
    <w:rsid w:val="000F15AA"/>
    <w:rsid w:val="000F1A5F"/>
    <w:rsid w:val="000F4AA5"/>
    <w:rsid w:val="000F6020"/>
    <w:rsid w:val="000F6776"/>
    <w:rsid w:val="000F7034"/>
    <w:rsid w:val="000F7C36"/>
    <w:rsid w:val="00101372"/>
    <w:rsid w:val="001013CD"/>
    <w:rsid w:val="001052FB"/>
    <w:rsid w:val="001062F1"/>
    <w:rsid w:val="00106618"/>
    <w:rsid w:val="00107136"/>
    <w:rsid w:val="001078C9"/>
    <w:rsid w:val="001079D1"/>
    <w:rsid w:val="00110B2E"/>
    <w:rsid w:val="00110C4A"/>
    <w:rsid w:val="00111EEF"/>
    <w:rsid w:val="00116347"/>
    <w:rsid w:val="001176F1"/>
    <w:rsid w:val="00117ACC"/>
    <w:rsid w:val="001222A3"/>
    <w:rsid w:val="00122938"/>
    <w:rsid w:val="00123FD0"/>
    <w:rsid w:val="00124A44"/>
    <w:rsid w:val="00125C3A"/>
    <w:rsid w:val="00126665"/>
    <w:rsid w:val="00126898"/>
    <w:rsid w:val="001273DA"/>
    <w:rsid w:val="00127598"/>
    <w:rsid w:val="00127DF1"/>
    <w:rsid w:val="00133B7F"/>
    <w:rsid w:val="001345FA"/>
    <w:rsid w:val="00137C71"/>
    <w:rsid w:val="00137DBE"/>
    <w:rsid w:val="0014479D"/>
    <w:rsid w:val="001454A3"/>
    <w:rsid w:val="0014551D"/>
    <w:rsid w:val="001465DD"/>
    <w:rsid w:val="00147155"/>
    <w:rsid w:val="00150140"/>
    <w:rsid w:val="00150C71"/>
    <w:rsid w:val="001514E7"/>
    <w:rsid w:val="00153131"/>
    <w:rsid w:val="00154188"/>
    <w:rsid w:val="001565F2"/>
    <w:rsid w:val="00156C3B"/>
    <w:rsid w:val="00157280"/>
    <w:rsid w:val="001573D8"/>
    <w:rsid w:val="00157577"/>
    <w:rsid w:val="00160107"/>
    <w:rsid w:val="00161FA3"/>
    <w:rsid w:val="001625EB"/>
    <w:rsid w:val="00164FA2"/>
    <w:rsid w:val="00166657"/>
    <w:rsid w:val="001704A0"/>
    <w:rsid w:val="00170738"/>
    <w:rsid w:val="00170965"/>
    <w:rsid w:val="00171604"/>
    <w:rsid w:val="00180EBB"/>
    <w:rsid w:val="001826AE"/>
    <w:rsid w:val="00182B10"/>
    <w:rsid w:val="00182C71"/>
    <w:rsid w:val="001862FE"/>
    <w:rsid w:val="00186EF3"/>
    <w:rsid w:val="00187624"/>
    <w:rsid w:val="0019136F"/>
    <w:rsid w:val="001930A1"/>
    <w:rsid w:val="001947C0"/>
    <w:rsid w:val="001A0228"/>
    <w:rsid w:val="001A13A6"/>
    <w:rsid w:val="001A14B2"/>
    <w:rsid w:val="001A26D7"/>
    <w:rsid w:val="001A2710"/>
    <w:rsid w:val="001B1290"/>
    <w:rsid w:val="001B1D92"/>
    <w:rsid w:val="001B5895"/>
    <w:rsid w:val="001C48F7"/>
    <w:rsid w:val="001C53AB"/>
    <w:rsid w:val="001C6567"/>
    <w:rsid w:val="001D176B"/>
    <w:rsid w:val="001D3082"/>
    <w:rsid w:val="001D30CD"/>
    <w:rsid w:val="001D3D9E"/>
    <w:rsid w:val="001D4B3D"/>
    <w:rsid w:val="001D4DE9"/>
    <w:rsid w:val="001E0ED4"/>
    <w:rsid w:val="001E3756"/>
    <w:rsid w:val="001E37FF"/>
    <w:rsid w:val="001F0DEC"/>
    <w:rsid w:val="001F112F"/>
    <w:rsid w:val="001F1BB3"/>
    <w:rsid w:val="001F4535"/>
    <w:rsid w:val="001F4D8E"/>
    <w:rsid w:val="002001CA"/>
    <w:rsid w:val="00200A02"/>
    <w:rsid w:val="00200CE6"/>
    <w:rsid w:val="00202E44"/>
    <w:rsid w:val="00204CF4"/>
    <w:rsid w:val="00204D51"/>
    <w:rsid w:val="002068D4"/>
    <w:rsid w:val="00206BCA"/>
    <w:rsid w:val="002108F1"/>
    <w:rsid w:val="002112E7"/>
    <w:rsid w:val="002113C8"/>
    <w:rsid w:val="002138DA"/>
    <w:rsid w:val="00220CF4"/>
    <w:rsid w:val="002219C7"/>
    <w:rsid w:val="00221B76"/>
    <w:rsid w:val="00224981"/>
    <w:rsid w:val="00224F42"/>
    <w:rsid w:val="00225383"/>
    <w:rsid w:val="00226840"/>
    <w:rsid w:val="0023000E"/>
    <w:rsid w:val="00230826"/>
    <w:rsid w:val="002318D3"/>
    <w:rsid w:val="00233C2A"/>
    <w:rsid w:val="00233D8D"/>
    <w:rsid w:val="00234851"/>
    <w:rsid w:val="00235411"/>
    <w:rsid w:val="00235491"/>
    <w:rsid w:val="00235C56"/>
    <w:rsid w:val="002375CE"/>
    <w:rsid w:val="0024305E"/>
    <w:rsid w:val="00243483"/>
    <w:rsid w:val="002436D1"/>
    <w:rsid w:val="00243F89"/>
    <w:rsid w:val="002442A9"/>
    <w:rsid w:val="00245177"/>
    <w:rsid w:val="002453FD"/>
    <w:rsid w:val="00246C5A"/>
    <w:rsid w:val="002512F6"/>
    <w:rsid w:val="00252DE9"/>
    <w:rsid w:val="002534E6"/>
    <w:rsid w:val="00260F7D"/>
    <w:rsid w:val="0026599A"/>
    <w:rsid w:val="00265BC2"/>
    <w:rsid w:val="00265FC1"/>
    <w:rsid w:val="002666E1"/>
    <w:rsid w:val="00266EDB"/>
    <w:rsid w:val="0026716C"/>
    <w:rsid w:val="00267D27"/>
    <w:rsid w:val="00271BBC"/>
    <w:rsid w:val="00275AA6"/>
    <w:rsid w:val="00275FA2"/>
    <w:rsid w:val="0027694B"/>
    <w:rsid w:val="00280BC3"/>
    <w:rsid w:val="0028131C"/>
    <w:rsid w:val="0028194D"/>
    <w:rsid w:val="00281C5B"/>
    <w:rsid w:val="00283D67"/>
    <w:rsid w:val="0028518C"/>
    <w:rsid w:val="00286FB8"/>
    <w:rsid w:val="00287E7E"/>
    <w:rsid w:val="00290626"/>
    <w:rsid w:val="002921E8"/>
    <w:rsid w:val="00297BFE"/>
    <w:rsid w:val="002A105B"/>
    <w:rsid w:val="002A1D99"/>
    <w:rsid w:val="002A20BC"/>
    <w:rsid w:val="002A2388"/>
    <w:rsid w:val="002A419E"/>
    <w:rsid w:val="002A450C"/>
    <w:rsid w:val="002A4AF6"/>
    <w:rsid w:val="002A52D7"/>
    <w:rsid w:val="002A5FC6"/>
    <w:rsid w:val="002A7035"/>
    <w:rsid w:val="002A75FA"/>
    <w:rsid w:val="002B1270"/>
    <w:rsid w:val="002B17A2"/>
    <w:rsid w:val="002C4049"/>
    <w:rsid w:val="002C5279"/>
    <w:rsid w:val="002C5401"/>
    <w:rsid w:val="002C707F"/>
    <w:rsid w:val="002D1F60"/>
    <w:rsid w:val="002D261E"/>
    <w:rsid w:val="002D3455"/>
    <w:rsid w:val="002D3EB4"/>
    <w:rsid w:val="002D65CB"/>
    <w:rsid w:val="002D69B6"/>
    <w:rsid w:val="002E0275"/>
    <w:rsid w:val="002E101B"/>
    <w:rsid w:val="002E14E9"/>
    <w:rsid w:val="002E257D"/>
    <w:rsid w:val="002E3325"/>
    <w:rsid w:val="002E4A83"/>
    <w:rsid w:val="002F03A3"/>
    <w:rsid w:val="002F0B9F"/>
    <w:rsid w:val="002F6CDF"/>
    <w:rsid w:val="002F71FA"/>
    <w:rsid w:val="00300FB9"/>
    <w:rsid w:val="00302505"/>
    <w:rsid w:val="003026A1"/>
    <w:rsid w:val="003038DC"/>
    <w:rsid w:val="00307B25"/>
    <w:rsid w:val="00307D9D"/>
    <w:rsid w:val="00312F86"/>
    <w:rsid w:val="00313927"/>
    <w:rsid w:val="00314D93"/>
    <w:rsid w:val="003155E6"/>
    <w:rsid w:val="003157E5"/>
    <w:rsid w:val="00316601"/>
    <w:rsid w:val="0031737C"/>
    <w:rsid w:val="00320820"/>
    <w:rsid w:val="00320E26"/>
    <w:rsid w:val="0032340C"/>
    <w:rsid w:val="00324390"/>
    <w:rsid w:val="00325B0B"/>
    <w:rsid w:val="00326410"/>
    <w:rsid w:val="0032701C"/>
    <w:rsid w:val="0033054D"/>
    <w:rsid w:val="00333330"/>
    <w:rsid w:val="00334A3F"/>
    <w:rsid w:val="00335212"/>
    <w:rsid w:val="003373E4"/>
    <w:rsid w:val="00340FE9"/>
    <w:rsid w:val="00341833"/>
    <w:rsid w:val="003433BC"/>
    <w:rsid w:val="003450DC"/>
    <w:rsid w:val="00345222"/>
    <w:rsid w:val="0034543D"/>
    <w:rsid w:val="00345624"/>
    <w:rsid w:val="00350B58"/>
    <w:rsid w:val="00351157"/>
    <w:rsid w:val="0035176C"/>
    <w:rsid w:val="003526C6"/>
    <w:rsid w:val="0035345E"/>
    <w:rsid w:val="00356BE7"/>
    <w:rsid w:val="00360540"/>
    <w:rsid w:val="00360976"/>
    <w:rsid w:val="003617AA"/>
    <w:rsid w:val="00362E5F"/>
    <w:rsid w:val="00365084"/>
    <w:rsid w:val="0036514B"/>
    <w:rsid w:val="003667AC"/>
    <w:rsid w:val="003701A7"/>
    <w:rsid w:val="00370DB4"/>
    <w:rsid w:val="00371F35"/>
    <w:rsid w:val="00372767"/>
    <w:rsid w:val="003763AD"/>
    <w:rsid w:val="003764C3"/>
    <w:rsid w:val="00377AB8"/>
    <w:rsid w:val="00377F9F"/>
    <w:rsid w:val="003802C1"/>
    <w:rsid w:val="00381458"/>
    <w:rsid w:val="00383BE2"/>
    <w:rsid w:val="003862AD"/>
    <w:rsid w:val="00386B43"/>
    <w:rsid w:val="00392529"/>
    <w:rsid w:val="00393AB1"/>
    <w:rsid w:val="00393B4A"/>
    <w:rsid w:val="00394CE6"/>
    <w:rsid w:val="003A5D05"/>
    <w:rsid w:val="003A79E4"/>
    <w:rsid w:val="003A7B8D"/>
    <w:rsid w:val="003B113D"/>
    <w:rsid w:val="003B19E5"/>
    <w:rsid w:val="003C2963"/>
    <w:rsid w:val="003C31B5"/>
    <w:rsid w:val="003C54F9"/>
    <w:rsid w:val="003C5F1B"/>
    <w:rsid w:val="003C7C71"/>
    <w:rsid w:val="003D019F"/>
    <w:rsid w:val="003D0542"/>
    <w:rsid w:val="003D0E18"/>
    <w:rsid w:val="003D152B"/>
    <w:rsid w:val="003D27FC"/>
    <w:rsid w:val="003D37DA"/>
    <w:rsid w:val="003D63FD"/>
    <w:rsid w:val="003D7E6F"/>
    <w:rsid w:val="003E194D"/>
    <w:rsid w:val="003E2C1E"/>
    <w:rsid w:val="003E6F99"/>
    <w:rsid w:val="003F04D3"/>
    <w:rsid w:val="003F398A"/>
    <w:rsid w:val="003F3B9C"/>
    <w:rsid w:val="003F3C54"/>
    <w:rsid w:val="003F40C2"/>
    <w:rsid w:val="003F4D46"/>
    <w:rsid w:val="003F5CE5"/>
    <w:rsid w:val="004001FB"/>
    <w:rsid w:val="00400B68"/>
    <w:rsid w:val="004011FD"/>
    <w:rsid w:val="00401825"/>
    <w:rsid w:val="004018DE"/>
    <w:rsid w:val="0040212D"/>
    <w:rsid w:val="0040306D"/>
    <w:rsid w:val="00405D5A"/>
    <w:rsid w:val="00406BAA"/>
    <w:rsid w:val="00406E4E"/>
    <w:rsid w:val="00410B1B"/>
    <w:rsid w:val="00412951"/>
    <w:rsid w:val="00413B4C"/>
    <w:rsid w:val="00416A84"/>
    <w:rsid w:val="00421FA3"/>
    <w:rsid w:val="00421FC1"/>
    <w:rsid w:val="00423386"/>
    <w:rsid w:val="00425100"/>
    <w:rsid w:val="00426632"/>
    <w:rsid w:val="004330D8"/>
    <w:rsid w:val="00434B9C"/>
    <w:rsid w:val="0043666A"/>
    <w:rsid w:val="004416A2"/>
    <w:rsid w:val="004466B0"/>
    <w:rsid w:val="00454DDF"/>
    <w:rsid w:val="00454F1E"/>
    <w:rsid w:val="004568AC"/>
    <w:rsid w:val="00457A19"/>
    <w:rsid w:val="00460F79"/>
    <w:rsid w:val="0046369F"/>
    <w:rsid w:val="004716F6"/>
    <w:rsid w:val="00471FDA"/>
    <w:rsid w:val="004755B5"/>
    <w:rsid w:val="00477616"/>
    <w:rsid w:val="00477D85"/>
    <w:rsid w:val="004836AD"/>
    <w:rsid w:val="00483FC1"/>
    <w:rsid w:val="004843EB"/>
    <w:rsid w:val="00484E39"/>
    <w:rsid w:val="00485144"/>
    <w:rsid w:val="004876C2"/>
    <w:rsid w:val="00491FA7"/>
    <w:rsid w:val="00492776"/>
    <w:rsid w:val="00493D43"/>
    <w:rsid w:val="00494343"/>
    <w:rsid w:val="004954B1"/>
    <w:rsid w:val="00495BCA"/>
    <w:rsid w:val="0049740B"/>
    <w:rsid w:val="004A0A02"/>
    <w:rsid w:val="004A3501"/>
    <w:rsid w:val="004A45D8"/>
    <w:rsid w:val="004A5E5E"/>
    <w:rsid w:val="004B041C"/>
    <w:rsid w:val="004B22DC"/>
    <w:rsid w:val="004B37AE"/>
    <w:rsid w:val="004B3E30"/>
    <w:rsid w:val="004B5E5A"/>
    <w:rsid w:val="004B5E9A"/>
    <w:rsid w:val="004B64E0"/>
    <w:rsid w:val="004B64EB"/>
    <w:rsid w:val="004C0FB4"/>
    <w:rsid w:val="004C2014"/>
    <w:rsid w:val="004C5327"/>
    <w:rsid w:val="004C61B3"/>
    <w:rsid w:val="004C6F1F"/>
    <w:rsid w:val="004C732F"/>
    <w:rsid w:val="004D0EFC"/>
    <w:rsid w:val="004D1DC4"/>
    <w:rsid w:val="004D4130"/>
    <w:rsid w:val="004D4769"/>
    <w:rsid w:val="004D748B"/>
    <w:rsid w:val="004D7586"/>
    <w:rsid w:val="004E22C6"/>
    <w:rsid w:val="004E246F"/>
    <w:rsid w:val="004E292F"/>
    <w:rsid w:val="004E2EB5"/>
    <w:rsid w:val="004E3AD5"/>
    <w:rsid w:val="004E3BD8"/>
    <w:rsid w:val="004E44F6"/>
    <w:rsid w:val="004E547A"/>
    <w:rsid w:val="004E65C9"/>
    <w:rsid w:val="004E7DD5"/>
    <w:rsid w:val="004F67AE"/>
    <w:rsid w:val="00505A2B"/>
    <w:rsid w:val="005062F1"/>
    <w:rsid w:val="005064BA"/>
    <w:rsid w:val="005070E4"/>
    <w:rsid w:val="005073BF"/>
    <w:rsid w:val="0051100A"/>
    <w:rsid w:val="005133FB"/>
    <w:rsid w:val="0051774B"/>
    <w:rsid w:val="0052159A"/>
    <w:rsid w:val="00525656"/>
    <w:rsid w:val="00525E86"/>
    <w:rsid w:val="005277AC"/>
    <w:rsid w:val="00527EE7"/>
    <w:rsid w:val="00530FBC"/>
    <w:rsid w:val="00531381"/>
    <w:rsid w:val="0053346A"/>
    <w:rsid w:val="00533974"/>
    <w:rsid w:val="005347BA"/>
    <w:rsid w:val="00537681"/>
    <w:rsid w:val="00544492"/>
    <w:rsid w:val="00545893"/>
    <w:rsid w:val="0054684E"/>
    <w:rsid w:val="005503A3"/>
    <w:rsid w:val="00551B67"/>
    <w:rsid w:val="005531AA"/>
    <w:rsid w:val="00555E5B"/>
    <w:rsid w:val="005617B7"/>
    <w:rsid w:val="00562BE8"/>
    <w:rsid w:val="005702EA"/>
    <w:rsid w:val="00570875"/>
    <w:rsid w:val="00572E2E"/>
    <w:rsid w:val="005741EA"/>
    <w:rsid w:val="005749C7"/>
    <w:rsid w:val="0058196D"/>
    <w:rsid w:val="00583A37"/>
    <w:rsid w:val="00583D45"/>
    <w:rsid w:val="005848D9"/>
    <w:rsid w:val="00585C2F"/>
    <w:rsid w:val="00587845"/>
    <w:rsid w:val="00591638"/>
    <w:rsid w:val="00591AA1"/>
    <w:rsid w:val="00591B16"/>
    <w:rsid w:val="00593D33"/>
    <w:rsid w:val="00594228"/>
    <w:rsid w:val="0059428F"/>
    <w:rsid w:val="00594389"/>
    <w:rsid w:val="00597AA3"/>
    <w:rsid w:val="00597C81"/>
    <w:rsid w:val="005A0F33"/>
    <w:rsid w:val="005A42A0"/>
    <w:rsid w:val="005A45BD"/>
    <w:rsid w:val="005A7E45"/>
    <w:rsid w:val="005B1AD0"/>
    <w:rsid w:val="005B29D9"/>
    <w:rsid w:val="005B392A"/>
    <w:rsid w:val="005B3B27"/>
    <w:rsid w:val="005B3D5C"/>
    <w:rsid w:val="005C0B1B"/>
    <w:rsid w:val="005C3417"/>
    <w:rsid w:val="005C3CB8"/>
    <w:rsid w:val="005D056C"/>
    <w:rsid w:val="005D1253"/>
    <w:rsid w:val="005D1797"/>
    <w:rsid w:val="005D493F"/>
    <w:rsid w:val="005D5710"/>
    <w:rsid w:val="005E2147"/>
    <w:rsid w:val="005E22B0"/>
    <w:rsid w:val="005E29E5"/>
    <w:rsid w:val="005E37B7"/>
    <w:rsid w:val="005E5139"/>
    <w:rsid w:val="005E595E"/>
    <w:rsid w:val="005E615E"/>
    <w:rsid w:val="005E7FA7"/>
    <w:rsid w:val="005F1F3D"/>
    <w:rsid w:val="005F21BC"/>
    <w:rsid w:val="005F2A35"/>
    <w:rsid w:val="005F2F45"/>
    <w:rsid w:val="00601868"/>
    <w:rsid w:val="00602580"/>
    <w:rsid w:val="00602882"/>
    <w:rsid w:val="00602FE8"/>
    <w:rsid w:val="00603AAC"/>
    <w:rsid w:val="00604BBE"/>
    <w:rsid w:val="00605596"/>
    <w:rsid w:val="006066BA"/>
    <w:rsid w:val="00610384"/>
    <w:rsid w:val="00611E2D"/>
    <w:rsid w:val="0061465A"/>
    <w:rsid w:val="006154CF"/>
    <w:rsid w:val="00621229"/>
    <w:rsid w:val="006226EF"/>
    <w:rsid w:val="0062539A"/>
    <w:rsid w:val="00626A41"/>
    <w:rsid w:val="00627098"/>
    <w:rsid w:val="006302B5"/>
    <w:rsid w:val="00630578"/>
    <w:rsid w:val="006313ED"/>
    <w:rsid w:val="00632D5A"/>
    <w:rsid w:val="00634218"/>
    <w:rsid w:val="00636F15"/>
    <w:rsid w:val="00637078"/>
    <w:rsid w:val="00640D3C"/>
    <w:rsid w:val="00642CCA"/>
    <w:rsid w:val="00643AEA"/>
    <w:rsid w:val="006445D8"/>
    <w:rsid w:val="00644EF0"/>
    <w:rsid w:val="00645D1E"/>
    <w:rsid w:val="0064642B"/>
    <w:rsid w:val="0065100D"/>
    <w:rsid w:val="00651A21"/>
    <w:rsid w:val="00652EB1"/>
    <w:rsid w:val="00652F35"/>
    <w:rsid w:val="00653F9C"/>
    <w:rsid w:val="00654883"/>
    <w:rsid w:val="0065724B"/>
    <w:rsid w:val="0065753D"/>
    <w:rsid w:val="00660B9C"/>
    <w:rsid w:val="00662024"/>
    <w:rsid w:val="00662641"/>
    <w:rsid w:val="00662A7F"/>
    <w:rsid w:val="00663816"/>
    <w:rsid w:val="00663B0D"/>
    <w:rsid w:val="006641D3"/>
    <w:rsid w:val="00665967"/>
    <w:rsid w:val="00666E7E"/>
    <w:rsid w:val="00676A48"/>
    <w:rsid w:val="00677ADC"/>
    <w:rsid w:val="00677D85"/>
    <w:rsid w:val="00683C6F"/>
    <w:rsid w:val="00683F38"/>
    <w:rsid w:val="00690A05"/>
    <w:rsid w:val="00690EA8"/>
    <w:rsid w:val="00693335"/>
    <w:rsid w:val="006953D5"/>
    <w:rsid w:val="00695547"/>
    <w:rsid w:val="00695984"/>
    <w:rsid w:val="00697553"/>
    <w:rsid w:val="006A0A59"/>
    <w:rsid w:val="006A1744"/>
    <w:rsid w:val="006A206E"/>
    <w:rsid w:val="006A2A80"/>
    <w:rsid w:val="006A2C01"/>
    <w:rsid w:val="006A4A2B"/>
    <w:rsid w:val="006A562A"/>
    <w:rsid w:val="006A626D"/>
    <w:rsid w:val="006A6705"/>
    <w:rsid w:val="006A7E7D"/>
    <w:rsid w:val="006B1332"/>
    <w:rsid w:val="006B262C"/>
    <w:rsid w:val="006B289F"/>
    <w:rsid w:val="006B4D67"/>
    <w:rsid w:val="006C04E0"/>
    <w:rsid w:val="006C0868"/>
    <w:rsid w:val="006C09B0"/>
    <w:rsid w:val="006C31DC"/>
    <w:rsid w:val="006C510E"/>
    <w:rsid w:val="006C6A17"/>
    <w:rsid w:val="006C7170"/>
    <w:rsid w:val="006D107F"/>
    <w:rsid w:val="006D2F09"/>
    <w:rsid w:val="006D3B67"/>
    <w:rsid w:val="006D3E20"/>
    <w:rsid w:val="006D52BC"/>
    <w:rsid w:val="006D68E1"/>
    <w:rsid w:val="006E06FD"/>
    <w:rsid w:val="006E0AD9"/>
    <w:rsid w:val="006E2048"/>
    <w:rsid w:val="006E23A1"/>
    <w:rsid w:val="006E2938"/>
    <w:rsid w:val="006E40CD"/>
    <w:rsid w:val="006E6AD2"/>
    <w:rsid w:val="006E7FEC"/>
    <w:rsid w:val="006F1C4E"/>
    <w:rsid w:val="006F61CE"/>
    <w:rsid w:val="00700C8A"/>
    <w:rsid w:val="0070363B"/>
    <w:rsid w:val="00705665"/>
    <w:rsid w:val="00705AFF"/>
    <w:rsid w:val="00706E1D"/>
    <w:rsid w:val="00714314"/>
    <w:rsid w:val="0071632C"/>
    <w:rsid w:val="007164B5"/>
    <w:rsid w:val="00721B7D"/>
    <w:rsid w:val="0072364E"/>
    <w:rsid w:val="00723EB6"/>
    <w:rsid w:val="00723ECA"/>
    <w:rsid w:val="00727960"/>
    <w:rsid w:val="0073014A"/>
    <w:rsid w:val="007305DE"/>
    <w:rsid w:val="00733940"/>
    <w:rsid w:val="0073407B"/>
    <w:rsid w:val="007371A2"/>
    <w:rsid w:val="00737552"/>
    <w:rsid w:val="007377F5"/>
    <w:rsid w:val="00740635"/>
    <w:rsid w:val="007415EE"/>
    <w:rsid w:val="00741C21"/>
    <w:rsid w:val="007421E2"/>
    <w:rsid w:val="00742430"/>
    <w:rsid w:val="0074247D"/>
    <w:rsid w:val="00743B9A"/>
    <w:rsid w:val="00747593"/>
    <w:rsid w:val="00750676"/>
    <w:rsid w:val="007514C0"/>
    <w:rsid w:val="00751FFF"/>
    <w:rsid w:val="00752312"/>
    <w:rsid w:val="00760BDE"/>
    <w:rsid w:val="007613E6"/>
    <w:rsid w:val="00765247"/>
    <w:rsid w:val="0076526A"/>
    <w:rsid w:val="00765A21"/>
    <w:rsid w:val="00765CDD"/>
    <w:rsid w:val="00770C6B"/>
    <w:rsid w:val="00770C94"/>
    <w:rsid w:val="00771AE4"/>
    <w:rsid w:val="0077253F"/>
    <w:rsid w:val="007743F8"/>
    <w:rsid w:val="00775EFF"/>
    <w:rsid w:val="00776330"/>
    <w:rsid w:val="007767C9"/>
    <w:rsid w:val="00781CEF"/>
    <w:rsid w:val="0078640F"/>
    <w:rsid w:val="00786FE5"/>
    <w:rsid w:val="007900A4"/>
    <w:rsid w:val="007901D6"/>
    <w:rsid w:val="00790D4D"/>
    <w:rsid w:val="0079279D"/>
    <w:rsid w:val="00793A1E"/>
    <w:rsid w:val="007944CD"/>
    <w:rsid w:val="007960A8"/>
    <w:rsid w:val="007966A5"/>
    <w:rsid w:val="00796988"/>
    <w:rsid w:val="00797B58"/>
    <w:rsid w:val="007A02B8"/>
    <w:rsid w:val="007A1A14"/>
    <w:rsid w:val="007A442D"/>
    <w:rsid w:val="007A4D7C"/>
    <w:rsid w:val="007B0026"/>
    <w:rsid w:val="007B01FF"/>
    <w:rsid w:val="007B1891"/>
    <w:rsid w:val="007B20DE"/>
    <w:rsid w:val="007B2288"/>
    <w:rsid w:val="007B3B12"/>
    <w:rsid w:val="007B44F8"/>
    <w:rsid w:val="007B4963"/>
    <w:rsid w:val="007B6254"/>
    <w:rsid w:val="007B6662"/>
    <w:rsid w:val="007B7997"/>
    <w:rsid w:val="007D0B6C"/>
    <w:rsid w:val="007D241F"/>
    <w:rsid w:val="007D325C"/>
    <w:rsid w:val="007D35F0"/>
    <w:rsid w:val="007D51B1"/>
    <w:rsid w:val="007D5DB4"/>
    <w:rsid w:val="007D6CD3"/>
    <w:rsid w:val="007D74FB"/>
    <w:rsid w:val="007D7B5E"/>
    <w:rsid w:val="007E03B3"/>
    <w:rsid w:val="007E5847"/>
    <w:rsid w:val="007E683C"/>
    <w:rsid w:val="007F2431"/>
    <w:rsid w:val="007F3996"/>
    <w:rsid w:val="007F4CB2"/>
    <w:rsid w:val="007F53D1"/>
    <w:rsid w:val="007F5675"/>
    <w:rsid w:val="007F5D2B"/>
    <w:rsid w:val="007F6F55"/>
    <w:rsid w:val="0080163C"/>
    <w:rsid w:val="00802BF2"/>
    <w:rsid w:val="00804B7F"/>
    <w:rsid w:val="00807D04"/>
    <w:rsid w:val="00811FF5"/>
    <w:rsid w:val="00813335"/>
    <w:rsid w:val="00813BA8"/>
    <w:rsid w:val="00815818"/>
    <w:rsid w:val="00815ECF"/>
    <w:rsid w:val="00817BC3"/>
    <w:rsid w:val="00820D5D"/>
    <w:rsid w:val="00824F79"/>
    <w:rsid w:val="0083173F"/>
    <w:rsid w:val="00831DD8"/>
    <w:rsid w:val="00832143"/>
    <w:rsid w:val="008343BB"/>
    <w:rsid w:val="00835E10"/>
    <w:rsid w:val="008407A6"/>
    <w:rsid w:val="008445D9"/>
    <w:rsid w:val="00844B92"/>
    <w:rsid w:val="00846395"/>
    <w:rsid w:val="008463C1"/>
    <w:rsid w:val="00850453"/>
    <w:rsid w:val="0085355C"/>
    <w:rsid w:val="0085610C"/>
    <w:rsid w:val="00857332"/>
    <w:rsid w:val="0086208F"/>
    <w:rsid w:val="008632C2"/>
    <w:rsid w:val="0086516B"/>
    <w:rsid w:val="00873D4B"/>
    <w:rsid w:val="00875C2B"/>
    <w:rsid w:val="00881399"/>
    <w:rsid w:val="00883751"/>
    <w:rsid w:val="00886F28"/>
    <w:rsid w:val="00887E3B"/>
    <w:rsid w:val="00890479"/>
    <w:rsid w:val="008926A5"/>
    <w:rsid w:val="008926DA"/>
    <w:rsid w:val="00893C63"/>
    <w:rsid w:val="00895D8C"/>
    <w:rsid w:val="008A2512"/>
    <w:rsid w:val="008A2A31"/>
    <w:rsid w:val="008A458C"/>
    <w:rsid w:val="008A6174"/>
    <w:rsid w:val="008B1BC7"/>
    <w:rsid w:val="008B2BFB"/>
    <w:rsid w:val="008B701F"/>
    <w:rsid w:val="008C2636"/>
    <w:rsid w:val="008C3092"/>
    <w:rsid w:val="008C4486"/>
    <w:rsid w:val="008C760E"/>
    <w:rsid w:val="008D04D6"/>
    <w:rsid w:val="008D43E0"/>
    <w:rsid w:val="008D4AD4"/>
    <w:rsid w:val="008D521A"/>
    <w:rsid w:val="008D5E41"/>
    <w:rsid w:val="008D7A4E"/>
    <w:rsid w:val="008E3195"/>
    <w:rsid w:val="008E3DDC"/>
    <w:rsid w:val="008E5038"/>
    <w:rsid w:val="008E6182"/>
    <w:rsid w:val="008E67F0"/>
    <w:rsid w:val="008E739A"/>
    <w:rsid w:val="008F0A2B"/>
    <w:rsid w:val="008F23DA"/>
    <w:rsid w:val="00900453"/>
    <w:rsid w:val="00903FC0"/>
    <w:rsid w:val="00911673"/>
    <w:rsid w:val="00914569"/>
    <w:rsid w:val="00916177"/>
    <w:rsid w:val="009177EC"/>
    <w:rsid w:val="00917E26"/>
    <w:rsid w:val="00921237"/>
    <w:rsid w:val="00923A87"/>
    <w:rsid w:val="00923AF5"/>
    <w:rsid w:val="00925C4A"/>
    <w:rsid w:val="00926D21"/>
    <w:rsid w:val="00933AD3"/>
    <w:rsid w:val="009371C6"/>
    <w:rsid w:val="00941391"/>
    <w:rsid w:val="00941947"/>
    <w:rsid w:val="00941CCE"/>
    <w:rsid w:val="0094425D"/>
    <w:rsid w:val="00945733"/>
    <w:rsid w:val="00946D9D"/>
    <w:rsid w:val="00952246"/>
    <w:rsid w:val="009535E5"/>
    <w:rsid w:val="0095410C"/>
    <w:rsid w:val="009556F3"/>
    <w:rsid w:val="009560A8"/>
    <w:rsid w:val="00956A50"/>
    <w:rsid w:val="00961CEC"/>
    <w:rsid w:val="00962EC4"/>
    <w:rsid w:val="0096303E"/>
    <w:rsid w:val="00963828"/>
    <w:rsid w:val="00974C13"/>
    <w:rsid w:val="00975D63"/>
    <w:rsid w:val="00975E22"/>
    <w:rsid w:val="009769F4"/>
    <w:rsid w:val="009826F5"/>
    <w:rsid w:val="00983A25"/>
    <w:rsid w:val="009841E6"/>
    <w:rsid w:val="0098644C"/>
    <w:rsid w:val="009933EE"/>
    <w:rsid w:val="00994AF1"/>
    <w:rsid w:val="00994C2E"/>
    <w:rsid w:val="009955DC"/>
    <w:rsid w:val="009A036E"/>
    <w:rsid w:val="009A0E72"/>
    <w:rsid w:val="009A230D"/>
    <w:rsid w:val="009A35FF"/>
    <w:rsid w:val="009A3DE9"/>
    <w:rsid w:val="009A3F5D"/>
    <w:rsid w:val="009A7F22"/>
    <w:rsid w:val="009B2CF3"/>
    <w:rsid w:val="009B3B64"/>
    <w:rsid w:val="009B6E22"/>
    <w:rsid w:val="009B7EA7"/>
    <w:rsid w:val="009C25A5"/>
    <w:rsid w:val="009C3E6C"/>
    <w:rsid w:val="009C4387"/>
    <w:rsid w:val="009C6896"/>
    <w:rsid w:val="009C6D97"/>
    <w:rsid w:val="009C6FD3"/>
    <w:rsid w:val="009D1181"/>
    <w:rsid w:val="009D30F7"/>
    <w:rsid w:val="009D41CE"/>
    <w:rsid w:val="009D5D09"/>
    <w:rsid w:val="009D7D0F"/>
    <w:rsid w:val="009E15CD"/>
    <w:rsid w:val="009E228C"/>
    <w:rsid w:val="009E39A5"/>
    <w:rsid w:val="009E4E7A"/>
    <w:rsid w:val="009E5236"/>
    <w:rsid w:val="009F0AD1"/>
    <w:rsid w:val="009F16A8"/>
    <w:rsid w:val="009F3FB7"/>
    <w:rsid w:val="009F5C42"/>
    <w:rsid w:val="00A01752"/>
    <w:rsid w:val="00A04015"/>
    <w:rsid w:val="00A041C9"/>
    <w:rsid w:val="00A05436"/>
    <w:rsid w:val="00A069A4"/>
    <w:rsid w:val="00A11256"/>
    <w:rsid w:val="00A13D14"/>
    <w:rsid w:val="00A140F6"/>
    <w:rsid w:val="00A142AB"/>
    <w:rsid w:val="00A17033"/>
    <w:rsid w:val="00A17455"/>
    <w:rsid w:val="00A23ED5"/>
    <w:rsid w:val="00A25C13"/>
    <w:rsid w:val="00A26114"/>
    <w:rsid w:val="00A27FCC"/>
    <w:rsid w:val="00A3104F"/>
    <w:rsid w:val="00A33136"/>
    <w:rsid w:val="00A3453F"/>
    <w:rsid w:val="00A35042"/>
    <w:rsid w:val="00A35D44"/>
    <w:rsid w:val="00A3751D"/>
    <w:rsid w:val="00A40271"/>
    <w:rsid w:val="00A439E5"/>
    <w:rsid w:val="00A43AC6"/>
    <w:rsid w:val="00A45495"/>
    <w:rsid w:val="00A456AC"/>
    <w:rsid w:val="00A47533"/>
    <w:rsid w:val="00A47EB8"/>
    <w:rsid w:val="00A509BD"/>
    <w:rsid w:val="00A50CE1"/>
    <w:rsid w:val="00A5126A"/>
    <w:rsid w:val="00A519A7"/>
    <w:rsid w:val="00A524D9"/>
    <w:rsid w:val="00A525FB"/>
    <w:rsid w:val="00A52C45"/>
    <w:rsid w:val="00A53418"/>
    <w:rsid w:val="00A53791"/>
    <w:rsid w:val="00A55871"/>
    <w:rsid w:val="00A5593C"/>
    <w:rsid w:val="00A56588"/>
    <w:rsid w:val="00A62815"/>
    <w:rsid w:val="00A63410"/>
    <w:rsid w:val="00A642A2"/>
    <w:rsid w:val="00A65320"/>
    <w:rsid w:val="00A658D6"/>
    <w:rsid w:val="00A65B86"/>
    <w:rsid w:val="00A70F4B"/>
    <w:rsid w:val="00A722BC"/>
    <w:rsid w:val="00A748D8"/>
    <w:rsid w:val="00A753D7"/>
    <w:rsid w:val="00A75841"/>
    <w:rsid w:val="00A769CE"/>
    <w:rsid w:val="00A80291"/>
    <w:rsid w:val="00A80344"/>
    <w:rsid w:val="00A83536"/>
    <w:rsid w:val="00A843CD"/>
    <w:rsid w:val="00A86433"/>
    <w:rsid w:val="00A87AB0"/>
    <w:rsid w:val="00A94E77"/>
    <w:rsid w:val="00A9553D"/>
    <w:rsid w:val="00A97CE0"/>
    <w:rsid w:val="00A97D3F"/>
    <w:rsid w:val="00AA1335"/>
    <w:rsid w:val="00AA308E"/>
    <w:rsid w:val="00AA3576"/>
    <w:rsid w:val="00AA62B9"/>
    <w:rsid w:val="00AA75AF"/>
    <w:rsid w:val="00AA7FC1"/>
    <w:rsid w:val="00AB0098"/>
    <w:rsid w:val="00AB05DD"/>
    <w:rsid w:val="00AB13A8"/>
    <w:rsid w:val="00AB3320"/>
    <w:rsid w:val="00AB38D4"/>
    <w:rsid w:val="00AB4781"/>
    <w:rsid w:val="00AB7B05"/>
    <w:rsid w:val="00AB7C35"/>
    <w:rsid w:val="00AC20B4"/>
    <w:rsid w:val="00AC260C"/>
    <w:rsid w:val="00AC3C37"/>
    <w:rsid w:val="00AC40F4"/>
    <w:rsid w:val="00AC49AE"/>
    <w:rsid w:val="00AC76FA"/>
    <w:rsid w:val="00AC7876"/>
    <w:rsid w:val="00AD00C9"/>
    <w:rsid w:val="00AE02C3"/>
    <w:rsid w:val="00AE14A5"/>
    <w:rsid w:val="00AE32CE"/>
    <w:rsid w:val="00AE654E"/>
    <w:rsid w:val="00AE7856"/>
    <w:rsid w:val="00AE7F6F"/>
    <w:rsid w:val="00AF0914"/>
    <w:rsid w:val="00AF3FC0"/>
    <w:rsid w:val="00AF4183"/>
    <w:rsid w:val="00AF4570"/>
    <w:rsid w:val="00AF4827"/>
    <w:rsid w:val="00AF5EA0"/>
    <w:rsid w:val="00B00DB2"/>
    <w:rsid w:val="00B01D5C"/>
    <w:rsid w:val="00B02726"/>
    <w:rsid w:val="00B032BD"/>
    <w:rsid w:val="00B03E19"/>
    <w:rsid w:val="00B04778"/>
    <w:rsid w:val="00B05F8C"/>
    <w:rsid w:val="00B075D6"/>
    <w:rsid w:val="00B076B6"/>
    <w:rsid w:val="00B07BE8"/>
    <w:rsid w:val="00B106D2"/>
    <w:rsid w:val="00B12D2C"/>
    <w:rsid w:val="00B13410"/>
    <w:rsid w:val="00B14390"/>
    <w:rsid w:val="00B14A95"/>
    <w:rsid w:val="00B16D80"/>
    <w:rsid w:val="00B17723"/>
    <w:rsid w:val="00B17953"/>
    <w:rsid w:val="00B20931"/>
    <w:rsid w:val="00B20F13"/>
    <w:rsid w:val="00B225E4"/>
    <w:rsid w:val="00B23145"/>
    <w:rsid w:val="00B24286"/>
    <w:rsid w:val="00B24502"/>
    <w:rsid w:val="00B24773"/>
    <w:rsid w:val="00B2584D"/>
    <w:rsid w:val="00B25955"/>
    <w:rsid w:val="00B26008"/>
    <w:rsid w:val="00B3447C"/>
    <w:rsid w:val="00B35A0A"/>
    <w:rsid w:val="00B36F15"/>
    <w:rsid w:val="00B37EA3"/>
    <w:rsid w:val="00B443DA"/>
    <w:rsid w:val="00B46061"/>
    <w:rsid w:val="00B465B2"/>
    <w:rsid w:val="00B47452"/>
    <w:rsid w:val="00B47828"/>
    <w:rsid w:val="00B5017B"/>
    <w:rsid w:val="00B5129F"/>
    <w:rsid w:val="00B51925"/>
    <w:rsid w:val="00B52A63"/>
    <w:rsid w:val="00B52FA2"/>
    <w:rsid w:val="00B543E4"/>
    <w:rsid w:val="00B56179"/>
    <w:rsid w:val="00B62C9E"/>
    <w:rsid w:val="00B63790"/>
    <w:rsid w:val="00B647DF"/>
    <w:rsid w:val="00B66AAC"/>
    <w:rsid w:val="00B72AFE"/>
    <w:rsid w:val="00B7448F"/>
    <w:rsid w:val="00B8076C"/>
    <w:rsid w:val="00B85FEE"/>
    <w:rsid w:val="00B86F0F"/>
    <w:rsid w:val="00B9170C"/>
    <w:rsid w:val="00B91E55"/>
    <w:rsid w:val="00B9296E"/>
    <w:rsid w:val="00B93C4D"/>
    <w:rsid w:val="00B94BD0"/>
    <w:rsid w:val="00B952FF"/>
    <w:rsid w:val="00B96C10"/>
    <w:rsid w:val="00B979E3"/>
    <w:rsid w:val="00BA2247"/>
    <w:rsid w:val="00BA44E5"/>
    <w:rsid w:val="00BA5A66"/>
    <w:rsid w:val="00BA6CC0"/>
    <w:rsid w:val="00BB0342"/>
    <w:rsid w:val="00BB0D81"/>
    <w:rsid w:val="00BB1473"/>
    <w:rsid w:val="00BB2E8D"/>
    <w:rsid w:val="00BB2E8F"/>
    <w:rsid w:val="00BB359F"/>
    <w:rsid w:val="00BB5550"/>
    <w:rsid w:val="00BB7637"/>
    <w:rsid w:val="00BB7E06"/>
    <w:rsid w:val="00BC03FD"/>
    <w:rsid w:val="00BC0D82"/>
    <w:rsid w:val="00BC0E33"/>
    <w:rsid w:val="00BC3217"/>
    <w:rsid w:val="00BC4076"/>
    <w:rsid w:val="00BD0A89"/>
    <w:rsid w:val="00BD2C5D"/>
    <w:rsid w:val="00BD46BD"/>
    <w:rsid w:val="00BD64AD"/>
    <w:rsid w:val="00BD7619"/>
    <w:rsid w:val="00BE096C"/>
    <w:rsid w:val="00BE0C93"/>
    <w:rsid w:val="00BE1642"/>
    <w:rsid w:val="00BE2CDA"/>
    <w:rsid w:val="00BE312E"/>
    <w:rsid w:val="00BE32F3"/>
    <w:rsid w:val="00BE3827"/>
    <w:rsid w:val="00BE46C2"/>
    <w:rsid w:val="00BE4AF0"/>
    <w:rsid w:val="00BE5777"/>
    <w:rsid w:val="00BF1787"/>
    <w:rsid w:val="00BF1C7D"/>
    <w:rsid w:val="00BF1E7C"/>
    <w:rsid w:val="00BF1F69"/>
    <w:rsid w:val="00BF2EE8"/>
    <w:rsid w:val="00BF4140"/>
    <w:rsid w:val="00C022CF"/>
    <w:rsid w:val="00C04B60"/>
    <w:rsid w:val="00C054DB"/>
    <w:rsid w:val="00C06165"/>
    <w:rsid w:val="00C10E95"/>
    <w:rsid w:val="00C130B8"/>
    <w:rsid w:val="00C160BB"/>
    <w:rsid w:val="00C16F66"/>
    <w:rsid w:val="00C17D84"/>
    <w:rsid w:val="00C22231"/>
    <w:rsid w:val="00C2231D"/>
    <w:rsid w:val="00C23A27"/>
    <w:rsid w:val="00C23C75"/>
    <w:rsid w:val="00C23F2D"/>
    <w:rsid w:val="00C25062"/>
    <w:rsid w:val="00C272CF"/>
    <w:rsid w:val="00C2768F"/>
    <w:rsid w:val="00C278E6"/>
    <w:rsid w:val="00C343FF"/>
    <w:rsid w:val="00C36B1C"/>
    <w:rsid w:val="00C36C82"/>
    <w:rsid w:val="00C40ACC"/>
    <w:rsid w:val="00C44539"/>
    <w:rsid w:val="00C4756C"/>
    <w:rsid w:val="00C47DAF"/>
    <w:rsid w:val="00C543B5"/>
    <w:rsid w:val="00C54B44"/>
    <w:rsid w:val="00C54BD8"/>
    <w:rsid w:val="00C55CF4"/>
    <w:rsid w:val="00C55FF2"/>
    <w:rsid w:val="00C56BF6"/>
    <w:rsid w:val="00C57BC9"/>
    <w:rsid w:val="00C602A2"/>
    <w:rsid w:val="00C60E67"/>
    <w:rsid w:val="00C61560"/>
    <w:rsid w:val="00C6160C"/>
    <w:rsid w:val="00C62400"/>
    <w:rsid w:val="00C62933"/>
    <w:rsid w:val="00C64428"/>
    <w:rsid w:val="00C644C2"/>
    <w:rsid w:val="00C652C8"/>
    <w:rsid w:val="00C67DF1"/>
    <w:rsid w:val="00C7321E"/>
    <w:rsid w:val="00C744B4"/>
    <w:rsid w:val="00C74C94"/>
    <w:rsid w:val="00C74F9C"/>
    <w:rsid w:val="00C750F1"/>
    <w:rsid w:val="00C76C49"/>
    <w:rsid w:val="00C771E0"/>
    <w:rsid w:val="00C77E7E"/>
    <w:rsid w:val="00C81664"/>
    <w:rsid w:val="00C8184B"/>
    <w:rsid w:val="00C841B9"/>
    <w:rsid w:val="00C84500"/>
    <w:rsid w:val="00C86183"/>
    <w:rsid w:val="00C91699"/>
    <w:rsid w:val="00C921D1"/>
    <w:rsid w:val="00C94DCE"/>
    <w:rsid w:val="00CA16D3"/>
    <w:rsid w:val="00CA1CED"/>
    <w:rsid w:val="00CA3C83"/>
    <w:rsid w:val="00CA4EB6"/>
    <w:rsid w:val="00CA7FC7"/>
    <w:rsid w:val="00CB005E"/>
    <w:rsid w:val="00CB025B"/>
    <w:rsid w:val="00CB067A"/>
    <w:rsid w:val="00CB101C"/>
    <w:rsid w:val="00CB2D61"/>
    <w:rsid w:val="00CB3703"/>
    <w:rsid w:val="00CB3B07"/>
    <w:rsid w:val="00CB49F1"/>
    <w:rsid w:val="00CB7D75"/>
    <w:rsid w:val="00CC0035"/>
    <w:rsid w:val="00CC19EA"/>
    <w:rsid w:val="00CC27DB"/>
    <w:rsid w:val="00CC4D0D"/>
    <w:rsid w:val="00CC4D8E"/>
    <w:rsid w:val="00CC5773"/>
    <w:rsid w:val="00CC610E"/>
    <w:rsid w:val="00CC6ED8"/>
    <w:rsid w:val="00CC76C2"/>
    <w:rsid w:val="00CD5294"/>
    <w:rsid w:val="00CD5A94"/>
    <w:rsid w:val="00CD645C"/>
    <w:rsid w:val="00CD6B96"/>
    <w:rsid w:val="00CD7400"/>
    <w:rsid w:val="00CE345D"/>
    <w:rsid w:val="00CE44D7"/>
    <w:rsid w:val="00CE4F3D"/>
    <w:rsid w:val="00CE5281"/>
    <w:rsid w:val="00CE6068"/>
    <w:rsid w:val="00CF298E"/>
    <w:rsid w:val="00CF2F3F"/>
    <w:rsid w:val="00CF7D0E"/>
    <w:rsid w:val="00D06336"/>
    <w:rsid w:val="00D06379"/>
    <w:rsid w:val="00D07947"/>
    <w:rsid w:val="00D07BF1"/>
    <w:rsid w:val="00D10126"/>
    <w:rsid w:val="00D10318"/>
    <w:rsid w:val="00D13C87"/>
    <w:rsid w:val="00D14198"/>
    <w:rsid w:val="00D16F89"/>
    <w:rsid w:val="00D208E1"/>
    <w:rsid w:val="00D20BC9"/>
    <w:rsid w:val="00D210FD"/>
    <w:rsid w:val="00D230E1"/>
    <w:rsid w:val="00D23902"/>
    <w:rsid w:val="00D2581B"/>
    <w:rsid w:val="00D25D52"/>
    <w:rsid w:val="00D260CE"/>
    <w:rsid w:val="00D26F4C"/>
    <w:rsid w:val="00D27521"/>
    <w:rsid w:val="00D2797C"/>
    <w:rsid w:val="00D33221"/>
    <w:rsid w:val="00D3636A"/>
    <w:rsid w:val="00D37183"/>
    <w:rsid w:val="00D3773C"/>
    <w:rsid w:val="00D4033E"/>
    <w:rsid w:val="00D433B5"/>
    <w:rsid w:val="00D43954"/>
    <w:rsid w:val="00D43D99"/>
    <w:rsid w:val="00D4662F"/>
    <w:rsid w:val="00D5457F"/>
    <w:rsid w:val="00D5513F"/>
    <w:rsid w:val="00D562A6"/>
    <w:rsid w:val="00D56D61"/>
    <w:rsid w:val="00D61566"/>
    <w:rsid w:val="00D61DE9"/>
    <w:rsid w:val="00D65EA8"/>
    <w:rsid w:val="00D67FBE"/>
    <w:rsid w:val="00D70783"/>
    <w:rsid w:val="00D73556"/>
    <w:rsid w:val="00D743B9"/>
    <w:rsid w:val="00D800EC"/>
    <w:rsid w:val="00D85E81"/>
    <w:rsid w:val="00D90197"/>
    <w:rsid w:val="00D902F1"/>
    <w:rsid w:val="00D9090E"/>
    <w:rsid w:val="00D90B00"/>
    <w:rsid w:val="00D92AC5"/>
    <w:rsid w:val="00D93F13"/>
    <w:rsid w:val="00DA042C"/>
    <w:rsid w:val="00DA5C5C"/>
    <w:rsid w:val="00DB0EDA"/>
    <w:rsid w:val="00DB22DA"/>
    <w:rsid w:val="00DB4211"/>
    <w:rsid w:val="00DB5585"/>
    <w:rsid w:val="00DB619A"/>
    <w:rsid w:val="00DC237F"/>
    <w:rsid w:val="00DC3295"/>
    <w:rsid w:val="00DC38B4"/>
    <w:rsid w:val="00DC3A7A"/>
    <w:rsid w:val="00DC7CBF"/>
    <w:rsid w:val="00DD03F4"/>
    <w:rsid w:val="00DD0D8F"/>
    <w:rsid w:val="00DD1B3D"/>
    <w:rsid w:val="00DD2C52"/>
    <w:rsid w:val="00DD2DF4"/>
    <w:rsid w:val="00DD34BE"/>
    <w:rsid w:val="00DD398C"/>
    <w:rsid w:val="00DD4ACC"/>
    <w:rsid w:val="00DD54D2"/>
    <w:rsid w:val="00DD7780"/>
    <w:rsid w:val="00DE0F31"/>
    <w:rsid w:val="00DE1A49"/>
    <w:rsid w:val="00DE1BDE"/>
    <w:rsid w:val="00DE1F76"/>
    <w:rsid w:val="00DE3427"/>
    <w:rsid w:val="00DE4F69"/>
    <w:rsid w:val="00DE715E"/>
    <w:rsid w:val="00DF1200"/>
    <w:rsid w:val="00DF1A93"/>
    <w:rsid w:val="00DF5738"/>
    <w:rsid w:val="00DF5974"/>
    <w:rsid w:val="00DF61C0"/>
    <w:rsid w:val="00E017BB"/>
    <w:rsid w:val="00E05BF7"/>
    <w:rsid w:val="00E06C25"/>
    <w:rsid w:val="00E10915"/>
    <w:rsid w:val="00E12EAD"/>
    <w:rsid w:val="00E1524C"/>
    <w:rsid w:val="00E23D5E"/>
    <w:rsid w:val="00E249CE"/>
    <w:rsid w:val="00E308D2"/>
    <w:rsid w:val="00E3119D"/>
    <w:rsid w:val="00E369E9"/>
    <w:rsid w:val="00E3712F"/>
    <w:rsid w:val="00E4199E"/>
    <w:rsid w:val="00E41E7B"/>
    <w:rsid w:val="00E429C2"/>
    <w:rsid w:val="00E43984"/>
    <w:rsid w:val="00E44CD1"/>
    <w:rsid w:val="00E45CF9"/>
    <w:rsid w:val="00E46947"/>
    <w:rsid w:val="00E50424"/>
    <w:rsid w:val="00E507BD"/>
    <w:rsid w:val="00E51B8B"/>
    <w:rsid w:val="00E53140"/>
    <w:rsid w:val="00E600E0"/>
    <w:rsid w:val="00E666CF"/>
    <w:rsid w:val="00E66C23"/>
    <w:rsid w:val="00E67840"/>
    <w:rsid w:val="00E67F7C"/>
    <w:rsid w:val="00E711DA"/>
    <w:rsid w:val="00E72245"/>
    <w:rsid w:val="00E72B73"/>
    <w:rsid w:val="00E72D73"/>
    <w:rsid w:val="00E73A0D"/>
    <w:rsid w:val="00E7795F"/>
    <w:rsid w:val="00E81C4C"/>
    <w:rsid w:val="00E83FBB"/>
    <w:rsid w:val="00E85FC1"/>
    <w:rsid w:val="00E918B6"/>
    <w:rsid w:val="00E91C5D"/>
    <w:rsid w:val="00E92B79"/>
    <w:rsid w:val="00EA057A"/>
    <w:rsid w:val="00EA197D"/>
    <w:rsid w:val="00EA2D17"/>
    <w:rsid w:val="00EA328A"/>
    <w:rsid w:val="00EA3CC4"/>
    <w:rsid w:val="00EA462D"/>
    <w:rsid w:val="00EB0105"/>
    <w:rsid w:val="00EB14C4"/>
    <w:rsid w:val="00EB2C61"/>
    <w:rsid w:val="00EB54F7"/>
    <w:rsid w:val="00EB6598"/>
    <w:rsid w:val="00EB6A70"/>
    <w:rsid w:val="00EB6C9A"/>
    <w:rsid w:val="00EB7B5B"/>
    <w:rsid w:val="00EC0892"/>
    <w:rsid w:val="00EC15E2"/>
    <w:rsid w:val="00EC43F6"/>
    <w:rsid w:val="00EC5987"/>
    <w:rsid w:val="00EC7A62"/>
    <w:rsid w:val="00EC7F54"/>
    <w:rsid w:val="00ED0448"/>
    <w:rsid w:val="00ED130C"/>
    <w:rsid w:val="00ED2C4B"/>
    <w:rsid w:val="00ED2FDB"/>
    <w:rsid w:val="00ED6865"/>
    <w:rsid w:val="00ED7DE4"/>
    <w:rsid w:val="00EE14EB"/>
    <w:rsid w:val="00EE1629"/>
    <w:rsid w:val="00EE3D10"/>
    <w:rsid w:val="00EE4651"/>
    <w:rsid w:val="00EE75AF"/>
    <w:rsid w:val="00EF0C87"/>
    <w:rsid w:val="00EF43C6"/>
    <w:rsid w:val="00F05F9E"/>
    <w:rsid w:val="00F07591"/>
    <w:rsid w:val="00F075F3"/>
    <w:rsid w:val="00F12F25"/>
    <w:rsid w:val="00F13B9A"/>
    <w:rsid w:val="00F14955"/>
    <w:rsid w:val="00F154B5"/>
    <w:rsid w:val="00F1665C"/>
    <w:rsid w:val="00F17A40"/>
    <w:rsid w:val="00F25E4E"/>
    <w:rsid w:val="00F30618"/>
    <w:rsid w:val="00F319A1"/>
    <w:rsid w:val="00F322B9"/>
    <w:rsid w:val="00F33349"/>
    <w:rsid w:val="00F33D35"/>
    <w:rsid w:val="00F34212"/>
    <w:rsid w:val="00F34BB6"/>
    <w:rsid w:val="00F35049"/>
    <w:rsid w:val="00F36FEB"/>
    <w:rsid w:val="00F37894"/>
    <w:rsid w:val="00F41969"/>
    <w:rsid w:val="00F424FC"/>
    <w:rsid w:val="00F42B61"/>
    <w:rsid w:val="00F43016"/>
    <w:rsid w:val="00F44E0C"/>
    <w:rsid w:val="00F4555B"/>
    <w:rsid w:val="00F50ABA"/>
    <w:rsid w:val="00F51CCE"/>
    <w:rsid w:val="00F54F89"/>
    <w:rsid w:val="00F60244"/>
    <w:rsid w:val="00F605A3"/>
    <w:rsid w:val="00F60D85"/>
    <w:rsid w:val="00F6144E"/>
    <w:rsid w:val="00F62297"/>
    <w:rsid w:val="00F66F10"/>
    <w:rsid w:val="00F66F48"/>
    <w:rsid w:val="00F755A1"/>
    <w:rsid w:val="00F75EC5"/>
    <w:rsid w:val="00F810EC"/>
    <w:rsid w:val="00F815FF"/>
    <w:rsid w:val="00F8523D"/>
    <w:rsid w:val="00F853EC"/>
    <w:rsid w:val="00F85662"/>
    <w:rsid w:val="00F859A6"/>
    <w:rsid w:val="00F85D76"/>
    <w:rsid w:val="00F87CBB"/>
    <w:rsid w:val="00F92F7A"/>
    <w:rsid w:val="00F93330"/>
    <w:rsid w:val="00F94D3A"/>
    <w:rsid w:val="00F9506C"/>
    <w:rsid w:val="00F9584A"/>
    <w:rsid w:val="00FA2662"/>
    <w:rsid w:val="00FA2749"/>
    <w:rsid w:val="00FA2CAD"/>
    <w:rsid w:val="00FA2F11"/>
    <w:rsid w:val="00FA3CE8"/>
    <w:rsid w:val="00FB0BE8"/>
    <w:rsid w:val="00FB3579"/>
    <w:rsid w:val="00FB6961"/>
    <w:rsid w:val="00FB78B7"/>
    <w:rsid w:val="00FB78F1"/>
    <w:rsid w:val="00FB7912"/>
    <w:rsid w:val="00FC1D7E"/>
    <w:rsid w:val="00FC1F8B"/>
    <w:rsid w:val="00FC2F7A"/>
    <w:rsid w:val="00FC48A2"/>
    <w:rsid w:val="00FC4E46"/>
    <w:rsid w:val="00FC6AAC"/>
    <w:rsid w:val="00FC7126"/>
    <w:rsid w:val="00FC74C3"/>
    <w:rsid w:val="00FD2B73"/>
    <w:rsid w:val="00FD4B49"/>
    <w:rsid w:val="00FD536F"/>
    <w:rsid w:val="00FE0D47"/>
    <w:rsid w:val="00FE0DD1"/>
    <w:rsid w:val="00FE28F1"/>
    <w:rsid w:val="00FE43A8"/>
    <w:rsid w:val="00FE72B6"/>
    <w:rsid w:val="00FF05B9"/>
    <w:rsid w:val="00FF2A09"/>
    <w:rsid w:val="00FF2D4B"/>
    <w:rsid w:val="00FF34F2"/>
    <w:rsid w:val="00FF6F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792F9"/>
  <w15:chartTrackingRefBased/>
  <w15:docId w15:val="{D262A72C-1881-40E2-9960-77DC4E7C2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5062"/>
    <w:pPr>
      <w:spacing w:line="360" w:lineRule="auto"/>
    </w:pPr>
  </w:style>
  <w:style w:type="paragraph" w:styleId="Heading1">
    <w:name w:val="heading 1"/>
    <w:basedOn w:val="Normal"/>
    <w:next w:val="Normal"/>
    <w:link w:val="Heading1Char"/>
    <w:uiPriority w:val="9"/>
    <w:qFormat/>
    <w:rsid w:val="00B93C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0B5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C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50B5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16F89"/>
    <w:rPr>
      <w:sz w:val="16"/>
      <w:szCs w:val="16"/>
    </w:rPr>
  </w:style>
  <w:style w:type="paragraph" w:styleId="CommentText">
    <w:name w:val="annotation text"/>
    <w:basedOn w:val="Normal"/>
    <w:link w:val="CommentTextChar"/>
    <w:uiPriority w:val="99"/>
    <w:unhideWhenUsed/>
    <w:rsid w:val="00D16F89"/>
    <w:pPr>
      <w:spacing w:line="240" w:lineRule="auto"/>
    </w:pPr>
    <w:rPr>
      <w:sz w:val="20"/>
      <w:szCs w:val="20"/>
    </w:rPr>
  </w:style>
  <w:style w:type="character" w:customStyle="1" w:styleId="CommentTextChar">
    <w:name w:val="Comment Text Char"/>
    <w:basedOn w:val="DefaultParagraphFont"/>
    <w:link w:val="CommentText"/>
    <w:uiPriority w:val="99"/>
    <w:rsid w:val="00D16F89"/>
    <w:rPr>
      <w:sz w:val="20"/>
      <w:szCs w:val="20"/>
    </w:rPr>
  </w:style>
  <w:style w:type="paragraph" w:styleId="CommentSubject">
    <w:name w:val="annotation subject"/>
    <w:basedOn w:val="CommentText"/>
    <w:next w:val="CommentText"/>
    <w:link w:val="CommentSubjectChar"/>
    <w:uiPriority w:val="99"/>
    <w:semiHidden/>
    <w:unhideWhenUsed/>
    <w:rsid w:val="00D16F89"/>
    <w:rPr>
      <w:b/>
      <w:bCs/>
    </w:rPr>
  </w:style>
  <w:style w:type="character" w:customStyle="1" w:styleId="CommentSubjectChar">
    <w:name w:val="Comment Subject Char"/>
    <w:basedOn w:val="CommentTextChar"/>
    <w:link w:val="CommentSubject"/>
    <w:uiPriority w:val="99"/>
    <w:semiHidden/>
    <w:rsid w:val="00D16F89"/>
    <w:rPr>
      <w:b/>
      <w:bCs/>
      <w:sz w:val="20"/>
      <w:szCs w:val="20"/>
    </w:rPr>
  </w:style>
  <w:style w:type="table" w:styleId="TableGrid">
    <w:name w:val="Table Grid"/>
    <w:basedOn w:val="TableNormal"/>
    <w:uiPriority w:val="59"/>
    <w:rsid w:val="00211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6514B"/>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36514B"/>
    <w:rPr>
      <w:rFonts w:ascii="Calibri Light" w:hAnsi="Calibri Light" w:cs="Calibri Light"/>
      <w:noProof/>
      <w:sz w:val="32"/>
      <w:lang w:val="en-US"/>
    </w:rPr>
  </w:style>
  <w:style w:type="paragraph" w:customStyle="1" w:styleId="EndNoteBibliography">
    <w:name w:val="EndNote Bibliography"/>
    <w:basedOn w:val="Normal"/>
    <w:link w:val="EndNoteBibliographyChar"/>
    <w:rsid w:val="0036514B"/>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36514B"/>
    <w:rPr>
      <w:rFonts w:ascii="Calibri Light" w:hAnsi="Calibri Light" w:cs="Calibri Light"/>
      <w:noProof/>
      <w:sz w:val="32"/>
      <w:lang w:val="en-US"/>
    </w:rPr>
  </w:style>
  <w:style w:type="paragraph" w:styleId="ListParagraph">
    <w:name w:val="List Paragraph"/>
    <w:basedOn w:val="Normal"/>
    <w:uiPriority w:val="34"/>
    <w:qFormat/>
    <w:rsid w:val="00C94DCE"/>
    <w:pPr>
      <w:ind w:left="720"/>
      <w:contextualSpacing/>
    </w:pPr>
  </w:style>
  <w:style w:type="table" w:styleId="GridTable2-Accent5">
    <w:name w:val="Grid Table 2 Accent 5"/>
    <w:basedOn w:val="TableNormal"/>
    <w:uiPriority w:val="47"/>
    <w:rsid w:val="00B52A63"/>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Light">
    <w:name w:val="Grid Table Light"/>
    <w:basedOn w:val="TableNormal"/>
    <w:uiPriority w:val="40"/>
    <w:rsid w:val="00B52A6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3-Accent5">
    <w:name w:val="Grid Table 3 Accent 5"/>
    <w:basedOn w:val="TableNormal"/>
    <w:uiPriority w:val="48"/>
    <w:rsid w:val="00B52A6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2-Accent1">
    <w:name w:val="Grid Table 2 Accent 1"/>
    <w:basedOn w:val="TableNormal"/>
    <w:uiPriority w:val="47"/>
    <w:rsid w:val="00EB54F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eGrid1">
    <w:name w:val="Table Grid1"/>
    <w:basedOn w:val="TableNormal"/>
    <w:next w:val="TableGrid"/>
    <w:uiPriority w:val="59"/>
    <w:rsid w:val="00BC407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775EFF"/>
    <w:pPr>
      <w:spacing w:after="0" w:line="240" w:lineRule="auto"/>
    </w:pPr>
  </w:style>
  <w:style w:type="character" w:styleId="Hyperlink">
    <w:name w:val="Hyperlink"/>
    <w:basedOn w:val="DefaultParagraphFont"/>
    <w:uiPriority w:val="99"/>
    <w:unhideWhenUsed/>
    <w:rsid w:val="006E7FEC"/>
    <w:rPr>
      <w:color w:val="0563C1" w:themeColor="hyperlink"/>
      <w:u w:val="single"/>
    </w:rPr>
  </w:style>
  <w:style w:type="character" w:styleId="UnresolvedMention">
    <w:name w:val="Unresolved Mention"/>
    <w:basedOn w:val="DefaultParagraphFont"/>
    <w:uiPriority w:val="99"/>
    <w:semiHidden/>
    <w:unhideWhenUsed/>
    <w:rsid w:val="006E7FEC"/>
    <w:rPr>
      <w:color w:val="605E5C"/>
      <w:shd w:val="clear" w:color="auto" w:fill="E1DFDD"/>
    </w:rPr>
  </w:style>
  <w:style w:type="table" w:styleId="ListTable3-Accent5">
    <w:name w:val="List Table 3 Accent 5"/>
    <w:basedOn w:val="TableNormal"/>
    <w:uiPriority w:val="48"/>
    <w:rsid w:val="000344FF"/>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GridTable1Light-Accent3">
    <w:name w:val="Grid Table 1 Light Accent 3"/>
    <w:basedOn w:val="TableNormal"/>
    <w:uiPriority w:val="46"/>
    <w:rsid w:val="00D902F1"/>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3F39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398A"/>
  </w:style>
  <w:style w:type="paragraph" w:styleId="Footer">
    <w:name w:val="footer"/>
    <w:basedOn w:val="Normal"/>
    <w:link w:val="FooterChar"/>
    <w:uiPriority w:val="99"/>
    <w:unhideWhenUsed/>
    <w:rsid w:val="003F39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39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7998504">
      <w:bodyDiv w:val="1"/>
      <w:marLeft w:val="0"/>
      <w:marRight w:val="0"/>
      <w:marTop w:val="0"/>
      <w:marBottom w:val="0"/>
      <w:divBdr>
        <w:top w:val="none" w:sz="0" w:space="0" w:color="auto"/>
        <w:left w:val="none" w:sz="0" w:space="0" w:color="auto"/>
        <w:bottom w:val="none" w:sz="0" w:space="0" w:color="auto"/>
        <w:right w:val="none" w:sz="0" w:space="0" w:color="auto"/>
      </w:divBdr>
    </w:div>
    <w:div w:id="383674460">
      <w:bodyDiv w:val="1"/>
      <w:marLeft w:val="0"/>
      <w:marRight w:val="0"/>
      <w:marTop w:val="0"/>
      <w:marBottom w:val="0"/>
      <w:divBdr>
        <w:top w:val="none" w:sz="0" w:space="0" w:color="auto"/>
        <w:left w:val="none" w:sz="0" w:space="0" w:color="auto"/>
        <w:bottom w:val="none" w:sz="0" w:space="0" w:color="auto"/>
        <w:right w:val="none" w:sz="0" w:space="0" w:color="auto"/>
      </w:divBdr>
    </w:div>
    <w:div w:id="692340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F9B288-2615-492F-BA7D-321501300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5615</Words>
  <Characters>32006</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7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Bethell</dc:creator>
  <cp:keywords/>
  <dc:description/>
  <cp:lastModifiedBy>George Bethell</cp:lastModifiedBy>
  <cp:revision>8</cp:revision>
  <dcterms:created xsi:type="dcterms:W3CDTF">2025-07-01T14:31:00Z</dcterms:created>
  <dcterms:modified xsi:type="dcterms:W3CDTF">2025-07-01T14:36:00Z</dcterms:modified>
</cp:coreProperties>
</file>